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352BBC5" w:rsidR="00BF7A8A" w:rsidRDefault="005D5DE0" w:rsidP="00E7588E">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142.4pt;margin-top:-.25pt;width:162.25pt;height:130.05pt;z-index:251650560;visibility:visible;mso-wrap-style:square;mso-position-horizontal-relative:text;mso-position-vertical-relative:text">
            <v:imagedata r:id="rId8" o:title=""/>
          </v:shape>
        </w:pict>
      </w:r>
    </w:p>
    <w:p w14:paraId="2C154230" w14:textId="77777777" w:rsidR="00BF7A8A" w:rsidRDefault="00BF7A8A" w:rsidP="00E7588E"/>
    <w:p w14:paraId="4698FDEF" w14:textId="03D90838" w:rsidR="00BF7A8A" w:rsidRDefault="00BF7A8A" w:rsidP="00E7588E"/>
    <w:p w14:paraId="381D1134" w14:textId="45D8F9BE" w:rsidR="00E7588E" w:rsidRDefault="00E7588E" w:rsidP="00E7588E"/>
    <w:p w14:paraId="2FF1D4C0" w14:textId="77777777" w:rsidR="00E7588E" w:rsidRDefault="00E7588E" w:rsidP="00E7588E"/>
    <w:p w14:paraId="76529323" w14:textId="77777777" w:rsidR="00BF7A8A" w:rsidRDefault="00BF7A8A" w:rsidP="00E7588E"/>
    <w:p w14:paraId="33D20AC6" w14:textId="77777777" w:rsidR="00E7588E" w:rsidRDefault="00E7588E" w:rsidP="00E7588E">
      <w:pPr>
        <w:rPr>
          <w:rFonts w:cs="Arial"/>
        </w:rPr>
      </w:pPr>
    </w:p>
    <w:p w14:paraId="58E39355" w14:textId="4A3A2609"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1BD614AA" w:rsidR="00F4777D" w:rsidRPr="00501242" w:rsidRDefault="00AE7E16" w:rsidP="00F4777D">
      <w:pPr>
        <w:pStyle w:val="Ttulodepgina"/>
        <w:spacing w:line="240" w:lineRule="auto"/>
        <w:rPr>
          <w:caps w:val="0"/>
          <w:sz w:val="24"/>
        </w:rPr>
      </w:pPr>
      <w:r w:rsidRPr="004031F0">
        <w:rPr>
          <w:caps w:val="0"/>
        </w:rPr>
        <w:t>“E</w:t>
      </w:r>
      <w:r w:rsidR="00501242" w:rsidRPr="004031F0">
        <w:rPr>
          <w:caps w:val="0"/>
        </w:rPr>
        <w:t xml:space="preserve">laboración de un Manual de Buenas Prácticas para el Desarrollo de Proyectos </w:t>
      </w:r>
      <w:r w:rsidR="0052599D">
        <w:rPr>
          <w:caps w:val="0"/>
        </w:rPr>
        <w:t>Informáticos</w:t>
      </w:r>
      <w:r w:rsidR="00501242" w:rsidRPr="004031F0">
        <w:rPr>
          <w:caps w:val="0"/>
        </w:rPr>
        <w:t xml:space="preserve"> en ZOFRI S.A.”</w:t>
      </w:r>
    </w:p>
    <w:p w14:paraId="1C4BFD3F" w14:textId="7877ADDD" w:rsidR="003875DE" w:rsidRDefault="003875DE" w:rsidP="00E7588E"/>
    <w:p w14:paraId="2255F877" w14:textId="77777777" w:rsidR="00E7588E" w:rsidRDefault="00E7588E" w:rsidP="00E7588E"/>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5729B1F0" w:rsidR="003875DE" w:rsidRDefault="003875DE" w:rsidP="00E7588E"/>
    <w:p w14:paraId="759C33AE" w14:textId="77777777" w:rsidR="00E7588E" w:rsidRDefault="00E7588E" w:rsidP="00E7588E"/>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1BF4302A" w:rsidR="00912C20" w:rsidRDefault="00912C20" w:rsidP="00E7588E"/>
    <w:p w14:paraId="01E873C2" w14:textId="77777777" w:rsidR="00E7588E" w:rsidRDefault="00E7588E" w:rsidP="00E7588E"/>
    <w:p w14:paraId="50AB412C" w14:textId="682759DC" w:rsidR="00802EB6" w:rsidRDefault="00802EB6" w:rsidP="00E7588E"/>
    <w:p w14:paraId="48AF3034" w14:textId="77777777" w:rsidR="00E7588E" w:rsidRDefault="00E7588E" w:rsidP="00E7588E"/>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5B408D60" w14:textId="4211ADAA" w:rsidR="007503B5" w:rsidRDefault="007503B5" w:rsidP="00134BE9">
      <w:pPr>
        <w:jc w:val="center"/>
        <w:sectPr w:rsidR="007503B5" w:rsidSect="00F14C1C">
          <w:footerReference w:type="default" r:id="rId9"/>
          <w:type w:val="continuous"/>
          <w:pgSz w:w="12242" w:h="15842" w:code="1"/>
          <w:pgMar w:top="1418" w:right="1701" w:bottom="1418" w:left="1701" w:header="709" w:footer="709" w:gutter="0"/>
          <w:cols w:space="708"/>
          <w:titlePg/>
          <w:docGrid w:linePitch="360"/>
        </w:sectPr>
      </w:pPr>
      <w:bookmarkStart w:id="0" w:name="_Toc525761441"/>
      <w:bookmarkStart w:id="1" w:name="_Toc525761484"/>
    </w:p>
    <w:p w14:paraId="4629C7D0" w14:textId="71A75444" w:rsidR="00C96E3C" w:rsidRPr="00134BE9" w:rsidRDefault="00C96E3C" w:rsidP="00134BE9">
      <w:pPr>
        <w:jc w:val="center"/>
        <w:rPr>
          <w:b/>
          <w:sz w:val="32"/>
        </w:rPr>
      </w:pPr>
      <w:r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p w14:paraId="40BEF74C" w14:textId="5795316E" w:rsidR="00936FC7" w:rsidRDefault="004F7838">
      <w:pPr>
        <w:pStyle w:val="TDC1"/>
        <w:rPr>
          <w:rFonts w:asciiTheme="minorHAnsi" w:eastAsiaTheme="minorEastAsia" w:hAnsiTheme="minorHAnsi" w:cstheme="minorBid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9744700" w:history="1">
        <w:r w:rsidR="00936FC7" w:rsidRPr="00120BC6">
          <w:rPr>
            <w:rStyle w:val="Hipervnculo"/>
            <w:noProof/>
          </w:rPr>
          <w:t>RESUMEN</w:t>
        </w:r>
        <w:r w:rsidR="00936FC7">
          <w:rPr>
            <w:noProof/>
            <w:webHidden/>
          </w:rPr>
          <w:tab/>
        </w:r>
        <w:r w:rsidR="00936FC7">
          <w:rPr>
            <w:noProof/>
            <w:webHidden/>
          </w:rPr>
          <w:fldChar w:fldCharType="begin"/>
        </w:r>
        <w:r w:rsidR="00936FC7">
          <w:rPr>
            <w:noProof/>
            <w:webHidden/>
          </w:rPr>
          <w:instrText xml:space="preserve"> PAGEREF _Toc529744700 \h </w:instrText>
        </w:r>
        <w:r w:rsidR="00936FC7">
          <w:rPr>
            <w:noProof/>
            <w:webHidden/>
          </w:rPr>
        </w:r>
        <w:r w:rsidR="00936FC7">
          <w:rPr>
            <w:noProof/>
            <w:webHidden/>
          </w:rPr>
          <w:fldChar w:fldCharType="separate"/>
        </w:r>
        <w:r w:rsidR="00936FC7">
          <w:rPr>
            <w:noProof/>
            <w:webHidden/>
          </w:rPr>
          <w:t>6</w:t>
        </w:r>
        <w:r w:rsidR="00936FC7">
          <w:rPr>
            <w:noProof/>
            <w:webHidden/>
          </w:rPr>
          <w:fldChar w:fldCharType="end"/>
        </w:r>
      </w:hyperlink>
    </w:p>
    <w:p w14:paraId="7921E3FD" w14:textId="61799D3E" w:rsidR="00936FC7" w:rsidRDefault="005D5DE0">
      <w:pPr>
        <w:pStyle w:val="TDC1"/>
        <w:rPr>
          <w:rFonts w:asciiTheme="minorHAnsi" w:eastAsiaTheme="minorEastAsia" w:hAnsiTheme="minorHAnsi" w:cstheme="minorBidi"/>
          <w:b w:val="0"/>
          <w:caps w:val="0"/>
          <w:noProof/>
          <w:color w:val="auto"/>
          <w:sz w:val="22"/>
          <w:szCs w:val="22"/>
          <w:lang w:eastAsia="es-CL"/>
        </w:rPr>
      </w:pPr>
      <w:hyperlink w:anchor="_Toc529744701" w:history="1">
        <w:r w:rsidR="00936FC7" w:rsidRPr="00120BC6">
          <w:rPr>
            <w:rStyle w:val="Hipervnculo"/>
            <w:noProof/>
          </w:rPr>
          <w:t>Capítulo I: Introducción</w:t>
        </w:r>
        <w:r w:rsidR="00936FC7">
          <w:rPr>
            <w:noProof/>
            <w:webHidden/>
          </w:rPr>
          <w:tab/>
        </w:r>
        <w:r w:rsidR="00936FC7">
          <w:rPr>
            <w:noProof/>
            <w:webHidden/>
          </w:rPr>
          <w:fldChar w:fldCharType="begin"/>
        </w:r>
        <w:r w:rsidR="00936FC7">
          <w:rPr>
            <w:noProof/>
            <w:webHidden/>
          </w:rPr>
          <w:instrText xml:space="preserve"> PAGEREF _Toc529744701 \h </w:instrText>
        </w:r>
        <w:r w:rsidR="00936FC7">
          <w:rPr>
            <w:noProof/>
            <w:webHidden/>
          </w:rPr>
        </w:r>
        <w:r w:rsidR="00936FC7">
          <w:rPr>
            <w:noProof/>
            <w:webHidden/>
          </w:rPr>
          <w:fldChar w:fldCharType="separate"/>
        </w:r>
        <w:r w:rsidR="00936FC7">
          <w:rPr>
            <w:noProof/>
            <w:webHidden/>
          </w:rPr>
          <w:t>8</w:t>
        </w:r>
        <w:r w:rsidR="00936FC7">
          <w:rPr>
            <w:noProof/>
            <w:webHidden/>
          </w:rPr>
          <w:fldChar w:fldCharType="end"/>
        </w:r>
      </w:hyperlink>
    </w:p>
    <w:p w14:paraId="243468C2" w14:textId="336AAB6E" w:rsidR="00936FC7" w:rsidRDefault="005D5DE0">
      <w:pPr>
        <w:pStyle w:val="TDC2"/>
        <w:rPr>
          <w:rFonts w:asciiTheme="minorHAnsi" w:eastAsiaTheme="minorEastAsia" w:hAnsiTheme="minorHAnsi" w:cstheme="minorBidi"/>
          <w:noProof/>
          <w:color w:val="auto"/>
          <w:sz w:val="22"/>
          <w:lang w:eastAsia="es-CL"/>
        </w:rPr>
      </w:pPr>
      <w:hyperlink w:anchor="_Toc529744702" w:history="1">
        <w:r w:rsidR="00936FC7" w:rsidRPr="00120BC6">
          <w:rPr>
            <w:rStyle w:val="Hipervnculo"/>
            <w:noProof/>
          </w:rPr>
          <w:t>1.1</w:t>
        </w:r>
        <w:r w:rsidR="00936FC7">
          <w:rPr>
            <w:rFonts w:asciiTheme="minorHAnsi" w:eastAsiaTheme="minorEastAsia" w:hAnsiTheme="minorHAnsi" w:cstheme="minorBidi"/>
            <w:noProof/>
            <w:color w:val="auto"/>
            <w:sz w:val="22"/>
            <w:lang w:eastAsia="es-CL"/>
          </w:rPr>
          <w:tab/>
        </w:r>
        <w:r w:rsidR="00936FC7" w:rsidRPr="00120BC6">
          <w:rPr>
            <w:rStyle w:val="Hipervnculo"/>
            <w:noProof/>
          </w:rPr>
          <w:t>Generalidades</w:t>
        </w:r>
        <w:r w:rsidR="00936FC7">
          <w:rPr>
            <w:noProof/>
            <w:webHidden/>
          </w:rPr>
          <w:tab/>
        </w:r>
        <w:r w:rsidR="00936FC7">
          <w:rPr>
            <w:noProof/>
            <w:webHidden/>
          </w:rPr>
          <w:fldChar w:fldCharType="begin"/>
        </w:r>
        <w:r w:rsidR="00936FC7">
          <w:rPr>
            <w:noProof/>
            <w:webHidden/>
          </w:rPr>
          <w:instrText xml:space="preserve"> PAGEREF _Toc529744702 \h </w:instrText>
        </w:r>
        <w:r w:rsidR="00936FC7">
          <w:rPr>
            <w:noProof/>
            <w:webHidden/>
          </w:rPr>
        </w:r>
        <w:r w:rsidR="00936FC7">
          <w:rPr>
            <w:noProof/>
            <w:webHidden/>
          </w:rPr>
          <w:fldChar w:fldCharType="separate"/>
        </w:r>
        <w:r w:rsidR="00936FC7">
          <w:rPr>
            <w:noProof/>
            <w:webHidden/>
          </w:rPr>
          <w:t>8</w:t>
        </w:r>
        <w:r w:rsidR="00936FC7">
          <w:rPr>
            <w:noProof/>
            <w:webHidden/>
          </w:rPr>
          <w:fldChar w:fldCharType="end"/>
        </w:r>
      </w:hyperlink>
    </w:p>
    <w:p w14:paraId="09A39A18" w14:textId="2C53CE24" w:rsidR="00936FC7" w:rsidRDefault="005D5DE0">
      <w:pPr>
        <w:pStyle w:val="TDC2"/>
        <w:rPr>
          <w:rFonts w:asciiTheme="minorHAnsi" w:eastAsiaTheme="minorEastAsia" w:hAnsiTheme="minorHAnsi" w:cstheme="minorBidi"/>
          <w:noProof/>
          <w:color w:val="auto"/>
          <w:sz w:val="22"/>
          <w:lang w:eastAsia="es-CL"/>
        </w:rPr>
      </w:pPr>
      <w:hyperlink w:anchor="_Toc529744703" w:history="1">
        <w:r w:rsidR="00936FC7" w:rsidRPr="00120BC6">
          <w:rPr>
            <w:rStyle w:val="Hipervnculo"/>
            <w:noProof/>
          </w:rPr>
          <w:t>1.2</w:t>
        </w:r>
        <w:r w:rsidR="00936FC7">
          <w:rPr>
            <w:rFonts w:asciiTheme="minorHAnsi" w:eastAsiaTheme="minorEastAsia" w:hAnsiTheme="minorHAnsi" w:cstheme="minorBidi"/>
            <w:noProof/>
            <w:color w:val="auto"/>
            <w:sz w:val="22"/>
            <w:lang w:eastAsia="es-CL"/>
          </w:rPr>
          <w:tab/>
        </w:r>
        <w:r w:rsidR="00936FC7" w:rsidRPr="00120BC6">
          <w:rPr>
            <w:rStyle w:val="Hipervnculo"/>
            <w:noProof/>
          </w:rPr>
          <w:t>Descripción de la Empresa</w:t>
        </w:r>
        <w:r w:rsidR="00936FC7">
          <w:rPr>
            <w:noProof/>
            <w:webHidden/>
          </w:rPr>
          <w:tab/>
        </w:r>
        <w:r w:rsidR="00936FC7">
          <w:rPr>
            <w:noProof/>
            <w:webHidden/>
          </w:rPr>
          <w:fldChar w:fldCharType="begin"/>
        </w:r>
        <w:r w:rsidR="00936FC7">
          <w:rPr>
            <w:noProof/>
            <w:webHidden/>
          </w:rPr>
          <w:instrText xml:space="preserve"> PAGEREF _Toc529744703 \h </w:instrText>
        </w:r>
        <w:r w:rsidR="00936FC7">
          <w:rPr>
            <w:noProof/>
            <w:webHidden/>
          </w:rPr>
        </w:r>
        <w:r w:rsidR="00936FC7">
          <w:rPr>
            <w:noProof/>
            <w:webHidden/>
          </w:rPr>
          <w:fldChar w:fldCharType="separate"/>
        </w:r>
        <w:r w:rsidR="00936FC7">
          <w:rPr>
            <w:noProof/>
            <w:webHidden/>
          </w:rPr>
          <w:t>9</w:t>
        </w:r>
        <w:r w:rsidR="00936FC7">
          <w:rPr>
            <w:noProof/>
            <w:webHidden/>
          </w:rPr>
          <w:fldChar w:fldCharType="end"/>
        </w:r>
      </w:hyperlink>
    </w:p>
    <w:p w14:paraId="645B465C" w14:textId="26483AD8" w:rsidR="00936FC7" w:rsidRDefault="005D5DE0">
      <w:pPr>
        <w:pStyle w:val="TDC3"/>
        <w:rPr>
          <w:rFonts w:asciiTheme="minorHAnsi" w:eastAsiaTheme="minorEastAsia" w:hAnsiTheme="minorHAnsi" w:cstheme="minorBidi"/>
          <w:noProof/>
          <w:color w:val="auto"/>
          <w:szCs w:val="22"/>
          <w:lang w:eastAsia="es-CL"/>
        </w:rPr>
      </w:pPr>
      <w:hyperlink w:anchor="_Toc529744704" w:history="1">
        <w:r w:rsidR="00936FC7" w:rsidRPr="00120BC6">
          <w:rPr>
            <w:rStyle w:val="Hipervnculo"/>
            <w:noProof/>
          </w:rPr>
          <w:t>1.2.1</w:t>
        </w:r>
        <w:r w:rsidR="00936FC7">
          <w:rPr>
            <w:rFonts w:asciiTheme="minorHAnsi" w:eastAsiaTheme="minorEastAsia" w:hAnsiTheme="minorHAnsi" w:cstheme="minorBidi"/>
            <w:noProof/>
            <w:color w:val="auto"/>
            <w:szCs w:val="22"/>
            <w:lang w:eastAsia="es-CL"/>
          </w:rPr>
          <w:tab/>
        </w:r>
        <w:r w:rsidR="00936FC7" w:rsidRPr="00120BC6">
          <w:rPr>
            <w:rStyle w:val="Hipervnculo"/>
            <w:noProof/>
          </w:rPr>
          <w:t>Reseña</w:t>
        </w:r>
        <w:r w:rsidR="00936FC7">
          <w:rPr>
            <w:noProof/>
            <w:webHidden/>
          </w:rPr>
          <w:tab/>
        </w:r>
        <w:r w:rsidR="00936FC7">
          <w:rPr>
            <w:noProof/>
            <w:webHidden/>
          </w:rPr>
          <w:fldChar w:fldCharType="begin"/>
        </w:r>
        <w:r w:rsidR="00936FC7">
          <w:rPr>
            <w:noProof/>
            <w:webHidden/>
          </w:rPr>
          <w:instrText xml:space="preserve"> PAGEREF _Toc529744704 \h </w:instrText>
        </w:r>
        <w:r w:rsidR="00936FC7">
          <w:rPr>
            <w:noProof/>
            <w:webHidden/>
          </w:rPr>
        </w:r>
        <w:r w:rsidR="00936FC7">
          <w:rPr>
            <w:noProof/>
            <w:webHidden/>
          </w:rPr>
          <w:fldChar w:fldCharType="separate"/>
        </w:r>
        <w:r w:rsidR="00936FC7">
          <w:rPr>
            <w:noProof/>
            <w:webHidden/>
          </w:rPr>
          <w:t>9</w:t>
        </w:r>
        <w:r w:rsidR="00936FC7">
          <w:rPr>
            <w:noProof/>
            <w:webHidden/>
          </w:rPr>
          <w:fldChar w:fldCharType="end"/>
        </w:r>
      </w:hyperlink>
    </w:p>
    <w:p w14:paraId="1CA727BE" w14:textId="2DC03F96" w:rsidR="00936FC7" w:rsidRDefault="005D5DE0">
      <w:pPr>
        <w:pStyle w:val="TDC3"/>
        <w:rPr>
          <w:rFonts w:asciiTheme="minorHAnsi" w:eastAsiaTheme="minorEastAsia" w:hAnsiTheme="minorHAnsi" w:cstheme="minorBidi"/>
          <w:noProof/>
          <w:color w:val="auto"/>
          <w:szCs w:val="22"/>
          <w:lang w:eastAsia="es-CL"/>
        </w:rPr>
      </w:pPr>
      <w:hyperlink w:anchor="_Toc529744705" w:history="1">
        <w:r w:rsidR="00936FC7" w:rsidRPr="00120BC6">
          <w:rPr>
            <w:rStyle w:val="Hipervnculo"/>
            <w:noProof/>
          </w:rPr>
          <w:t>1.2.2</w:t>
        </w:r>
        <w:r w:rsidR="00936FC7">
          <w:rPr>
            <w:rFonts w:asciiTheme="minorHAnsi" w:eastAsiaTheme="minorEastAsia" w:hAnsiTheme="minorHAnsi" w:cstheme="minorBidi"/>
            <w:noProof/>
            <w:color w:val="auto"/>
            <w:szCs w:val="22"/>
            <w:lang w:eastAsia="es-CL"/>
          </w:rPr>
          <w:tab/>
        </w:r>
        <w:r w:rsidR="00936FC7" w:rsidRPr="00120BC6">
          <w:rPr>
            <w:rStyle w:val="Hipervnculo"/>
            <w:noProof/>
          </w:rPr>
          <w:t>Aspectos Estratégicos</w:t>
        </w:r>
        <w:r w:rsidR="00936FC7">
          <w:rPr>
            <w:noProof/>
            <w:webHidden/>
          </w:rPr>
          <w:tab/>
        </w:r>
        <w:r w:rsidR="00936FC7">
          <w:rPr>
            <w:noProof/>
            <w:webHidden/>
          </w:rPr>
          <w:fldChar w:fldCharType="begin"/>
        </w:r>
        <w:r w:rsidR="00936FC7">
          <w:rPr>
            <w:noProof/>
            <w:webHidden/>
          </w:rPr>
          <w:instrText xml:space="preserve"> PAGEREF _Toc529744705 \h </w:instrText>
        </w:r>
        <w:r w:rsidR="00936FC7">
          <w:rPr>
            <w:noProof/>
            <w:webHidden/>
          </w:rPr>
        </w:r>
        <w:r w:rsidR="00936FC7">
          <w:rPr>
            <w:noProof/>
            <w:webHidden/>
          </w:rPr>
          <w:fldChar w:fldCharType="separate"/>
        </w:r>
        <w:r w:rsidR="00936FC7">
          <w:rPr>
            <w:noProof/>
            <w:webHidden/>
          </w:rPr>
          <w:t>11</w:t>
        </w:r>
        <w:r w:rsidR="00936FC7">
          <w:rPr>
            <w:noProof/>
            <w:webHidden/>
          </w:rPr>
          <w:fldChar w:fldCharType="end"/>
        </w:r>
      </w:hyperlink>
    </w:p>
    <w:p w14:paraId="53AC6237" w14:textId="08832643" w:rsidR="00936FC7" w:rsidRDefault="005D5DE0">
      <w:pPr>
        <w:pStyle w:val="TDC3"/>
        <w:rPr>
          <w:rFonts w:asciiTheme="minorHAnsi" w:eastAsiaTheme="minorEastAsia" w:hAnsiTheme="minorHAnsi" w:cstheme="minorBidi"/>
          <w:noProof/>
          <w:color w:val="auto"/>
          <w:szCs w:val="22"/>
          <w:lang w:eastAsia="es-CL"/>
        </w:rPr>
      </w:pPr>
      <w:hyperlink w:anchor="_Toc529744706" w:history="1">
        <w:r w:rsidR="00936FC7" w:rsidRPr="00120BC6">
          <w:rPr>
            <w:rStyle w:val="Hipervnculo"/>
            <w:noProof/>
          </w:rPr>
          <w:t>1.2.3</w:t>
        </w:r>
        <w:r w:rsidR="00936FC7">
          <w:rPr>
            <w:rFonts w:asciiTheme="minorHAnsi" w:eastAsiaTheme="minorEastAsia" w:hAnsiTheme="minorHAnsi" w:cstheme="minorBidi"/>
            <w:noProof/>
            <w:color w:val="auto"/>
            <w:szCs w:val="22"/>
            <w:lang w:eastAsia="es-CL"/>
          </w:rPr>
          <w:tab/>
        </w:r>
        <w:r w:rsidR="00936FC7" w:rsidRPr="00120BC6">
          <w:rPr>
            <w:rStyle w:val="Hipervnculo"/>
            <w:noProof/>
          </w:rPr>
          <w:t>Centros de Negocios</w:t>
        </w:r>
        <w:r w:rsidR="00936FC7">
          <w:rPr>
            <w:noProof/>
            <w:webHidden/>
          </w:rPr>
          <w:tab/>
        </w:r>
        <w:r w:rsidR="00936FC7">
          <w:rPr>
            <w:noProof/>
            <w:webHidden/>
          </w:rPr>
          <w:fldChar w:fldCharType="begin"/>
        </w:r>
        <w:r w:rsidR="00936FC7">
          <w:rPr>
            <w:noProof/>
            <w:webHidden/>
          </w:rPr>
          <w:instrText xml:space="preserve"> PAGEREF _Toc529744706 \h </w:instrText>
        </w:r>
        <w:r w:rsidR="00936FC7">
          <w:rPr>
            <w:noProof/>
            <w:webHidden/>
          </w:rPr>
        </w:r>
        <w:r w:rsidR="00936FC7">
          <w:rPr>
            <w:noProof/>
            <w:webHidden/>
          </w:rPr>
          <w:fldChar w:fldCharType="separate"/>
        </w:r>
        <w:r w:rsidR="00936FC7">
          <w:rPr>
            <w:noProof/>
            <w:webHidden/>
          </w:rPr>
          <w:t>14</w:t>
        </w:r>
        <w:r w:rsidR="00936FC7">
          <w:rPr>
            <w:noProof/>
            <w:webHidden/>
          </w:rPr>
          <w:fldChar w:fldCharType="end"/>
        </w:r>
      </w:hyperlink>
    </w:p>
    <w:p w14:paraId="1740A8AE" w14:textId="2B482E2D" w:rsidR="00936FC7" w:rsidRDefault="005D5DE0">
      <w:pPr>
        <w:pStyle w:val="TDC3"/>
        <w:rPr>
          <w:rFonts w:asciiTheme="minorHAnsi" w:eastAsiaTheme="minorEastAsia" w:hAnsiTheme="minorHAnsi" w:cstheme="minorBidi"/>
          <w:noProof/>
          <w:color w:val="auto"/>
          <w:szCs w:val="22"/>
          <w:lang w:eastAsia="es-CL"/>
        </w:rPr>
      </w:pPr>
      <w:hyperlink w:anchor="_Toc529744707" w:history="1">
        <w:r w:rsidR="00936FC7" w:rsidRPr="00120BC6">
          <w:rPr>
            <w:rStyle w:val="Hipervnculo"/>
            <w:noProof/>
          </w:rPr>
          <w:t>1.2.4</w:t>
        </w:r>
        <w:r w:rsidR="00936FC7">
          <w:rPr>
            <w:rFonts w:asciiTheme="minorHAnsi" w:eastAsiaTheme="minorEastAsia" w:hAnsiTheme="minorHAnsi" w:cstheme="minorBidi"/>
            <w:noProof/>
            <w:color w:val="auto"/>
            <w:szCs w:val="22"/>
            <w:lang w:eastAsia="es-CL"/>
          </w:rPr>
          <w:tab/>
        </w:r>
        <w:r w:rsidR="00936FC7" w:rsidRPr="00120BC6">
          <w:rPr>
            <w:rStyle w:val="Hipervnculo"/>
            <w:noProof/>
          </w:rPr>
          <w:t>Dotación</w:t>
        </w:r>
        <w:r w:rsidR="00936FC7">
          <w:rPr>
            <w:noProof/>
            <w:webHidden/>
          </w:rPr>
          <w:tab/>
        </w:r>
        <w:r w:rsidR="00936FC7">
          <w:rPr>
            <w:noProof/>
            <w:webHidden/>
          </w:rPr>
          <w:fldChar w:fldCharType="begin"/>
        </w:r>
        <w:r w:rsidR="00936FC7">
          <w:rPr>
            <w:noProof/>
            <w:webHidden/>
          </w:rPr>
          <w:instrText xml:space="preserve"> PAGEREF _Toc529744707 \h </w:instrText>
        </w:r>
        <w:r w:rsidR="00936FC7">
          <w:rPr>
            <w:noProof/>
            <w:webHidden/>
          </w:rPr>
        </w:r>
        <w:r w:rsidR="00936FC7">
          <w:rPr>
            <w:noProof/>
            <w:webHidden/>
          </w:rPr>
          <w:fldChar w:fldCharType="separate"/>
        </w:r>
        <w:r w:rsidR="00936FC7">
          <w:rPr>
            <w:noProof/>
            <w:webHidden/>
          </w:rPr>
          <w:t>21</w:t>
        </w:r>
        <w:r w:rsidR="00936FC7">
          <w:rPr>
            <w:noProof/>
            <w:webHidden/>
          </w:rPr>
          <w:fldChar w:fldCharType="end"/>
        </w:r>
      </w:hyperlink>
    </w:p>
    <w:p w14:paraId="2693E6BE" w14:textId="0D9314B0" w:rsidR="00936FC7" w:rsidRDefault="005D5DE0">
      <w:pPr>
        <w:pStyle w:val="TDC3"/>
        <w:rPr>
          <w:rFonts w:asciiTheme="minorHAnsi" w:eastAsiaTheme="minorEastAsia" w:hAnsiTheme="minorHAnsi" w:cstheme="minorBidi"/>
          <w:noProof/>
          <w:color w:val="auto"/>
          <w:szCs w:val="22"/>
          <w:lang w:eastAsia="es-CL"/>
        </w:rPr>
      </w:pPr>
      <w:hyperlink w:anchor="_Toc529744708" w:history="1">
        <w:r w:rsidR="00936FC7" w:rsidRPr="00120BC6">
          <w:rPr>
            <w:rStyle w:val="Hipervnculo"/>
            <w:noProof/>
          </w:rPr>
          <w:t>1.2.5</w:t>
        </w:r>
        <w:r w:rsidR="00936FC7">
          <w:rPr>
            <w:rFonts w:asciiTheme="minorHAnsi" w:eastAsiaTheme="minorEastAsia" w:hAnsiTheme="minorHAnsi" w:cstheme="minorBidi"/>
            <w:noProof/>
            <w:color w:val="auto"/>
            <w:szCs w:val="22"/>
            <w:lang w:eastAsia="es-CL"/>
          </w:rPr>
          <w:tab/>
        </w:r>
        <w:r w:rsidR="00936FC7" w:rsidRPr="00120BC6">
          <w:rPr>
            <w:rStyle w:val="Hipervnculo"/>
            <w:noProof/>
          </w:rPr>
          <w:t>Estructura Organizacional</w:t>
        </w:r>
        <w:r w:rsidR="00936FC7">
          <w:rPr>
            <w:noProof/>
            <w:webHidden/>
          </w:rPr>
          <w:tab/>
        </w:r>
        <w:r w:rsidR="00936FC7">
          <w:rPr>
            <w:noProof/>
            <w:webHidden/>
          </w:rPr>
          <w:fldChar w:fldCharType="begin"/>
        </w:r>
        <w:r w:rsidR="00936FC7">
          <w:rPr>
            <w:noProof/>
            <w:webHidden/>
          </w:rPr>
          <w:instrText xml:space="preserve"> PAGEREF _Toc529744708 \h </w:instrText>
        </w:r>
        <w:r w:rsidR="00936FC7">
          <w:rPr>
            <w:noProof/>
            <w:webHidden/>
          </w:rPr>
        </w:r>
        <w:r w:rsidR="00936FC7">
          <w:rPr>
            <w:noProof/>
            <w:webHidden/>
          </w:rPr>
          <w:fldChar w:fldCharType="separate"/>
        </w:r>
        <w:r w:rsidR="00936FC7">
          <w:rPr>
            <w:noProof/>
            <w:webHidden/>
          </w:rPr>
          <w:t>23</w:t>
        </w:r>
        <w:r w:rsidR="00936FC7">
          <w:rPr>
            <w:noProof/>
            <w:webHidden/>
          </w:rPr>
          <w:fldChar w:fldCharType="end"/>
        </w:r>
      </w:hyperlink>
    </w:p>
    <w:p w14:paraId="1307BE19" w14:textId="1C6F4A17" w:rsidR="00936FC7" w:rsidRDefault="005D5DE0">
      <w:pPr>
        <w:pStyle w:val="TDC2"/>
        <w:rPr>
          <w:rFonts w:asciiTheme="minorHAnsi" w:eastAsiaTheme="minorEastAsia" w:hAnsiTheme="minorHAnsi" w:cstheme="minorBidi"/>
          <w:noProof/>
          <w:color w:val="auto"/>
          <w:sz w:val="22"/>
          <w:lang w:eastAsia="es-CL"/>
        </w:rPr>
      </w:pPr>
      <w:hyperlink w:anchor="_Toc529744709" w:history="1">
        <w:r w:rsidR="00936FC7" w:rsidRPr="00120BC6">
          <w:rPr>
            <w:rStyle w:val="Hipervnculo"/>
            <w:noProof/>
          </w:rPr>
          <w:t>1.3</w:t>
        </w:r>
        <w:r w:rsidR="00936FC7">
          <w:rPr>
            <w:rFonts w:asciiTheme="minorHAnsi" w:eastAsiaTheme="minorEastAsia" w:hAnsiTheme="minorHAnsi" w:cstheme="minorBidi"/>
            <w:noProof/>
            <w:color w:val="auto"/>
            <w:sz w:val="22"/>
            <w:lang w:eastAsia="es-CL"/>
          </w:rPr>
          <w:tab/>
        </w:r>
        <w:r w:rsidR="00936FC7" w:rsidRPr="00120BC6">
          <w:rPr>
            <w:rStyle w:val="Hipervnculo"/>
            <w:noProof/>
          </w:rPr>
          <w:t>Descripción del Tema</w:t>
        </w:r>
        <w:r w:rsidR="00936FC7">
          <w:rPr>
            <w:noProof/>
            <w:webHidden/>
          </w:rPr>
          <w:tab/>
        </w:r>
        <w:r w:rsidR="00936FC7">
          <w:rPr>
            <w:noProof/>
            <w:webHidden/>
          </w:rPr>
          <w:fldChar w:fldCharType="begin"/>
        </w:r>
        <w:r w:rsidR="00936FC7">
          <w:rPr>
            <w:noProof/>
            <w:webHidden/>
          </w:rPr>
          <w:instrText xml:space="preserve"> PAGEREF _Toc529744709 \h </w:instrText>
        </w:r>
        <w:r w:rsidR="00936FC7">
          <w:rPr>
            <w:noProof/>
            <w:webHidden/>
          </w:rPr>
        </w:r>
        <w:r w:rsidR="00936FC7">
          <w:rPr>
            <w:noProof/>
            <w:webHidden/>
          </w:rPr>
          <w:fldChar w:fldCharType="separate"/>
        </w:r>
        <w:r w:rsidR="00936FC7">
          <w:rPr>
            <w:noProof/>
            <w:webHidden/>
          </w:rPr>
          <w:t>24</w:t>
        </w:r>
        <w:r w:rsidR="00936FC7">
          <w:rPr>
            <w:noProof/>
            <w:webHidden/>
          </w:rPr>
          <w:fldChar w:fldCharType="end"/>
        </w:r>
      </w:hyperlink>
    </w:p>
    <w:p w14:paraId="2B148BF7" w14:textId="664CA858" w:rsidR="00936FC7" w:rsidRDefault="005D5DE0">
      <w:pPr>
        <w:pStyle w:val="TDC2"/>
        <w:rPr>
          <w:rFonts w:asciiTheme="minorHAnsi" w:eastAsiaTheme="minorEastAsia" w:hAnsiTheme="minorHAnsi" w:cstheme="minorBidi"/>
          <w:noProof/>
          <w:color w:val="auto"/>
          <w:sz w:val="22"/>
          <w:lang w:eastAsia="es-CL"/>
        </w:rPr>
      </w:pPr>
      <w:hyperlink w:anchor="_Toc529744710" w:history="1">
        <w:r w:rsidR="00936FC7" w:rsidRPr="00120BC6">
          <w:rPr>
            <w:rStyle w:val="Hipervnculo"/>
            <w:noProof/>
          </w:rPr>
          <w:t>1.4</w:t>
        </w:r>
        <w:r w:rsidR="00936FC7">
          <w:rPr>
            <w:rFonts w:asciiTheme="minorHAnsi" w:eastAsiaTheme="minorEastAsia" w:hAnsiTheme="minorHAnsi" w:cstheme="minorBidi"/>
            <w:noProof/>
            <w:color w:val="auto"/>
            <w:sz w:val="22"/>
            <w:lang w:eastAsia="es-CL"/>
          </w:rPr>
          <w:tab/>
        </w:r>
        <w:r w:rsidR="00936FC7" w:rsidRPr="00120BC6">
          <w:rPr>
            <w:rStyle w:val="Hipervnculo"/>
            <w:noProof/>
          </w:rPr>
          <w:t>Objetivos</w:t>
        </w:r>
        <w:r w:rsidR="00936FC7">
          <w:rPr>
            <w:noProof/>
            <w:webHidden/>
          </w:rPr>
          <w:tab/>
        </w:r>
        <w:r w:rsidR="00936FC7">
          <w:rPr>
            <w:noProof/>
            <w:webHidden/>
          </w:rPr>
          <w:fldChar w:fldCharType="begin"/>
        </w:r>
        <w:r w:rsidR="00936FC7">
          <w:rPr>
            <w:noProof/>
            <w:webHidden/>
          </w:rPr>
          <w:instrText xml:space="preserve"> PAGEREF _Toc529744710 \h </w:instrText>
        </w:r>
        <w:r w:rsidR="00936FC7">
          <w:rPr>
            <w:noProof/>
            <w:webHidden/>
          </w:rPr>
        </w:r>
        <w:r w:rsidR="00936FC7">
          <w:rPr>
            <w:noProof/>
            <w:webHidden/>
          </w:rPr>
          <w:fldChar w:fldCharType="separate"/>
        </w:r>
        <w:r w:rsidR="00936FC7">
          <w:rPr>
            <w:noProof/>
            <w:webHidden/>
          </w:rPr>
          <w:t>27</w:t>
        </w:r>
        <w:r w:rsidR="00936FC7">
          <w:rPr>
            <w:noProof/>
            <w:webHidden/>
          </w:rPr>
          <w:fldChar w:fldCharType="end"/>
        </w:r>
      </w:hyperlink>
    </w:p>
    <w:p w14:paraId="4E4A5620" w14:textId="3A5BBCFB" w:rsidR="00936FC7" w:rsidRDefault="005D5DE0">
      <w:pPr>
        <w:pStyle w:val="TDC3"/>
        <w:rPr>
          <w:rFonts w:asciiTheme="minorHAnsi" w:eastAsiaTheme="minorEastAsia" w:hAnsiTheme="minorHAnsi" w:cstheme="minorBidi"/>
          <w:noProof/>
          <w:color w:val="auto"/>
          <w:szCs w:val="22"/>
          <w:lang w:eastAsia="es-CL"/>
        </w:rPr>
      </w:pPr>
      <w:hyperlink w:anchor="_Toc529744711" w:history="1">
        <w:r w:rsidR="00936FC7" w:rsidRPr="00120BC6">
          <w:rPr>
            <w:rStyle w:val="Hipervnculo"/>
            <w:noProof/>
          </w:rPr>
          <w:t>1.4.1</w:t>
        </w:r>
        <w:r w:rsidR="00936FC7">
          <w:rPr>
            <w:rFonts w:asciiTheme="minorHAnsi" w:eastAsiaTheme="minorEastAsia" w:hAnsiTheme="minorHAnsi" w:cstheme="minorBidi"/>
            <w:noProof/>
            <w:color w:val="auto"/>
            <w:szCs w:val="22"/>
            <w:lang w:eastAsia="es-CL"/>
          </w:rPr>
          <w:tab/>
        </w:r>
        <w:r w:rsidR="00936FC7" w:rsidRPr="00120BC6">
          <w:rPr>
            <w:rStyle w:val="Hipervnculo"/>
            <w:noProof/>
          </w:rPr>
          <w:t>Objetivo General</w:t>
        </w:r>
        <w:r w:rsidR="00936FC7">
          <w:rPr>
            <w:noProof/>
            <w:webHidden/>
          </w:rPr>
          <w:tab/>
        </w:r>
        <w:r w:rsidR="00936FC7">
          <w:rPr>
            <w:noProof/>
            <w:webHidden/>
          </w:rPr>
          <w:fldChar w:fldCharType="begin"/>
        </w:r>
        <w:r w:rsidR="00936FC7">
          <w:rPr>
            <w:noProof/>
            <w:webHidden/>
          </w:rPr>
          <w:instrText xml:space="preserve"> PAGEREF _Toc529744711 \h </w:instrText>
        </w:r>
        <w:r w:rsidR="00936FC7">
          <w:rPr>
            <w:noProof/>
            <w:webHidden/>
          </w:rPr>
        </w:r>
        <w:r w:rsidR="00936FC7">
          <w:rPr>
            <w:noProof/>
            <w:webHidden/>
          </w:rPr>
          <w:fldChar w:fldCharType="separate"/>
        </w:r>
        <w:r w:rsidR="00936FC7">
          <w:rPr>
            <w:noProof/>
            <w:webHidden/>
          </w:rPr>
          <w:t>27</w:t>
        </w:r>
        <w:r w:rsidR="00936FC7">
          <w:rPr>
            <w:noProof/>
            <w:webHidden/>
          </w:rPr>
          <w:fldChar w:fldCharType="end"/>
        </w:r>
      </w:hyperlink>
    </w:p>
    <w:p w14:paraId="14D6E9D6" w14:textId="732D0CEA" w:rsidR="00936FC7" w:rsidRDefault="005D5DE0">
      <w:pPr>
        <w:pStyle w:val="TDC3"/>
        <w:rPr>
          <w:rFonts w:asciiTheme="minorHAnsi" w:eastAsiaTheme="minorEastAsia" w:hAnsiTheme="minorHAnsi" w:cstheme="minorBidi"/>
          <w:noProof/>
          <w:color w:val="auto"/>
          <w:szCs w:val="22"/>
          <w:lang w:eastAsia="es-CL"/>
        </w:rPr>
      </w:pPr>
      <w:hyperlink w:anchor="_Toc529744712" w:history="1">
        <w:r w:rsidR="00936FC7" w:rsidRPr="00120BC6">
          <w:rPr>
            <w:rStyle w:val="Hipervnculo"/>
            <w:noProof/>
          </w:rPr>
          <w:t>1.4.2</w:t>
        </w:r>
        <w:r w:rsidR="00936FC7">
          <w:rPr>
            <w:rFonts w:asciiTheme="minorHAnsi" w:eastAsiaTheme="minorEastAsia" w:hAnsiTheme="minorHAnsi" w:cstheme="minorBidi"/>
            <w:noProof/>
            <w:color w:val="auto"/>
            <w:szCs w:val="22"/>
            <w:lang w:eastAsia="es-CL"/>
          </w:rPr>
          <w:tab/>
        </w:r>
        <w:r w:rsidR="00936FC7" w:rsidRPr="00120BC6">
          <w:rPr>
            <w:rStyle w:val="Hipervnculo"/>
            <w:noProof/>
          </w:rPr>
          <w:t>Objetivos Específicos</w:t>
        </w:r>
        <w:r w:rsidR="00936FC7">
          <w:rPr>
            <w:noProof/>
            <w:webHidden/>
          </w:rPr>
          <w:tab/>
        </w:r>
        <w:r w:rsidR="00936FC7">
          <w:rPr>
            <w:noProof/>
            <w:webHidden/>
          </w:rPr>
          <w:fldChar w:fldCharType="begin"/>
        </w:r>
        <w:r w:rsidR="00936FC7">
          <w:rPr>
            <w:noProof/>
            <w:webHidden/>
          </w:rPr>
          <w:instrText xml:space="preserve"> PAGEREF _Toc529744712 \h </w:instrText>
        </w:r>
        <w:r w:rsidR="00936FC7">
          <w:rPr>
            <w:noProof/>
            <w:webHidden/>
          </w:rPr>
        </w:r>
        <w:r w:rsidR="00936FC7">
          <w:rPr>
            <w:noProof/>
            <w:webHidden/>
          </w:rPr>
          <w:fldChar w:fldCharType="separate"/>
        </w:r>
        <w:r w:rsidR="00936FC7">
          <w:rPr>
            <w:noProof/>
            <w:webHidden/>
          </w:rPr>
          <w:t>27</w:t>
        </w:r>
        <w:r w:rsidR="00936FC7">
          <w:rPr>
            <w:noProof/>
            <w:webHidden/>
          </w:rPr>
          <w:fldChar w:fldCharType="end"/>
        </w:r>
      </w:hyperlink>
    </w:p>
    <w:p w14:paraId="13D572EA" w14:textId="108F5B8C" w:rsidR="00936FC7" w:rsidRDefault="005D5DE0">
      <w:pPr>
        <w:pStyle w:val="TDC1"/>
        <w:rPr>
          <w:rFonts w:asciiTheme="minorHAnsi" w:eastAsiaTheme="minorEastAsia" w:hAnsiTheme="minorHAnsi" w:cstheme="minorBidi"/>
          <w:b w:val="0"/>
          <w:caps w:val="0"/>
          <w:noProof/>
          <w:color w:val="auto"/>
          <w:sz w:val="22"/>
          <w:szCs w:val="22"/>
          <w:lang w:eastAsia="es-CL"/>
        </w:rPr>
      </w:pPr>
      <w:hyperlink w:anchor="_Toc529744713" w:history="1">
        <w:r w:rsidR="00936FC7" w:rsidRPr="00120BC6">
          <w:rPr>
            <w:rStyle w:val="Hipervnculo"/>
            <w:noProof/>
          </w:rPr>
          <w:t>Capítulo II: Marco Teórico</w:t>
        </w:r>
        <w:r w:rsidR="00936FC7">
          <w:rPr>
            <w:noProof/>
            <w:webHidden/>
          </w:rPr>
          <w:tab/>
        </w:r>
        <w:r w:rsidR="00936FC7">
          <w:rPr>
            <w:noProof/>
            <w:webHidden/>
          </w:rPr>
          <w:fldChar w:fldCharType="begin"/>
        </w:r>
        <w:r w:rsidR="00936FC7">
          <w:rPr>
            <w:noProof/>
            <w:webHidden/>
          </w:rPr>
          <w:instrText xml:space="preserve"> PAGEREF _Toc529744713 \h </w:instrText>
        </w:r>
        <w:r w:rsidR="00936FC7">
          <w:rPr>
            <w:noProof/>
            <w:webHidden/>
          </w:rPr>
        </w:r>
        <w:r w:rsidR="00936FC7">
          <w:rPr>
            <w:noProof/>
            <w:webHidden/>
          </w:rPr>
          <w:fldChar w:fldCharType="separate"/>
        </w:r>
        <w:r w:rsidR="00936FC7">
          <w:rPr>
            <w:noProof/>
            <w:webHidden/>
          </w:rPr>
          <w:t>28</w:t>
        </w:r>
        <w:r w:rsidR="00936FC7">
          <w:rPr>
            <w:noProof/>
            <w:webHidden/>
          </w:rPr>
          <w:fldChar w:fldCharType="end"/>
        </w:r>
      </w:hyperlink>
    </w:p>
    <w:p w14:paraId="7EA62903" w14:textId="38B9F46E" w:rsidR="00936FC7" w:rsidRDefault="005D5DE0">
      <w:pPr>
        <w:pStyle w:val="TDC2"/>
        <w:rPr>
          <w:rFonts w:asciiTheme="minorHAnsi" w:eastAsiaTheme="minorEastAsia" w:hAnsiTheme="minorHAnsi" w:cstheme="minorBidi"/>
          <w:noProof/>
          <w:color w:val="auto"/>
          <w:sz w:val="22"/>
          <w:lang w:eastAsia="es-CL"/>
        </w:rPr>
      </w:pPr>
      <w:hyperlink w:anchor="_Toc529744714" w:history="1">
        <w:r w:rsidR="00936FC7" w:rsidRPr="00120BC6">
          <w:rPr>
            <w:rStyle w:val="Hipervnculo"/>
            <w:noProof/>
          </w:rPr>
          <w:t>2.1</w:t>
        </w:r>
        <w:r w:rsidR="00936FC7">
          <w:rPr>
            <w:rFonts w:asciiTheme="minorHAnsi" w:eastAsiaTheme="minorEastAsia" w:hAnsiTheme="minorHAnsi" w:cstheme="minorBidi"/>
            <w:noProof/>
            <w:color w:val="auto"/>
            <w:sz w:val="22"/>
            <w:lang w:eastAsia="es-CL"/>
          </w:rPr>
          <w:tab/>
        </w:r>
        <w:r w:rsidR="00936FC7" w:rsidRPr="00120BC6">
          <w:rPr>
            <w:rStyle w:val="Hipervnculo"/>
            <w:noProof/>
          </w:rPr>
          <w:t>Gestión de Proyectos Informáticos</w:t>
        </w:r>
        <w:r w:rsidR="00936FC7">
          <w:rPr>
            <w:noProof/>
            <w:webHidden/>
          </w:rPr>
          <w:tab/>
        </w:r>
        <w:r w:rsidR="00936FC7">
          <w:rPr>
            <w:noProof/>
            <w:webHidden/>
          </w:rPr>
          <w:fldChar w:fldCharType="begin"/>
        </w:r>
        <w:r w:rsidR="00936FC7">
          <w:rPr>
            <w:noProof/>
            <w:webHidden/>
          </w:rPr>
          <w:instrText xml:space="preserve"> PAGEREF _Toc529744714 \h </w:instrText>
        </w:r>
        <w:r w:rsidR="00936FC7">
          <w:rPr>
            <w:noProof/>
            <w:webHidden/>
          </w:rPr>
        </w:r>
        <w:r w:rsidR="00936FC7">
          <w:rPr>
            <w:noProof/>
            <w:webHidden/>
          </w:rPr>
          <w:fldChar w:fldCharType="separate"/>
        </w:r>
        <w:r w:rsidR="00936FC7">
          <w:rPr>
            <w:noProof/>
            <w:webHidden/>
          </w:rPr>
          <w:t>28</w:t>
        </w:r>
        <w:r w:rsidR="00936FC7">
          <w:rPr>
            <w:noProof/>
            <w:webHidden/>
          </w:rPr>
          <w:fldChar w:fldCharType="end"/>
        </w:r>
      </w:hyperlink>
    </w:p>
    <w:p w14:paraId="47804629" w14:textId="53622342" w:rsidR="00936FC7" w:rsidRDefault="005D5DE0">
      <w:pPr>
        <w:pStyle w:val="TDC2"/>
        <w:rPr>
          <w:rFonts w:asciiTheme="minorHAnsi" w:eastAsiaTheme="minorEastAsia" w:hAnsiTheme="minorHAnsi" w:cstheme="minorBidi"/>
          <w:noProof/>
          <w:color w:val="auto"/>
          <w:sz w:val="22"/>
          <w:lang w:eastAsia="es-CL"/>
        </w:rPr>
      </w:pPr>
      <w:hyperlink w:anchor="_Toc529744715" w:history="1">
        <w:r w:rsidR="00936FC7" w:rsidRPr="00120BC6">
          <w:rPr>
            <w:rStyle w:val="Hipervnculo"/>
            <w:noProof/>
          </w:rPr>
          <w:t>2.2</w:t>
        </w:r>
        <w:r w:rsidR="00936FC7">
          <w:rPr>
            <w:rFonts w:asciiTheme="minorHAnsi" w:eastAsiaTheme="minorEastAsia" w:hAnsiTheme="minorHAnsi" w:cstheme="minorBidi"/>
            <w:noProof/>
            <w:color w:val="auto"/>
            <w:sz w:val="22"/>
            <w:lang w:eastAsia="es-CL"/>
          </w:rPr>
          <w:tab/>
        </w:r>
        <w:r w:rsidR="00936FC7" w:rsidRPr="00120BC6">
          <w:rPr>
            <w:rStyle w:val="Hipervnculo"/>
            <w:noProof/>
          </w:rPr>
          <w:t>CMMI</w:t>
        </w:r>
        <w:r w:rsidR="00936FC7">
          <w:rPr>
            <w:noProof/>
            <w:webHidden/>
          </w:rPr>
          <w:tab/>
        </w:r>
        <w:r w:rsidR="00936FC7">
          <w:rPr>
            <w:noProof/>
            <w:webHidden/>
          </w:rPr>
          <w:fldChar w:fldCharType="begin"/>
        </w:r>
        <w:r w:rsidR="00936FC7">
          <w:rPr>
            <w:noProof/>
            <w:webHidden/>
          </w:rPr>
          <w:instrText xml:space="preserve"> PAGEREF _Toc529744715 \h </w:instrText>
        </w:r>
        <w:r w:rsidR="00936FC7">
          <w:rPr>
            <w:noProof/>
            <w:webHidden/>
          </w:rPr>
        </w:r>
        <w:r w:rsidR="00936FC7">
          <w:rPr>
            <w:noProof/>
            <w:webHidden/>
          </w:rPr>
          <w:fldChar w:fldCharType="separate"/>
        </w:r>
        <w:r w:rsidR="00936FC7">
          <w:rPr>
            <w:noProof/>
            <w:webHidden/>
          </w:rPr>
          <w:t>29</w:t>
        </w:r>
        <w:r w:rsidR="00936FC7">
          <w:rPr>
            <w:noProof/>
            <w:webHidden/>
          </w:rPr>
          <w:fldChar w:fldCharType="end"/>
        </w:r>
      </w:hyperlink>
    </w:p>
    <w:p w14:paraId="1F10664B" w14:textId="5A80C884" w:rsidR="00936FC7" w:rsidRDefault="005D5DE0">
      <w:pPr>
        <w:pStyle w:val="TDC2"/>
        <w:rPr>
          <w:rFonts w:asciiTheme="minorHAnsi" w:eastAsiaTheme="minorEastAsia" w:hAnsiTheme="minorHAnsi" w:cstheme="minorBidi"/>
          <w:noProof/>
          <w:color w:val="auto"/>
          <w:sz w:val="22"/>
          <w:lang w:eastAsia="es-CL"/>
        </w:rPr>
      </w:pPr>
      <w:hyperlink w:anchor="_Toc529744716" w:history="1">
        <w:r w:rsidR="00936FC7" w:rsidRPr="00120BC6">
          <w:rPr>
            <w:rStyle w:val="Hipervnculo"/>
            <w:noProof/>
          </w:rPr>
          <w:t>2.3</w:t>
        </w:r>
        <w:r w:rsidR="00936FC7">
          <w:rPr>
            <w:rFonts w:asciiTheme="minorHAnsi" w:eastAsiaTheme="minorEastAsia" w:hAnsiTheme="minorHAnsi" w:cstheme="minorBidi"/>
            <w:noProof/>
            <w:color w:val="auto"/>
            <w:sz w:val="22"/>
            <w:lang w:eastAsia="es-CL"/>
          </w:rPr>
          <w:tab/>
        </w:r>
        <w:r w:rsidR="00936FC7" w:rsidRPr="00120BC6">
          <w:rPr>
            <w:rStyle w:val="Hipervnculo"/>
            <w:noProof/>
          </w:rPr>
          <w:t>Guía del PMBOK</w:t>
        </w:r>
        <w:r w:rsidR="00936FC7">
          <w:rPr>
            <w:noProof/>
            <w:webHidden/>
          </w:rPr>
          <w:tab/>
        </w:r>
        <w:r w:rsidR="00936FC7">
          <w:rPr>
            <w:noProof/>
            <w:webHidden/>
          </w:rPr>
          <w:fldChar w:fldCharType="begin"/>
        </w:r>
        <w:r w:rsidR="00936FC7">
          <w:rPr>
            <w:noProof/>
            <w:webHidden/>
          </w:rPr>
          <w:instrText xml:space="preserve"> PAGEREF _Toc529744716 \h </w:instrText>
        </w:r>
        <w:r w:rsidR="00936FC7">
          <w:rPr>
            <w:noProof/>
            <w:webHidden/>
          </w:rPr>
        </w:r>
        <w:r w:rsidR="00936FC7">
          <w:rPr>
            <w:noProof/>
            <w:webHidden/>
          </w:rPr>
          <w:fldChar w:fldCharType="separate"/>
        </w:r>
        <w:r w:rsidR="00936FC7">
          <w:rPr>
            <w:noProof/>
            <w:webHidden/>
          </w:rPr>
          <w:t>31</w:t>
        </w:r>
        <w:r w:rsidR="00936FC7">
          <w:rPr>
            <w:noProof/>
            <w:webHidden/>
          </w:rPr>
          <w:fldChar w:fldCharType="end"/>
        </w:r>
      </w:hyperlink>
    </w:p>
    <w:p w14:paraId="53310517" w14:textId="5AEBD13B" w:rsidR="00936FC7" w:rsidRDefault="005D5DE0">
      <w:pPr>
        <w:pStyle w:val="TDC3"/>
        <w:rPr>
          <w:rFonts w:asciiTheme="minorHAnsi" w:eastAsiaTheme="minorEastAsia" w:hAnsiTheme="minorHAnsi" w:cstheme="minorBidi"/>
          <w:noProof/>
          <w:color w:val="auto"/>
          <w:szCs w:val="22"/>
          <w:lang w:eastAsia="es-CL"/>
        </w:rPr>
      </w:pPr>
      <w:hyperlink w:anchor="_Toc529744717" w:history="1">
        <w:r w:rsidR="00936FC7" w:rsidRPr="00120BC6">
          <w:rPr>
            <w:rStyle w:val="Hipervnculo"/>
            <w:noProof/>
          </w:rPr>
          <w:t>2.3.1</w:t>
        </w:r>
        <w:r w:rsidR="00936FC7">
          <w:rPr>
            <w:rFonts w:asciiTheme="minorHAnsi" w:eastAsiaTheme="minorEastAsia" w:hAnsiTheme="minorHAnsi" w:cstheme="minorBidi"/>
            <w:noProof/>
            <w:color w:val="auto"/>
            <w:szCs w:val="22"/>
            <w:lang w:eastAsia="es-CL"/>
          </w:rPr>
          <w:tab/>
        </w:r>
        <w:r w:rsidR="00936FC7" w:rsidRPr="00120BC6">
          <w:rPr>
            <w:rStyle w:val="Hipervnculo"/>
            <w:noProof/>
          </w:rPr>
          <w:t>Grupos de Procesos de la Dirección de Proyectos</w:t>
        </w:r>
        <w:r w:rsidR="00936FC7">
          <w:rPr>
            <w:noProof/>
            <w:webHidden/>
          </w:rPr>
          <w:tab/>
        </w:r>
        <w:r w:rsidR="00936FC7">
          <w:rPr>
            <w:noProof/>
            <w:webHidden/>
          </w:rPr>
          <w:fldChar w:fldCharType="begin"/>
        </w:r>
        <w:r w:rsidR="00936FC7">
          <w:rPr>
            <w:noProof/>
            <w:webHidden/>
          </w:rPr>
          <w:instrText xml:space="preserve"> PAGEREF _Toc529744717 \h </w:instrText>
        </w:r>
        <w:r w:rsidR="00936FC7">
          <w:rPr>
            <w:noProof/>
            <w:webHidden/>
          </w:rPr>
        </w:r>
        <w:r w:rsidR="00936FC7">
          <w:rPr>
            <w:noProof/>
            <w:webHidden/>
          </w:rPr>
          <w:fldChar w:fldCharType="separate"/>
        </w:r>
        <w:r w:rsidR="00936FC7">
          <w:rPr>
            <w:noProof/>
            <w:webHidden/>
          </w:rPr>
          <w:t>34</w:t>
        </w:r>
        <w:r w:rsidR="00936FC7">
          <w:rPr>
            <w:noProof/>
            <w:webHidden/>
          </w:rPr>
          <w:fldChar w:fldCharType="end"/>
        </w:r>
      </w:hyperlink>
    </w:p>
    <w:p w14:paraId="1A9D25E4" w14:textId="2EFA6351" w:rsidR="00936FC7" w:rsidRDefault="005D5DE0">
      <w:pPr>
        <w:pStyle w:val="TDC3"/>
        <w:rPr>
          <w:rFonts w:asciiTheme="minorHAnsi" w:eastAsiaTheme="minorEastAsia" w:hAnsiTheme="minorHAnsi" w:cstheme="minorBidi"/>
          <w:noProof/>
          <w:color w:val="auto"/>
          <w:szCs w:val="22"/>
          <w:lang w:eastAsia="es-CL"/>
        </w:rPr>
      </w:pPr>
      <w:hyperlink w:anchor="_Toc529744718" w:history="1">
        <w:r w:rsidR="00936FC7" w:rsidRPr="00120BC6">
          <w:rPr>
            <w:rStyle w:val="Hipervnculo"/>
            <w:noProof/>
          </w:rPr>
          <w:t>2.3.2</w:t>
        </w:r>
        <w:r w:rsidR="00936FC7">
          <w:rPr>
            <w:rFonts w:asciiTheme="minorHAnsi" w:eastAsiaTheme="minorEastAsia" w:hAnsiTheme="minorHAnsi" w:cstheme="minorBidi"/>
            <w:noProof/>
            <w:color w:val="auto"/>
            <w:szCs w:val="22"/>
            <w:lang w:eastAsia="es-CL"/>
          </w:rPr>
          <w:tab/>
        </w:r>
        <w:r w:rsidR="00936FC7" w:rsidRPr="00120BC6">
          <w:rPr>
            <w:rStyle w:val="Hipervnculo"/>
            <w:noProof/>
          </w:rPr>
          <w:t>Áreas de Conocimiento de la Dirección de Proyectos</w:t>
        </w:r>
        <w:r w:rsidR="00936FC7">
          <w:rPr>
            <w:noProof/>
            <w:webHidden/>
          </w:rPr>
          <w:tab/>
        </w:r>
        <w:r w:rsidR="00936FC7">
          <w:rPr>
            <w:noProof/>
            <w:webHidden/>
          </w:rPr>
          <w:fldChar w:fldCharType="begin"/>
        </w:r>
        <w:r w:rsidR="00936FC7">
          <w:rPr>
            <w:noProof/>
            <w:webHidden/>
          </w:rPr>
          <w:instrText xml:space="preserve"> PAGEREF _Toc529744718 \h </w:instrText>
        </w:r>
        <w:r w:rsidR="00936FC7">
          <w:rPr>
            <w:noProof/>
            <w:webHidden/>
          </w:rPr>
        </w:r>
        <w:r w:rsidR="00936FC7">
          <w:rPr>
            <w:noProof/>
            <w:webHidden/>
          </w:rPr>
          <w:fldChar w:fldCharType="separate"/>
        </w:r>
        <w:r w:rsidR="00936FC7">
          <w:rPr>
            <w:noProof/>
            <w:webHidden/>
          </w:rPr>
          <w:t>35</w:t>
        </w:r>
        <w:r w:rsidR="00936FC7">
          <w:rPr>
            <w:noProof/>
            <w:webHidden/>
          </w:rPr>
          <w:fldChar w:fldCharType="end"/>
        </w:r>
      </w:hyperlink>
    </w:p>
    <w:p w14:paraId="19C349D6" w14:textId="43428EA0" w:rsidR="00936FC7" w:rsidRDefault="005D5DE0">
      <w:pPr>
        <w:pStyle w:val="TDC2"/>
        <w:rPr>
          <w:rFonts w:asciiTheme="minorHAnsi" w:eastAsiaTheme="minorEastAsia" w:hAnsiTheme="minorHAnsi" w:cstheme="minorBidi"/>
          <w:noProof/>
          <w:color w:val="auto"/>
          <w:sz w:val="22"/>
          <w:lang w:eastAsia="es-CL"/>
        </w:rPr>
      </w:pPr>
      <w:hyperlink w:anchor="_Toc529744719" w:history="1">
        <w:r w:rsidR="00936FC7" w:rsidRPr="00120BC6">
          <w:rPr>
            <w:rStyle w:val="Hipervnculo"/>
            <w:noProof/>
          </w:rPr>
          <w:t>2.4</w:t>
        </w:r>
        <w:r w:rsidR="00936FC7">
          <w:rPr>
            <w:rFonts w:asciiTheme="minorHAnsi" w:eastAsiaTheme="minorEastAsia" w:hAnsiTheme="minorHAnsi" w:cstheme="minorBidi"/>
            <w:noProof/>
            <w:color w:val="auto"/>
            <w:sz w:val="22"/>
            <w:lang w:eastAsia="es-CL"/>
          </w:rPr>
          <w:tab/>
        </w:r>
        <w:r w:rsidR="00936FC7" w:rsidRPr="00120BC6">
          <w:rPr>
            <w:rStyle w:val="Hipervnculo"/>
            <w:noProof/>
          </w:rPr>
          <w:t>Buenas Prácticas</w:t>
        </w:r>
        <w:r w:rsidR="00936FC7">
          <w:rPr>
            <w:noProof/>
            <w:webHidden/>
          </w:rPr>
          <w:tab/>
        </w:r>
        <w:r w:rsidR="00936FC7">
          <w:rPr>
            <w:noProof/>
            <w:webHidden/>
          </w:rPr>
          <w:fldChar w:fldCharType="begin"/>
        </w:r>
        <w:r w:rsidR="00936FC7">
          <w:rPr>
            <w:noProof/>
            <w:webHidden/>
          </w:rPr>
          <w:instrText xml:space="preserve"> PAGEREF _Toc529744719 \h </w:instrText>
        </w:r>
        <w:r w:rsidR="00936FC7">
          <w:rPr>
            <w:noProof/>
            <w:webHidden/>
          </w:rPr>
        </w:r>
        <w:r w:rsidR="00936FC7">
          <w:rPr>
            <w:noProof/>
            <w:webHidden/>
          </w:rPr>
          <w:fldChar w:fldCharType="separate"/>
        </w:r>
        <w:r w:rsidR="00936FC7">
          <w:rPr>
            <w:noProof/>
            <w:webHidden/>
          </w:rPr>
          <w:t>39</w:t>
        </w:r>
        <w:r w:rsidR="00936FC7">
          <w:rPr>
            <w:noProof/>
            <w:webHidden/>
          </w:rPr>
          <w:fldChar w:fldCharType="end"/>
        </w:r>
      </w:hyperlink>
    </w:p>
    <w:p w14:paraId="73F45E72" w14:textId="132AA8C0" w:rsidR="00936FC7" w:rsidRDefault="005D5DE0">
      <w:pPr>
        <w:pStyle w:val="TDC2"/>
        <w:rPr>
          <w:rFonts w:asciiTheme="minorHAnsi" w:eastAsiaTheme="minorEastAsia" w:hAnsiTheme="minorHAnsi" w:cstheme="minorBidi"/>
          <w:noProof/>
          <w:color w:val="auto"/>
          <w:sz w:val="22"/>
          <w:lang w:eastAsia="es-CL"/>
        </w:rPr>
      </w:pPr>
      <w:hyperlink w:anchor="_Toc529744720" w:history="1">
        <w:r w:rsidR="00936FC7" w:rsidRPr="00120BC6">
          <w:rPr>
            <w:rStyle w:val="Hipervnculo"/>
            <w:noProof/>
          </w:rPr>
          <w:t>2.5</w:t>
        </w:r>
        <w:r w:rsidR="00936FC7">
          <w:rPr>
            <w:rFonts w:asciiTheme="minorHAnsi" w:eastAsiaTheme="minorEastAsia" w:hAnsiTheme="minorHAnsi" w:cstheme="minorBidi"/>
            <w:noProof/>
            <w:color w:val="auto"/>
            <w:sz w:val="22"/>
            <w:lang w:eastAsia="es-CL"/>
          </w:rPr>
          <w:tab/>
        </w:r>
        <w:r w:rsidR="00936FC7" w:rsidRPr="00120BC6">
          <w:rPr>
            <w:rStyle w:val="Hipervnculo"/>
            <w:noProof/>
          </w:rPr>
          <w:t>Mejora Continua</w:t>
        </w:r>
        <w:r w:rsidR="00936FC7">
          <w:rPr>
            <w:noProof/>
            <w:webHidden/>
          </w:rPr>
          <w:tab/>
        </w:r>
        <w:r w:rsidR="00936FC7">
          <w:rPr>
            <w:noProof/>
            <w:webHidden/>
          </w:rPr>
          <w:fldChar w:fldCharType="begin"/>
        </w:r>
        <w:r w:rsidR="00936FC7">
          <w:rPr>
            <w:noProof/>
            <w:webHidden/>
          </w:rPr>
          <w:instrText xml:space="preserve"> PAGEREF _Toc529744720 \h </w:instrText>
        </w:r>
        <w:r w:rsidR="00936FC7">
          <w:rPr>
            <w:noProof/>
            <w:webHidden/>
          </w:rPr>
        </w:r>
        <w:r w:rsidR="00936FC7">
          <w:rPr>
            <w:noProof/>
            <w:webHidden/>
          </w:rPr>
          <w:fldChar w:fldCharType="separate"/>
        </w:r>
        <w:r w:rsidR="00936FC7">
          <w:rPr>
            <w:noProof/>
            <w:webHidden/>
          </w:rPr>
          <w:t>41</w:t>
        </w:r>
        <w:r w:rsidR="00936FC7">
          <w:rPr>
            <w:noProof/>
            <w:webHidden/>
          </w:rPr>
          <w:fldChar w:fldCharType="end"/>
        </w:r>
      </w:hyperlink>
    </w:p>
    <w:p w14:paraId="00D8351A" w14:textId="57D325DD" w:rsidR="00936FC7" w:rsidRDefault="005D5DE0">
      <w:pPr>
        <w:pStyle w:val="TDC2"/>
        <w:rPr>
          <w:rFonts w:asciiTheme="minorHAnsi" w:eastAsiaTheme="minorEastAsia" w:hAnsiTheme="minorHAnsi" w:cstheme="minorBidi"/>
          <w:noProof/>
          <w:color w:val="auto"/>
          <w:sz w:val="22"/>
          <w:lang w:eastAsia="es-CL"/>
        </w:rPr>
      </w:pPr>
      <w:hyperlink w:anchor="_Toc529744721" w:history="1">
        <w:r w:rsidR="00936FC7" w:rsidRPr="00120BC6">
          <w:rPr>
            <w:rStyle w:val="Hipervnculo"/>
            <w:noProof/>
          </w:rPr>
          <w:t>2.6</w:t>
        </w:r>
        <w:r w:rsidR="00936FC7">
          <w:rPr>
            <w:rFonts w:asciiTheme="minorHAnsi" w:eastAsiaTheme="minorEastAsia" w:hAnsiTheme="minorHAnsi" w:cstheme="minorBidi"/>
            <w:noProof/>
            <w:color w:val="auto"/>
            <w:sz w:val="22"/>
            <w:lang w:eastAsia="es-CL"/>
          </w:rPr>
          <w:tab/>
        </w:r>
        <w:r w:rsidR="00936FC7" w:rsidRPr="00120BC6">
          <w:rPr>
            <w:rStyle w:val="Hipervnculo"/>
            <w:noProof/>
          </w:rPr>
          <w:t>Factores Críticos</w:t>
        </w:r>
        <w:r w:rsidR="00936FC7">
          <w:rPr>
            <w:noProof/>
            <w:webHidden/>
          </w:rPr>
          <w:tab/>
        </w:r>
        <w:r w:rsidR="00936FC7">
          <w:rPr>
            <w:noProof/>
            <w:webHidden/>
          </w:rPr>
          <w:fldChar w:fldCharType="begin"/>
        </w:r>
        <w:r w:rsidR="00936FC7">
          <w:rPr>
            <w:noProof/>
            <w:webHidden/>
          </w:rPr>
          <w:instrText xml:space="preserve"> PAGEREF _Toc529744721 \h </w:instrText>
        </w:r>
        <w:r w:rsidR="00936FC7">
          <w:rPr>
            <w:noProof/>
            <w:webHidden/>
          </w:rPr>
        </w:r>
        <w:r w:rsidR="00936FC7">
          <w:rPr>
            <w:noProof/>
            <w:webHidden/>
          </w:rPr>
          <w:fldChar w:fldCharType="separate"/>
        </w:r>
        <w:r w:rsidR="00936FC7">
          <w:rPr>
            <w:noProof/>
            <w:webHidden/>
          </w:rPr>
          <w:t>43</w:t>
        </w:r>
        <w:r w:rsidR="00936FC7">
          <w:rPr>
            <w:noProof/>
            <w:webHidden/>
          </w:rPr>
          <w:fldChar w:fldCharType="end"/>
        </w:r>
      </w:hyperlink>
    </w:p>
    <w:p w14:paraId="0179D953" w14:textId="77FA16C1" w:rsidR="00936FC7" w:rsidRDefault="005D5DE0">
      <w:pPr>
        <w:pStyle w:val="TDC1"/>
        <w:rPr>
          <w:rFonts w:asciiTheme="minorHAnsi" w:eastAsiaTheme="minorEastAsia" w:hAnsiTheme="minorHAnsi" w:cstheme="minorBidi"/>
          <w:b w:val="0"/>
          <w:caps w:val="0"/>
          <w:noProof/>
          <w:color w:val="auto"/>
          <w:sz w:val="22"/>
          <w:szCs w:val="22"/>
          <w:lang w:eastAsia="es-CL"/>
        </w:rPr>
      </w:pPr>
      <w:hyperlink w:anchor="_Toc529744722" w:history="1">
        <w:r w:rsidR="00936FC7" w:rsidRPr="00120BC6">
          <w:rPr>
            <w:rStyle w:val="Hipervnculo"/>
            <w:noProof/>
          </w:rPr>
          <w:t>Capítulo III: Desarrollo</w:t>
        </w:r>
        <w:r w:rsidR="00936FC7">
          <w:rPr>
            <w:noProof/>
            <w:webHidden/>
          </w:rPr>
          <w:tab/>
        </w:r>
        <w:r w:rsidR="00936FC7">
          <w:rPr>
            <w:noProof/>
            <w:webHidden/>
          </w:rPr>
          <w:fldChar w:fldCharType="begin"/>
        </w:r>
        <w:r w:rsidR="00936FC7">
          <w:rPr>
            <w:noProof/>
            <w:webHidden/>
          </w:rPr>
          <w:instrText xml:space="preserve"> PAGEREF _Toc529744722 \h </w:instrText>
        </w:r>
        <w:r w:rsidR="00936FC7">
          <w:rPr>
            <w:noProof/>
            <w:webHidden/>
          </w:rPr>
        </w:r>
        <w:r w:rsidR="00936FC7">
          <w:rPr>
            <w:noProof/>
            <w:webHidden/>
          </w:rPr>
          <w:fldChar w:fldCharType="separate"/>
        </w:r>
        <w:r w:rsidR="00936FC7">
          <w:rPr>
            <w:noProof/>
            <w:webHidden/>
          </w:rPr>
          <w:t>44</w:t>
        </w:r>
        <w:r w:rsidR="00936FC7">
          <w:rPr>
            <w:noProof/>
            <w:webHidden/>
          </w:rPr>
          <w:fldChar w:fldCharType="end"/>
        </w:r>
      </w:hyperlink>
    </w:p>
    <w:p w14:paraId="3A930571" w14:textId="0B1B1FE3" w:rsidR="00936FC7" w:rsidRDefault="005D5DE0">
      <w:pPr>
        <w:pStyle w:val="TDC2"/>
        <w:rPr>
          <w:rFonts w:asciiTheme="minorHAnsi" w:eastAsiaTheme="minorEastAsia" w:hAnsiTheme="minorHAnsi" w:cstheme="minorBidi"/>
          <w:noProof/>
          <w:color w:val="auto"/>
          <w:sz w:val="22"/>
          <w:lang w:eastAsia="es-CL"/>
        </w:rPr>
      </w:pPr>
      <w:hyperlink w:anchor="_Toc529744723" w:history="1">
        <w:r w:rsidR="00936FC7" w:rsidRPr="00120BC6">
          <w:rPr>
            <w:rStyle w:val="Hipervnculo"/>
            <w:noProof/>
          </w:rPr>
          <w:t>3.1</w:t>
        </w:r>
        <w:r w:rsidR="00936FC7">
          <w:rPr>
            <w:rFonts w:asciiTheme="minorHAnsi" w:eastAsiaTheme="minorEastAsia" w:hAnsiTheme="minorHAnsi" w:cstheme="minorBidi"/>
            <w:noProof/>
            <w:color w:val="auto"/>
            <w:sz w:val="22"/>
            <w:lang w:eastAsia="es-CL"/>
          </w:rPr>
          <w:tab/>
        </w:r>
        <w:r w:rsidR="00936FC7" w:rsidRPr="00120BC6">
          <w:rPr>
            <w:rStyle w:val="Hipervnculo"/>
            <w:noProof/>
          </w:rPr>
          <w:t>Metodología</w:t>
        </w:r>
        <w:r w:rsidR="00936FC7">
          <w:rPr>
            <w:noProof/>
            <w:webHidden/>
          </w:rPr>
          <w:tab/>
        </w:r>
        <w:r w:rsidR="00936FC7">
          <w:rPr>
            <w:noProof/>
            <w:webHidden/>
          </w:rPr>
          <w:fldChar w:fldCharType="begin"/>
        </w:r>
        <w:r w:rsidR="00936FC7">
          <w:rPr>
            <w:noProof/>
            <w:webHidden/>
          </w:rPr>
          <w:instrText xml:space="preserve"> PAGEREF _Toc529744723 \h </w:instrText>
        </w:r>
        <w:r w:rsidR="00936FC7">
          <w:rPr>
            <w:noProof/>
            <w:webHidden/>
          </w:rPr>
        </w:r>
        <w:r w:rsidR="00936FC7">
          <w:rPr>
            <w:noProof/>
            <w:webHidden/>
          </w:rPr>
          <w:fldChar w:fldCharType="separate"/>
        </w:r>
        <w:r w:rsidR="00936FC7">
          <w:rPr>
            <w:noProof/>
            <w:webHidden/>
          </w:rPr>
          <w:t>44</w:t>
        </w:r>
        <w:r w:rsidR="00936FC7">
          <w:rPr>
            <w:noProof/>
            <w:webHidden/>
          </w:rPr>
          <w:fldChar w:fldCharType="end"/>
        </w:r>
      </w:hyperlink>
    </w:p>
    <w:p w14:paraId="35449F8C" w14:textId="2BE414FE" w:rsidR="00936FC7" w:rsidRDefault="005D5DE0">
      <w:pPr>
        <w:pStyle w:val="TDC3"/>
        <w:rPr>
          <w:rFonts w:asciiTheme="minorHAnsi" w:eastAsiaTheme="minorEastAsia" w:hAnsiTheme="minorHAnsi" w:cstheme="minorBidi"/>
          <w:noProof/>
          <w:color w:val="auto"/>
          <w:szCs w:val="22"/>
          <w:lang w:eastAsia="es-CL"/>
        </w:rPr>
      </w:pPr>
      <w:hyperlink w:anchor="_Toc529744724" w:history="1">
        <w:r w:rsidR="00936FC7" w:rsidRPr="00120BC6">
          <w:rPr>
            <w:rStyle w:val="Hipervnculo"/>
            <w:noProof/>
          </w:rPr>
          <w:t>3.1.1</w:t>
        </w:r>
        <w:r w:rsidR="00936FC7">
          <w:rPr>
            <w:rFonts w:asciiTheme="minorHAnsi" w:eastAsiaTheme="minorEastAsia" w:hAnsiTheme="minorHAnsi" w:cstheme="minorBidi"/>
            <w:noProof/>
            <w:color w:val="auto"/>
            <w:szCs w:val="22"/>
            <w:lang w:eastAsia="es-CL"/>
          </w:rPr>
          <w:tab/>
        </w:r>
        <w:r w:rsidR="00936FC7" w:rsidRPr="00120BC6">
          <w:rPr>
            <w:rStyle w:val="Hipervnculo"/>
            <w:noProof/>
          </w:rPr>
          <w:t>Identificación de los Factores Críticos</w:t>
        </w:r>
        <w:r w:rsidR="00936FC7">
          <w:rPr>
            <w:noProof/>
            <w:webHidden/>
          </w:rPr>
          <w:tab/>
        </w:r>
        <w:r w:rsidR="00936FC7">
          <w:rPr>
            <w:noProof/>
            <w:webHidden/>
          </w:rPr>
          <w:fldChar w:fldCharType="begin"/>
        </w:r>
        <w:r w:rsidR="00936FC7">
          <w:rPr>
            <w:noProof/>
            <w:webHidden/>
          </w:rPr>
          <w:instrText xml:space="preserve"> PAGEREF _Toc529744724 \h </w:instrText>
        </w:r>
        <w:r w:rsidR="00936FC7">
          <w:rPr>
            <w:noProof/>
            <w:webHidden/>
          </w:rPr>
        </w:r>
        <w:r w:rsidR="00936FC7">
          <w:rPr>
            <w:noProof/>
            <w:webHidden/>
          </w:rPr>
          <w:fldChar w:fldCharType="separate"/>
        </w:r>
        <w:r w:rsidR="00936FC7">
          <w:rPr>
            <w:noProof/>
            <w:webHidden/>
          </w:rPr>
          <w:t>44</w:t>
        </w:r>
        <w:r w:rsidR="00936FC7">
          <w:rPr>
            <w:noProof/>
            <w:webHidden/>
          </w:rPr>
          <w:fldChar w:fldCharType="end"/>
        </w:r>
      </w:hyperlink>
    </w:p>
    <w:p w14:paraId="24A980C6" w14:textId="363C4C76" w:rsidR="00936FC7" w:rsidRDefault="005D5DE0">
      <w:pPr>
        <w:pStyle w:val="TDC3"/>
        <w:rPr>
          <w:rFonts w:asciiTheme="minorHAnsi" w:eastAsiaTheme="minorEastAsia" w:hAnsiTheme="minorHAnsi" w:cstheme="minorBidi"/>
          <w:noProof/>
          <w:color w:val="auto"/>
          <w:szCs w:val="22"/>
          <w:lang w:eastAsia="es-CL"/>
        </w:rPr>
      </w:pPr>
      <w:hyperlink w:anchor="_Toc529744725" w:history="1">
        <w:r w:rsidR="00936FC7" w:rsidRPr="00120BC6">
          <w:rPr>
            <w:rStyle w:val="Hipervnculo"/>
            <w:noProof/>
          </w:rPr>
          <w:t>3.1.2</w:t>
        </w:r>
        <w:r w:rsidR="00936FC7">
          <w:rPr>
            <w:rFonts w:asciiTheme="minorHAnsi" w:eastAsiaTheme="minorEastAsia" w:hAnsiTheme="minorHAnsi" w:cstheme="minorBidi"/>
            <w:noProof/>
            <w:color w:val="auto"/>
            <w:szCs w:val="22"/>
            <w:lang w:eastAsia="es-CL"/>
          </w:rPr>
          <w:tab/>
        </w:r>
        <w:r w:rsidR="00936FC7" w:rsidRPr="00120BC6">
          <w:rPr>
            <w:rStyle w:val="Hipervnculo"/>
            <w:noProof/>
          </w:rPr>
          <w:t>Desarrollo del Manual de Buenas Prácticas</w:t>
        </w:r>
        <w:r w:rsidR="00936FC7">
          <w:rPr>
            <w:noProof/>
            <w:webHidden/>
          </w:rPr>
          <w:tab/>
        </w:r>
        <w:r w:rsidR="00936FC7">
          <w:rPr>
            <w:noProof/>
            <w:webHidden/>
          </w:rPr>
          <w:fldChar w:fldCharType="begin"/>
        </w:r>
        <w:r w:rsidR="00936FC7">
          <w:rPr>
            <w:noProof/>
            <w:webHidden/>
          </w:rPr>
          <w:instrText xml:space="preserve"> PAGEREF _Toc529744725 \h </w:instrText>
        </w:r>
        <w:r w:rsidR="00936FC7">
          <w:rPr>
            <w:noProof/>
            <w:webHidden/>
          </w:rPr>
        </w:r>
        <w:r w:rsidR="00936FC7">
          <w:rPr>
            <w:noProof/>
            <w:webHidden/>
          </w:rPr>
          <w:fldChar w:fldCharType="separate"/>
        </w:r>
        <w:r w:rsidR="00936FC7">
          <w:rPr>
            <w:noProof/>
            <w:webHidden/>
          </w:rPr>
          <w:t>44</w:t>
        </w:r>
        <w:r w:rsidR="00936FC7">
          <w:rPr>
            <w:noProof/>
            <w:webHidden/>
          </w:rPr>
          <w:fldChar w:fldCharType="end"/>
        </w:r>
      </w:hyperlink>
    </w:p>
    <w:p w14:paraId="15BDE747" w14:textId="74FDAF09" w:rsidR="00936FC7" w:rsidRDefault="005D5DE0">
      <w:pPr>
        <w:pStyle w:val="TDC3"/>
        <w:rPr>
          <w:rFonts w:asciiTheme="minorHAnsi" w:eastAsiaTheme="minorEastAsia" w:hAnsiTheme="minorHAnsi" w:cstheme="minorBidi"/>
          <w:noProof/>
          <w:color w:val="auto"/>
          <w:szCs w:val="22"/>
          <w:lang w:eastAsia="es-CL"/>
        </w:rPr>
      </w:pPr>
      <w:hyperlink w:anchor="_Toc529744726" w:history="1">
        <w:r w:rsidR="00936FC7" w:rsidRPr="00120BC6">
          <w:rPr>
            <w:rStyle w:val="Hipervnculo"/>
            <w:noProof/>
          </w:rPr>
          <w:t>3.1.3</w:t>
        </w:r>
        <w:r w:rsidR="00936FC7">
          <w:rPr>
            <w:rFonts w:asciiTheme="minorHAnsi" w:eastAsiaTheme="minorEastAsia" w:hAnsiTheme="minorHAnsi" w:cstheme="minorBidi"/>
            <w:noProof/>
            <w:color w:val="auto"/>
            <w:szCs w:val="22"/>
            <w:lang w:eastAsia="es-CL"/>
          </w:rPr>
          <w:tab/>
        </w:r>
        <w:r w:rsidR="00936FC7" w:rsidRPr="00120BC6">
          <w:rPr>
            <w:rStyle w:val="Hipervnculo"/>
            <w:noProof/>
          </w:rPr>
          <w:t>Plan de Implementación del Manual de Buenas Prácticas</w:t>
        </w:r>
        <w:r w:rsidR="00936FC7">
          <w:rPr>
            <w:noProof/>
            <w:webHidden/>
          </w:rPr>
          <w:tab/>
        </w:r>
        <w:r w:rsidR="00936FC7">
          <w:rPr>
            <w:noProof/>
            <w:webHidden/>
          </w:rPr>
          <w:fldChar w:fldCharType="begin"/>
        </w:r>
        <w:r w:rsidR="00936FC7">
          <w:rPr>
            <w:noProof/>
            <w:webHidden/>
          </w:rPr>
          <w:instrText xml:space="preserve"> PAGEREF _Toc529744726 \h </w:instrText>
        </w:r>
        <w:r w:rsidR="00936FC7">
          <w:rPr>
            <w:noProof/>
            <w:webHidden/>
          </w:rPr>
        </w:r>
        <w:r w:rsidR="00936FC7">
          <w:rPr>
            <w:noProof/>
            <w:webHidden/>
          </w:rPr>
          <w:fldChar w:fldCharType="separate"/>
        </w:r>
        <w:r w:rsidR="00936FC7">
          <w:rPr>
            <w:noProof/>
            <w:webHidden/>
          </w:rPr>
          <w:t>44</w:t>
        </w:r>
        <w:r w:rsidR="00936FC7">
          <w:rPr>
            <w:noProof/>
            <w:webHidden/>
          </w:rPr>
          <w:fldChar w:fldCharType="end"/>
        </w:r>
      </w:hyperlink>
    </w:p>
    <w:p w14:paraId="315E3CE0" w14:textId="000916A8" w:rsidR="00936FC7" w:rsidRDefault="005D5DE0">
      <w:pPr>
        <w:pStyle w:val="TDC2"/>
        <w:rPr>
          <w:rFonts w:asciiTheme="minorHAnsi" w:eastAsiaTheme="minorEastAsia" w:hAnsiTheme="minorHAnsi" w:cstheme="minorBidi"/>
          <w:noProof/>
          <w:color w:val="auto"/>
          <w:sz w:val="22"/>
          <w:lang w:eastAsia="es-CL"/>
        </w:rPr>
      </w:pPr>
      <w:hyperlink w:anchor="_Toc529744727" w:history="1">
        <w:r w:rsidR="00936FC7" w:rsidRPr="00120BC6">
          <w:rPr>
            <w:rStyle w:val="Hipervnculo"/>
            <w:noProof/>
          </w:rPr>
          <w:t>3.2</w:t>
        </w:r>
        <w:r w:rsidR="00936FC7">
          <w:rPr>
            <w:rFonts w:asciiTheme="minorHAnsi" w:eastAsiaTheme="minorEastAsia" w:hAnsiTheme="minorHAnsi" w:cstheme="minorBidi"/>
            <w:noProof/>
            <w:color w:val="auto"/>
            <w:sz w:val="22"/>
            <w:lang w:eastAsia="es-CL"/>
          </w:rPr>
          <w:tab/>
        </w:r>
        <w:r w:rsidR="00936FC7" w:rsidRPr="00120BC6">
          <w:rPr>
            <w:rStyle w:val="Hipervnculo"/>
            <w:noProof/>
          </w:rPr>
          <w:t>Identificación de los Factores Críticos</w:t>
        </w:r>
        <w:r w:rsidR="00936FC7">
          <w:rPr>
            <w:noProof/>
            <w:webHidden/>
          </w:rPr>
          <w:tab/>
        </w:r>
        <w:r w:rsidR="00936FC7">
          <w:rPr>
            <w:noProof/>
            <w:webHidden/>
          </w:rPr>
          <w:fldChar w:fldCharType="begin"/>
        </w:r>
        <w:r w:rsidR="00936FC7">
          <w:rPr>
            <w:noProof/>
            <w:webHidden/>
          </w:rPr>
          <w:instrText xml:space="preserve"> PAGEREF _Toc529744727 \h </w:instrText>
        </w:r>
        <w:r w:rsidR="00936FC7">
          <w:rPr>
            <w:noProof/>
            <w:webHidden/>
          </w:rPr>
        </w:r>
        <w:r w:rsidR="00936FC7">
          <w:rPr>
            <w:noProof/>
            <w:webHidden/>
          </w:rPr>
          <w:fldChar w:fldCharType="separate"/>
        </w:r>
        <w:r w:rsidR="00936FC7">
          <w:rPr>
            <w:noProof/>
            <w:webHidden/>
          </w:rPr>
          <w:t>46</w:t>
        </w:r>
        <w:r w:rsidR="00936FC7">
          <w:rPr>
            <w:noProof/>
            <w:webHidden/>
          </w:rPr>
          <w:fldChar w:fldCharType="end"/>
        </w:r>
      </w:hyperlink>
    </w:p>
    <w:p w14:paraId="07522C0E" w14:textId="2BD6C170" w:rsidR="00936FC7" w:rsidRDefault="005D5DE0">
      <w:pPr>
        <w:pStyle w:val="TDC3"/>
        <w:rPr>
          <w:rFonts w:asciiTheme="minorHAnsi" w:eastAsiaTheme="minorEastAsia" w:hAnsiTheme="minorHAnsi" w:cstheme="minorBidi"/>
          <w:noProof/>
          <w:color w:val="auto"/>
          <w:szCs w:val="22"/>
          <w:lang w:eastAsia="es-CL"/>
        </w:rPr>
      </w:pPr>
      <w:hyperlink w:anchor="_Toc529744728" w:history="1">
        <w:r w:rsidR="00936FC7" w:rsidRPr="00120BC6">
          <w:rPr>
            <w:rStyle w:val="Hipervnculo"/>
            <w:noProof/>
          </w:rPr>
          <w:t>3.2.1</w:t>
        </w:r>
        <w:r w:rsidR="00936FC7">
          <w:rPr>
            <w:rFonts w:asciiTheme="minorHAnsi" w:eastAsiaTheme="minorEastAsia" w:hAnsiTheme="minorHAnsi" w:cstheme="minorBidi"/>
            <w:noProof/>
            <w:color w:val="auto"/>
            <w:szCs w:val="22"/>
            <w:lang w:eastAsia="es-CL"/>
          </w:rPr>
          <w:tab/>
        </w:r>
        <w:r w:rsidR="00936FC7" w:rsidRPr="00120BC6">
          <w:rPr>
            <w:rStyle w:val="Hipervnculo"/>
            <w:noProof/>
          </w:rPr>
          <w:t>Revisión de Antecedentes Históricos</w:t>
        </w:r>
        <w:r w:rsidR="00936FC7">
          <w:rPr>
            <w:noProof/>
            <w:webHidden/>
          </w:rPr>
          <w:tab/>
        </w:r>
        <w:r w:rsidR="00936FC7">
          <w:rPr>
            <w:noProof/>
            <w:webHidden/>
          </w:rPr>
          <w:fldChar w:fldCharType="begin"/>
        </w:r>
        <w:r w:rsidR="00936FC7">
          <w:rPr>
            <w:noProof/>
            <w:webHidden/>
          </w:rPr>
          <w:instrText xml:space="preserve"> PAGEREF _Toc529744728 \h </w:instrText>
        </w:r>
        <w:r w:rsidR="00936FC7">
          <w:rPr>
            <w:noProof/>
            <w:webHidden/>
          </w:rPr>
        </w:r>
        <w:r w:rsidR="00936FC7">
          <w:rPr>
            <w:noProof/>
            <w:webHidden/>
          </w:rPr>
          <w:fldChar w:fldCharType="separate"/>
        </w:r>
        <w:r w:rsidR="00936FC7">
          <w:rPr>
            <w:noProof/>
            <w:webHidden/>
          </w:rPr>
          <w:t>46</w:t>
        </w:r>
        <w:r w:rsidR="00936FC7">
          <w:rPr>
            <w:noProof/>
            <w:webHidden/>
          </w:rPr>
          <w:fldChar w:fldCharType="end"/>
        </w:r>
      </w:hyperlink>
    </w:p>
    <w:p w14:paraId="7670BDEB" w14:textId="79B98304" w:rsidR="00936FC7" w:rsidRDefault="005D5DE0">
      <w:pPr>
        <w:pStyle w:val="TDC3"/>
        <w:rPr>
          <w:rFonts w:asciiTheme="minorHAnsi" w:eastAsiaTheme="minorEastAsia" w:hAnsiTheme="minorHAnsi" w:cstheme="minorBidi"/>
          <w:noProof/>
          <w:color w:val="auto"/>
          <w:szCs w:val="22"/>
          <w:lang w:eastAsia="es-CL"/>
        </w:rPr>
      </w:pPr>
      <w:hyperlink w:anchor="_Toc529744729" w:history="1">
        <w:r w:rsidR="00936FC7" w:rsidRPr="00120BC6">
          <w:rPr>
            <w:rStyle w:val="Hipervnculo"/>
            <w:noProof/>
          </w:rPr>
          <w:t>3.2.2</w:t>
        </w:r>
        <w:r w:rsidR="00936FC7">
          <w:rPr>
            <w:rFonts w:asciiTheme="minorHAnsi" w:eastAsiaTheme="minorEastAsia" w:hAnsiTheme="minorHAnsi" w:cstheme="minorBidi"/>
            <w:noProof/>
            <w:color w:val="auto"/>
            <w:szCs w:val="22"/>
            <w:lang w:eastAsia="es-CL"/>
          </w:rPr>
          <w:tab/>
        </w:r>
        <w:r w:rsidR="00936FC7" w:rsidRPr="00120BC6">
          <w:rPr>
            <w:rStyle w:val="Hipervnculo"/>
            <w:noProof/>
          </w:rPr>
          <w:t>Consulta a Expertos y Usuarios</w:t>
        </w:r>
        <w:r w:rsidR="00936FC7">
          <w:rPr>
            <w:noProof/>
            <w:webHidden/>
          </w:rPr>
          <w:tab/>
        </w:r>
        <w:r w:rsidR="00936FC7">
          <w:rPr>
            <w:noProof/>
            <w:webHidden/>
          </w:rPr>
          <w:fldChar w:fldCharType="begin"/>
        </w:r>
        <w:r w:rsidR="00936FC7">
          <w:rPr>
            <w:noProof/>
            <w:webHidden/>
          </w:rPr>
          <w:instrText xml:space="preserve"> PAGEREF _Toc529744729 \h </w:instrText>
        </w:r>
        <w:r w:rsidR="00936FC7">
          <w:rPr>
            <w:noProof/>
            <w:webHidden/>
          </w:rPr>
        </w:r>
        <w:r w:rsidR="00936FC7">
          <w:rPr>
            <w:noProof/>
            <w:webHidden/>
          </w:rPr>
          <w:fldChar w:fldCharType="separate"/>
        </w:r>
        <w:r w:rsidR="00936FC7">
          <w:rPr>
            <w:noProof/>
            <w:webHidden/>
          </w:rPr>
          <w:t>54</w:t>
        </w:r>
        <w:r w:rsidR="00936FC7">
          <w:rPr>
            <w:noProof/>
            <w:webHidden/>
          </w:rPr>
          <w:fldChar w:fldCharType="end"/>
        </w:r>
      </w:hyperlink>
    </w:p>
    <w:p w14:paraId="5E32E059" w14:textId="4F4BB739" w:rsidR="00936FC7" w:rsidRDefault="005D5DE0">
      <w:pPr>
        <w:pStyle w:val="TDC3"/>
        <w:rPr>
          <w:rFonts w:asciiTheme="minorHAnsi" w:eastAsiaTheme="minorEastAsia" w:hAnsiTheme="minorHAnsi" w:cstheme="minorBidi"/>
          <w:noProof/>
          <w:color w:val="auto"/>
          <w:szCs w:val="22"/>
          <w:lang w:eastAsia="es-CL"/>
        </w:rPr>
      </w:pPr>
      <w:hyperlink w:anchor="_Toc529744730" w:history="1">
        <w:r w:rsidR="00936FC7" w:rsidRPr="00120BC6">
          <w:rPr>
            <w:rStyle w:val="Hipervnculo"/>
            <w:noProof/>
          </w:rPr>
          <w:t>3.2.3</w:t>
        </w:r>
        <w:r w:rsidR="00936FC7">
          <w:rPr>
            <w:rFonts w:asciiTheme="minorHAnsi" w:eastAsiaTheme="minorEastAsia" w:hAnsiTheme="minorHAnsi" w:cstheme="minorBidi"/>
            <w:noProof/>
            <w:color w:val="auto"/>
            <w:szCs w:val="22"/>
            <w:lang w:eastAsia="es-CL"/>
          </w:rPr>
          <w:tab/>
        </w:r>
        <w:r w:rsidR="00936FC7" w:rsidRPr="00120BC6">
          <w:rPr>
            <w:rStyle w:val="Hipervnculo"/>
            <w:noProof/>
          </w:rPr>
          <w:t>Determinación de Factores Críticos</w:t>
        </w:r>
        <w:r w:rsidR="00936FC7">
          <w:rPr>
            <w:noProof/>
            <w:webHidden/>
          </w:rPr>
          <w:tab/>
        </w:r>
        <w:r w:rsidR="00936FC7">
          <w:rPr>
            <w:noProof/>
            <w:webHidden/>
          </w:rPr>
          <w:fldChar w:fldCharType="begin"/>
        </w:r>
        <w:r w:rsidR="00936FC7">
          <w:rPr>
            <w:noProof/>
            <w:webHidden/>
          </w:rPr>
          <w:instrText xml:space="preserve"> PAGEREF _Toc529744730 \h </w:instrText>
        </w:r>
        <w:r w:rsidR="00936FC7">
          <w:rPr>
            <w:noProof/>
            <w:webHidden/>
          </w:rPr>
        </w:r>
        <w:r w:rsidR="00936FC7">
          <w:rPr>
            <w:noProof/>
            <w:webHidden/>
          </w:rPr>
          <w:fldChar w:fldCharType="separate"/>
        </w:r>
        <w:r w:rsidR="00936FC7">
          <w:rPr>
            <w:noProof/>
            <w:webHidden/>
          </w:rPr>
          <w:t>55</w:t>
        </w:r>
        <w:r w:rsidR="00936FC7">
          <w:rPr>
            <w:noProof/>
            <w:webHidden/>
          </w:rPr>
          <w:fldChar w:fldCharType="end"/>
        </w:r>
      </w:hyperlink>
    </w:p>
    <w:p w14:paraId="60D59976" w14:textId="1207EB2A" w:rsidR="00936FC7" w:rsidRDefault="005D5DE0">
      <w:pPr>
        <w:pStyle w:val="TDC2"/>
        <w:rPr>
          <w:rFonts w:asciiTheme="minorHAnsi" w:eastAsiaTheme="minorEastAsia" w:hAnsiTheme="minorHAnsi" w:cstheme="minorBidi"/>
          <w:noProof/>
          <w:color w:val="auto"/>
          <w:sz w:val="22"/>
          <w:lang w:eastAsia="es-CL"/>
        </w:rPr>
      </w:pPr>
      <w:hyperlink w:anchor="_Toc529744731" w:history="1">
        <w:r w:rsidR="00936FC7" w:rsidRPr="00120BC6">
          <w:rPr>
            <w:rStyle w:val="Hipervnculo"/>
            <w:noProof/>
          </w:rPr>
          <w:t>3.3</w:t>
        </w:r>
        <w:r w:rsidR="00936FC7">
          <w:rPr>
            <w:rFonts w:asciiTheme="minorHAnsi" w:eastAsiaTheme="minorEastAsia" w:hAnsiTheme="minorHAnsi" w:cstheme="minorBidi"/>
            <w:noProof/>
            <w:color w:val="auto"/>
            <w:sz w:val="22"/>
            <w:lang w:eastAsia="es-CL"/>
          </w:rPr>
          <w:tab/>
        </w:r>
        <w:r w:rsidR="00936FC7" w:rsidRPr="00120BC6">
          <w:rPr>
            <w:rStyle w:val="Hipervnculo"/>
            <w:noProof/>
          </w:rPr>
          <w:t>Desarrollo del Manual de Buenas Prácticas</w:t>
        </w:r>
        <w:r w:rsidR="00936FC7">
          <w:rPr>
            <w:noProof/>
            <w:webHidden/>
          </w:rPr>
          <w:tab/>
        </w:r>
        <w:r w:rsidR="00936FC7">
          <w:rPr>
            <w:noProof/>
            <w:webHidden/>
          </w:rPr>
          <w:fldChar w:fldCharType="begin"/>
        </w:r>
        <w:r w:rsidR="00936FC7">
          <w:rPr>
            <w:noProof/>
            <w:webHidden/>
          </w:rPr>
          <w:instrText xml:space="preserve"> PAGEREF _Toc529744731 \h </w:instrText>
        </w:r>
        <w:r w:rsidR="00936FC7">
          <w:rPr>
            <w:noProof/>
            <w:webHidden/>
          </w:rPr>
        </w:r>
        <w:r w:rsidR="00936FC7">
          <w:rPr>
            <w:noProof/>
            <w:webHidden/>
          </w:rPr>
          <w:fldChar w:fldCharType="separate"/>
        </w:r>
        <w:r w:rsidR="00936FC7">
          <w:rPr>
            <w:noProof/>
            <w:webHidden/>
          </w:rPr>
          <w:t>64</w:t>
        </w:r>
        <w:r w:rsidR="00936FC7">
          <w:rPr>
            <w:noProof/>
            <w:webHidden/>
          </w:rPr>
          <w:fldChar w:fldCharType="end"/>
        </w:r>
      </w:hyperlink>
    </w:p>
    <w:p w14:paraId="7D6D299E" w14:textId="050FCAB2" w:rsidR="00936FC7" w:rsidRDefault="005D5DE0">
      <w:pPr>
        <w:pStyle w:val="TDC3"/>
        <w:rPr>
          <w:rFonts w:asciiTheme="minorHAnsi" w:eastAsiaTheme="minorEastAsia" w:hAnsiTheme="minorHAnsi" w:cstheme="minorBidi"/>
          <w:noProof/>
          <w:color w:val="auto"/>
          <w:szCs w:val="22"/>
          <w:lang w:eastAsia="es-CL"/>
        </w:rPr>
      </w:pPr>
      <w:hyperlink w:anchor="_Toc529744732" w:history="1">
        <w:r w:rsidR="00936FC7" w:rsidRPr="00120BC6">
          <w:rPr>
            <w:rStyle w:val="Hipervnculo"/>
            <w:noProof/>
          </w:rPr>
          <w:t>3.3.1</w:t>
        </w:r>
        <w:r w:rsidR="00936FC7">
          <w:rPr>
            <w:rFonts w:asciiTheme="minorHAnsi" w:eastAsiaTheme="minorEastAsia" w:hAnsiTheme="minorHAnsi" w:cstheme="minorBidi"/>
            <w:noProof/>
            <w:color w:val="auto"/>
            <w:szCs w:val="22"/>
            <w:lang w:eastAsia="es-CL"/>
          </w:rPr>
          <w:tab/>
        </w:r>
        <w:r w:rsidR="00936FC7" w:rsidRPr="00120BC6">
          <w:rPr>
            <w:rStyle w:val="Hipervnculo"/>
            <w:noProof/>
          </w:rPr>
          <w:t>Estructura del Manual de Buenas Prácticas</w:t>
        </w:r>
        <w:r w:rsidR="00936FC7">
          <w:rPr>
            <w:noProof/>
            <w:webHidden/>
          </w:rPr>
          <w:tab/>
        </w:r>
        <w:r w:rsidR="00936FC7">
          <w:rPr>
            <w:noProof/>
            <w:webHidden/>
          </w:rPr>
          <w:fldChar w:fldCharType="begin"/>
        </w:r>
        <w:r w:rsidR="00936FC7">
          <w:rPr>
            <w:noProof/>
            <w:webHidden/>
          </w:rPr>
          <w:instrText xml:space="preserve"> PAGEREF _Toc529744732 \h </w:instrText>
        </w:r>
        <w:r w:rsidR="00936FC7">
          <w:rPr>
            <w:noProof/>
            <w:webHidden/>
          </w:rPr>
        </w:r>
        <w:r w:rsidR="00936FC7">
          <w:rPr>
            <w:noProof/>
            <w:webHidden/>
          </w:rPr>
          <w:fldChar w:fldCharType="separate"/>
        </w:r>
        <w:r w:rsidR="00936FC7">
          <w:rPr>
            <w:noProof/>
            <w:webHidden/>
          </w:rPr>
          <w:t>64</w:t>
        </w:r>
        <w:r w:rsidR="00936FC7">
          <w:rPr>
            <w:noProof/>
            <w:webHidden/>
          </w:rPr>
          <w:fldChar w:fldCharType="end"/>
        </w:r>
      </w:hyperlink>
    </w:p>
    <w:p w14:paraId="5FE285DC" w14:textId="0568727A" w:rsidR="00936FC7" w:rsidRDefault="005D5DE0">
      <w:pPr>
        <w:pStyle w:val="TDC3"/>
        <w:rPr>
          <w:rFonts w:asciiTheme="minorHAnsi" w:eastAsiaTheme="minorEastAsia" w:hAnsiTheme="minorHAnsi" w:cstheme="minorBidi"/>
          <w:noProof/>
          <w:color w:val="auto"/>
          <w:szCs w:val="22"/>
          <w:lang w:eastAsia="es-CL"/>
        </w:rPr>
      </w:pPr>
      <w:hyperlink w:anchor="_Toc529744733" w:history="1">
        <w:r w:rsidR="00936FC7" w:rsidRPr="00120BC6">
          <w:rPr>
            <w:rStyle w:val="Hipervnculo"/>
            <w:noProof/>
          </w:rPr>
          <w:t>3.3.2</w:t>
        </w:r>
        <w:r w:rsidR="00936FC7">
          <w:rPr>
            <w:rFonts w:asciiTheme="minorHAnsi" w:eastAsiaTheme="minorEastAsia" w:hAnsiTheme="minorHAnsi" w:cstheme="minorBidi"/>
            <w:noProof/>
            <w:color w:val="auto"/>
            <w:szCs w:val="22"/>
            <w:lang w:eastAsia="es-CL"/>
          </w:rPr>
          <w:tab/>
        </w:r>
        <w:r w:rsidR="00936FC7" w:rsidRPr="00120BC6">
          <w:rPr>
            <w:rStyle w:val="Hipervnculo"/>
            <w:noProof/>
          </w:rPr>
          <w:t>Validación Estructura del Manual de Buenas Prácticas</w:t>
        </w:r>
        <w:r w:rsidR="00936FC7">
          <w:rPr>
            <w:noProof/>
            <w:webHidden/>
          </w:rPr>
          <w:tab/>
        </w:r>
        <w:r w:rsidR="00936FC7">
          <w:rPr>
            <w:noProof/>
            <w:webHidden/>
          </w:rPr>
          <w:fldChar w:fldCharType="begin"/>
        </w:r>
        <w:r w:rsidR="00936FC7">
          <w:rPr>
            <w:noProof/>
            <w:webHidden/>
          </w:rPr>
          <w:instrText xml:space="preserve"> PAGEREF _Toc529744733 \h </w:instrText>
        </w:r>
        <w:r w:rsidR="00936FC7">
          <w:rPr>
            <w:noProof/>
            <w:webHidden/>
          </w:rPr>
        </w:r>
        <w:r w:rsidR="00936FC7">
          <w:rPr>
            <w:noProof/>
            <w:webHidden/>
          </w:rPr>
          <w:fldChar w:fldCharType="separate"/>
        </w:r>
        <w:r w:rsidR="00936FC7">
          <w:rPr>
            <w:noProof/>
            <w:webHidden/>
          </w:rPr>
          <w:t>70</w:t>
        </w:r>
        <w:r w:rsidR="00936FC7">
          <w:rPr>
            <w:noProof/>
            <w:webHidden/>
          </w:rPr>
          <w:fldChar w:fldCharType="end"/>
        </w:r>
      </w:hyperlink>
    </w:p>
    <w:p w14:paraId="103645AE" w14:textId="21E21925" w:rsidR="00936FC7" w:rsidRDefault="005D5DE0">
      <w:pPr>
        <w:pStyle w:val="TDC3"/>
        <w:rPr>
          <w:rFonts w:asciiTheme="minorHAnsi" w:eastAsiaTheme="minorEastAsia" w:hAnsiTheme="minorHAnsi" w:cstheme="minorBidi"/>
          <w:noProof/>
          <w:color w:val="auto"/>
          <w:szCs w:val="22"/>
          <w:lang w:eastAsia="es-CL"/>
        </w:rPr>
      </w:pPr>
      <w:hyperlink w:anchor="_Toc529744734" w:history="1">
        <w:r w:rsidR="00936FC7" w:rsidRPr="00120BC6">
          <w:rPr>
            <w:rStyle w:val="Hipervnculo"/>
            <w:noProof/>
          </w:rPr>
          <w:t>3.3.3</w:t>
        </w:r>
        <w:r w:rsidR="00936FC7">
          <w:rPr>
            <w:rFonts w:asciiTheme="minorHAnsi" w:eastAsiaTheme="minorEastAsia" w:hAnsiTheme="minorHAnsi" w:cstheme="minorBidi"/>
            <w:noProof/>
            <w:color w:val="auto"/>
            <w:szCs w:val="22"/>
            <w:lang w:eastAsia="es-CL"/>
          </w:rPr>
          <w:tab/>
        </w:r>
        <w:r w:rsidR="00936FC7" w:rsidRPr="00120BC6">
          <w:rPr>
            <w:rStyle w:val="Hipervnculo"/>
            <w:noProof/>
          </w:rPr>
          <w:t>Contenido del Manual de Buenas Prácticas</w:t>
        </w:r>
        <w:r w:rsidR="00936FC7">
          <w:rPr>
            <w:noProof/>
            <w:webHidden/>
          </w:rPr>
          <w:tab/>
        </w:r>
        <w:r w:rsidR="00936FC7">
          <w:rPr>
            <w:noProof/>
            <w:webHidden/>
          </w:rPr>
          <w:fldChar w:fldCharType="begin"/>
        </w:r>
        <w:r w:rsidR="00936FC7">
          <w:rPr>
            <w:noProof/>
            <w:webHidden/>
          </w:rPr>
          <w:instrText xml:space="preserve"> PAGEREF _Toc529744734 \h </w:instrText>
        </w:r>
        <w:r w:rsidR="00936FC7">
          <w:rPr>
            <w:noProof/>
            <w:webHidden/>
          </w:rPr>
        </w:r>
        <w:r w:rsidR="00936FC7">
          <w:rPr>
            <w:noProof/>
            <w:webHidden/>
          </w:rPr>
          <w:fldChar w:fldCharType="separate"/>
        </w:r>
        <w:r w:rsidR="00936FC7">
          <w:rPr>
            <w:noProof/>
            <w:webHidden/>
          </w:rPr>
          <w:t>71</w:t>
        </w:r>
        <w:r w:rsidR="00936FC7">
          <w:rPr>
            <w:noProof/>
            <w:webHidden/>
          </w:rPr>
          <w:fldChar w:fldCharType="end"/>
        </w:r>
      </w:hyperlink>
    </w:p>
    <w:p w14:paraId="0D1BE840" w14:textId="5D8B6784" w:rsidR="00936FC7" w:rsidRDefault="005D5DE0">
      <w:pPr>
        <w:pStyle w:val="TDC3"/>
        <w:rPr>
          <w:rFonts w:asciiTheme="minorHAnsi" w:eastAsiaTheme="minorEastAsia" w:hAnsiTheme="minorHAnsi" w:cstheme="minorBidi"/>
          <w:noProof/>
          <w:color w:val="auto"/>
          <w:szCs w:val="22"/>
          <w:lang w:eastAsia="es-CL"/>
        </w:rPr>
      </w:pPr>
      <w:hyperlink w:anchor="_Toc529744735" w:history="1">
        <w:r w:rsidR="00936FC7" w:rsidRPr="00120BC6">
          <w:rPr>
            <w:rStyle w:val="Hipervnculo"/>
            <w:noProof/>
          </w:rPr>
          <w:t>3.3.4</w:t>
        </w:r>
        <w:r w:rsidR="00936FC7">
          <w:rPr>
            <w:rFonts w:asciiTheme="minorHAnsi" w:eastAsiaTheme="minorEastAsia" w:hAnsiTheme="minorHAnsi" w:cstheme="minorBidi"/>
            <w:noProof/>
            <w:color w:val="auto"/>
            <w:szCs w:val="22"/>
            <w:lang w:eastAsia="es-CL"/>
          </w:rPr>
          <w:tab/>
        </w:r>
        <w:r w:rsidR="00936FC7" w:rsidRPr="00120BC6">
          <w:rPr>
            <w:rStyle w:val="Hipervnculo"/>
            <w:noProof/>
          </w:rPr>
          <w:t>Validación Contenido del Manual de Buenas Prácticas</w:t>
        </w:r>
        <w:r w:rsidR="00936FC7">
          <w:rPr>
            <w:noProof/>
            <w:webHidden/>
          </w:rPr>
          <w:tab/>
        </w:r>
        <w:r w:rsidR="00936FC7">
          <w:rPr>
            <w:noProof/>
            <w:webHidden/>
          </w:rPr>
          <w:fldChar w:fldCharType="begin"/>
        </w:r>
        <w:r w:rsidR="00936FC7">
          <w:rPr>
            <w:noProof/>
            <w:webHidden/>
          </w:rPr>
          <w:instrText xml:space="preserve"> PAGEREF _Toc529744735 \h </w:instrText>
        </w:r>
        <w:r w:rsidR="00936FC7">
          <w:rPr>
            <w:noProof/>
            <w:webHidden/>
          </w:rPr>
        </w:r>
        <w:r w:rsidR="00936FC7">
          <w:rPr>
            <w:noProof/>
            <w:webHidden/>
          </w:rPr>
          <w:fldChar w:fldCharType="separate"/>
        </w:r>
        <w:r w:rsidR="00936FC7">
          <w:rPr>
            <w:noProof/>
            <w:webHidden/>
          </w:rPr>
          <w:t>73</w:t>
        </w:r>
        <w:r w:rsidR="00936FC7">
          <w:rPr>
            <w:noProof/>
            <w:webHidden/>
          </w:rPr>
          <w:fldChar w:fldCharType="end"/>
        </w:r>
      </w:hyperlink>
    </w:p>
    <w:p w14:paraId="02A99008" w14:textId="3C73F269" w:rsidR="00936FC7" w:rsidRDefault="005D5DE0">
      <w:pPr>
        <w:pStyle w:val="TDC2"/>
        <w:rPr>
          <w:rFonts w:asciiTheme="minorHAnsi" w:eastAsiaTheme="minorEastAsia" w:hAnsiTheme="minorHAnsi" w:cstheme="minorBidi"/>
          <w:noProof/>
          <w:color w:val="auto"/>
          <w:sz w:val="22"/>
          <w:lang w:eastAsia="es-CL"/>
        </w:rPr>
      </w:pPr>
      <w:hyperlink w:anchor="_Toc529744736" w:history="1">
        <w:r w:rsidR="00936FC7" w:rsidRPr="00120BC6">
          <w:rPr>
            <w:rStyle w:val="Hipervnculo"/>
            <w:noProof/>
          </w:rPr>
          <w:t>3.4</w:t>
        </w:r>
        <w:r w:rsidR="00936FC7">
          <w:rPr>
            <w:rFonts w:asciiTheme="minorHAnsi" w:eastAsiaTheme="minorEastAsia" w:hAnsiTheme="minorHAnsi" w:cstheme="minorBidi"/>
            <w:noProof/>
            <w:color w:val="auto"/>
            <w:sz w:val="22"/>
            <w:lang w:eastAsia="es-CL"/>
          </w:rPr>
          <w:tab/>
        </w:r>
        <w:r w:rsidR="00936FC7" w:rsidRPr="00120BC6">
          <w:rPr>
            <w:rStyle w:val="Hipervnculo"/>
            <w:noProof/>
          </w:rPr>
          <w:t>Plan de Implementación del Manual de Buenas Prácticas</w:t>
        </w:r>
        <w:r w:rsidR="00936FC7">
          <w:rPr>
            <w:noProof/>
            <w:webHidden/>
          </w:rPr>
          <w:tab/>
        </w:r>
        <w:r w:rsidR="00936FC7">
          <w:rPr>
            <w:noProof/>
            <w:webHidden/>
          </w:rPr>
          <w:fldChar w:fldCharType="begin"/>
        </w:r>
        <w:r w:rsidR="00936FC7">
          <w:rPr>
            <w:noProof/>
            <w:webHidden/>
          </w:rPr>
          <w:instrText xml:space="preserve"> PAGEREF _Toc529744736 \h </w:instrText>
        </w:r>
        <w:r w:rsidR="00936FC7">
          <w:rPr>
            <w:noProof/>
            <w:webHidden/>
          </w:rPr>
        </w:r>
        <w:r w:rsidR="00936FC7">
          <w:rPr>
            <w:noProof/>
            <w:webHidden/>
          </w:rPr>
          <w:fldChar w:fldCharType="separate"/>
        </w:r>
        <w:r w:rsidR="00936FC7">
          <w:rPr>
            <w:noProof/>
            <w:webHidden/>
          </w:rPr>
          <w:t>74</w:t>
        </w:r>
        <w:r w:rsidR="00936FC7">
          <w:rPr>
            <w:noProof/>
            <w:webHidden/>
          </w:rPr>
          <w:fldChar w:fldCharType="end"/>
        </w:r>
      </w:hyperlink>
    </w:p>
    <w:p w14:paraId="3E073FE6" w14:textId="5DF4D573" w:rsidR="00936FC7" w:rsidRDefault="005D5DE0">
      <w:pPr>
        <w:pStyle w:val="TDC3"/>
        <w:rPr>
          <w:rFonts w:asciiTheme="minorHAnsi" w:eastAsiaTheme="minorEastAsia" w:hAnsiTheme="minorHAnsi" w:cstheme="minorBidi"/>
          <w:noProof/>
          <w:color w:val="auto"/>
          <w:szCs w:val="22"/>
          <w:lang w:eastAsia="es-CL"/>
        </w:rPr>
      </w:pPr>
      <w:hyperlink w:anchor="_Toc529744737" w:history="1">
        <w:r w:rsidR="00936FC7" w:rsidRPr="00120BC6">
          <w:rPr>
            <w:rStyle w:val="Hipervnculo"/>
            <w:noProof/>
          </w:rPr>
          <w:t>3.4.1</w:t>
        </w:r>
        <w:r w:rsidR="00936FC7">
          <w:rPr>
            <w:rFonts w:asciiTheme="minorHAnsi" w:eastAsiaTheme="minorEastAsia" w:hAnsiTheme="minorHAnsi" w:cstheme="minorBidi"/>
            <w:noProof/>
            <w:color w:val="auto"/>
            <w:szCs w:val="22"/>
            <w:lang w:eastAsia="es-CL"/>
          </w:rPr>
          <w:tab/>
        </w:r>
        <w:r w:rsidR="00936FC7" w:rsidRPr="00120BC6">
          <w:rPr>
            <w:rStyle w:val="Hipervnculo"/>
            <w:noProof/>
          </w:rPr>
          <w:t>Plan de Acción</w:t>
        </w:r>
        <w:r w:rsidR="00936FC7">
          <w:rPr>
            <w:noProof/>
            <w:webHidden/>
          </w:rPr>
          <w:tab/>
        </w:r>
        <w:r w:rsidR="00936FC7">
          <w:rPr>
            <w:noProof/>
            <w:webHidden/>
          </w:rPr>
          <w:fldChar w:fldCharType="begin"/>
        </w:r>
        <w:r w:rsidR="00936FC7">
          <w:rPr>
            <w:noProof/>
            <w:webHidden/>
          </w:rPr>
          <w:instrText xml:space="preserve"> PAGEREF _Toc529744737 \h </w:instrText>
        </w:r>
        <w:r w:rsidR="00936FC7">
          <w:rPr>
            <w:noProof/>
            <w:webHidden/>
          </w:rPr>
        </w:r>
        <w:r w:rsidR="00936FC7">
          <w:rPr>
            <w:noProof/>
            <w:webHidden/>
          </w:rPr>
          <w:fldChar w:fldCharType="separate"/>
        </w:r>
        <w:r w:rsidR="00936FC7">
          <w:rPr>
            <w:noProof/>
            <w:webHidden/>
          </w:rPr>
          <w:t>74</w:t>
        </w:r>
        <w:r w:rsidR="00936FC7">
          <w:rPr>
            <w:noProof/>
            <w:webHidden/>
          </w:rPr>
          <w:fldChar w:fldCharType="end"/>
        </w:r>
      </w:hyperlink>
    </w:p>
    <w:p w14:paraId="372B2EDA" w14:textId="278D1EA0" w:rsidR="00936FC7" w:rsidRDefault="005D5DE0">
      <w:pPr>
        <w:pStyle w:val="TDC3"/>
        <w:rPr>
          <w:rFonts w:asciiTheme="minorHAnsi" w:eastAsiaTheme="minorEastAsia" w:hAnsiTheme="minorHAnsi" w:cstheme="minorBidi"/>
          <w:noProof/>
          <w:color w:val="auto"/>
          <w:szCs w:val="22"/>
          <w:lang w:eastAsia="es-CL"/>
        </w:rPr>
      </w:pPr>
      <w:hyperlink w:anchor="_Toc529744738" w:history="1">
        <w:r w:rsidR="00936FC7" w:rsidRPr="00120BC6">
          <w:rPr>
            <w:rStyle w:val="Hipervnculo"/>
            <w:noProof/>
          </w:rPr>
          <w:t>3.4.2</w:t>
        </w:r>
        <w:r w:rsidR="00936FC7">
          <w:rPr>
            <w:rFonts w:asciiTheme="minorHAnsi" w:eastAsiaTheme="minorEastAsia" w:hAnsiTheme="minorHAnsi" w:cstheme="minorBidi"/>
            <w:noProof/>
            <w:color w:val="auto"/>
            <w:szCs w:val="22"/>
            <w:lang w:eastAsia="es-CL"/>
          </w:rPr>
          <w:tab/>
        </w:r>
        <w:r w:rsidR="00936FC7" w:rsidRPr="00120BC6">
          <w:rPr>
            <w:rStyle w:val="Hipervnculo"/>
            <w:noProof/>
          </w:rPr>
          <w:t>Cronograma de Implementación</w:t>
        </w:r>
        <w:r w:rsidR="00936FC7">
          <w:rPr>
            <w:noProof/>
            <w:webHidden/>
          </w:rPr>
          <w:tab/>
        </w:r>
        <w:r w:rsidR="00936FC7">
          <w:rPr>
            <w:noProof/>
            <w:webHidden/>
          </w:rPr>
          <w:fldChar w:fldCharType="begin"/>
        </w:r>
        <w:r w:rsidR="00936FC7">
          <w:rPr>
            <w:noProof/>
            <w:webHidden/>
          </w:rPr>
          <w:instrText xml:space="preserve"> PAGEREF _Toc529744738 \h </w:instrText>
        </w:r>
        <w:r w:rsidR="00936FC7">
          <w:rPr>
            <w:noProof/>
            <w:webHidden/>
          </w:rPr>
        </w:r>
        <w:r w:rsidR="00936FC7">
          <w:rPr>
            <w:noProof/>
            <w:webHidden/>
          </w:rPr>
          <w:fldChar w:fldCharType="separate"/>
        </w:r>
        <w:r w:rsidR="00936FC7">
          <w:rPr>
            <w:noProof/>
            <w:webHidden/>
          </w:rPr>
          <w:t>78</w:t>
        </w:r>
        <w:r w:rsidR="00936FC7">
          <w:rPr>
            <w:noProof/>
            <w:webHidden/>
          </w:rPr>
          <w:fldChar w:fldCharType="end"/>
        </w:r>
      </w:hyperlink>
    </w:p>
    <w:p w14:paraId="0EB138F1" w14:textId="202A3D42" w:rsidR="00936FC7" w:rsidRDefault="005D5DE0">
      <w:pPr>
        <w:pStyle w:val="TDC2"/>
        <w:rPr>
          <w:rFonts w:asciiTheme="minorHAnsi" w:eastAsiaTheme="minorEastAsia" w:hAnsiTheme="minorHAnsi" w:cstheme="minorBidi"/>
          <w:noProof/>
          <w:color w:val="auto"/>
          <w:sz w:val="22"/>
          <w:lang w:eastAsia="es-CL"/>
        </w:rPr>
      </w:pPr>
      <w:hyperlink w:anchor="_Toc529744739" w:history="1">
        <w:r w:rsidR="00936FC7" w:rsidRPr="00120BC6">
          <w:rPr>
            <w:rStyle w:val="Hipervnculo"/>
            <w:noProof/>
          </w:rPr>
          <w:t>3.5</w:t>
        </w:r>
        <w:r w:rsidR="00936FC7">
          <w:rPr>
            <w:rFonts w:asciiTheme="minorHAnsi" w:eastAsiaTheme="minorEastAsia" w:hAnsiTheme="minorHAnsi" w:cstheme="minorBidi"/>
            <w:noProof/>
            <w:color w:val="auto"/>
            <w:sz w:val="22"/>
            <w:lang w:eastAsia="es-CL"/>
          </w:rPr>
          <w:tab/>
        </w:r>
        <w:r w:rsidR="00936FC7" w:rsidRPr="00120BC6">
          <w:rPr>
            <w:rStyle w:val="Hipervnculo"/>
            <w:noProof/>
          </w:rPr>
          <w:t>Resultados</w:t>
        </w:r>
        <w:r w:rsidR="00936FC7">
          <w:rPr>
            <w:noProof/>
            <w:webHidden/>
          </w:rPr>
          <w:tab/>
        </w:r>
        <w:r w:rsidR="00936FC7">
          <w:rPr>
            <w:noProof/>
            <w:webHidden/>
          </w:rPr>
          <w:fldChar w:fldCharType="begin"/>
        </w:r>
        <w:r w:rsidR="00936FC7">
          <w:rPr>
            <w:noProof/>
            <w:webHidden/>
          </w:rPr>
          <w:instrText xml:space="preserve"> PAGEREF _Toc529744739 \h </w:instrText>
        </w:r>
        <w:r w:rsidR="00936FC7">
          <w:rPr>
            <w:noProof/>
            <w:webHidden/>
          </w:rPr>
        </w:r>
        <w:r w:rsidR="00936FC7">
          <w:rPr>
            <w:noProof/>
            <w:webHidden/>
          </w:rPr>
          <w:fldChar w:fldCharType="separate"/>
        </w:r>
        <w:r w:rsidR="00936FC7">
          <w:rPr>
            <w:noProof/>
            <w:webHidden/>
          </w:rPr>
          <w:t>79</w:t>
        </w:r>
        <w:r w:rsidR="00936FC7">
          <w:rPr>
            <w:noProof/>
            <w:webHidden/>
          </w:rPr>
          <w:fldChar w:fldCharType="end"/>
        </w:r>
      </w:hyperlink>
    </w:p>
    <w:p w14:paraId="3FE21D90" w14:textId="0D6D8C4E" w:rsidR="00936FC7" w:rsidRDefault="005D5DE0">
      <w:pPr>
        <w:pStyle w:val="TDC1"/>
        <w:rPr>
          <w:rFonts w:asciiTheme="minorHAnsi" w:eastAsiaTheme="minorEastAsia" w:hAnsiTheme="minorHAnsi" w:cstheme="minorBidi"/>
          <w:b w:val="0"/>
          <w:caps w:val="0"/>
          <w:noProof/>
          <w:color w:val="auto"/>
          <w:sz w:val="22"/>
          <w:szCs w:val="22"/>
          <w:lang w:eastAsia="es-CL"/>
        </w:rPr>
      </w:pPr>
      <w:hyperlink w:anchor="_Toc529744740" w:history="1">
        <w:r w:rsidR="00936FC7" w:rsidRPr="00120BC6">
          <w:rPr>
            <w:rStyle w:val="Hipervnculo"/>
            <w:noProof/>
          </w:rPr>
          <w:t>Capítulo IV: Conclusiones</w:t>
        </w:r>
        <w:r w:rsidR="00936FC7">
          <w:rPr>
            <w:noProof/>
            <w:webHidden/>
          </w:rPr>
          <w:tab/>
        </w:r>
        <w:r w:rsidR="00936FC7">
          <w:rPr>
            <w:noProof/>
            <w:webHidden/>
          </w:rPr>
          <w:fldChar w:fldCharType="begin"/>
        </w:r>
        <w:r w:rsidR="00936FC7">
          <w:rPr>
            <w:noProof/>
            <w:webHidden/>
          </w:rPr>
          <w:instrText xml:space="preserve"> PAGEREF _Toc529744740 \h </w:instrText>
        </w:r>
        <w:r w:rsidR="00936FC7">
          <w:rPr>
            <w:noProof/>
            <w:webHidden/>
          </w:rPr>
        </w:r>
        <w:r w:rsidR="00936FC7">
          <w:rPr>
            <w:noProof/>
            <w:webHidden/>
          </w:rPr>
          <w:fldChar w:fldCharType="separate"/>
        </w:r>
        <w:r w:rsidR="00936FC7">
          <w:rPr>
            <w:noProof/>
            <w:webHidden/>
          </w:rPr>
          <w:t>83</w:t>
        </w:r>
        <w:r w:rsidR="00936FC7">
          <w:rPr>
            <w:noProof/>
            <w:webHidden/>
          </w:rPr>
          <w:fldChar w:fldCharType="end"/>
        </w:r>
      </w:hyperlink>
    </w:p>
    <w:p w14:paraId="6094F700" w14:textId="73B649A1" w:rsidR="00936FC7" w:rsidRDefault="005D5DE0">
      <w:pPr>
        <w:pStyle w:val="TDC2"/>
        <w:rPr>
          <w:rFonts w:asciiTheme="minorHAnsi" w:eastAsiaTheme="minorEastAsia" w:hAnsiTheme="minorHAnsi" w:cstheme="minorBidi"/>
          <w:noProof/>
          <w:color w:val="auto"/>
          <w:sz w:val="22"/>
          <w:lang w:eastAsia="es-CL"/>
        </w:rPr>
      </w:pPr>
      <w:hyperlink w:anchor="_Toc529744741" w:history="1">
        <w:r w:rsidR="00936FC7" w:rsidRPr="00120BC6">
          <w:rPr>
            <w:rStyle w:val="Hipervnculo"/>
            <w:noProof/>
          </w:rPr>
          <w:t>4.1</w:t>
        </w:r>
        <w:r w:rsidR="00936FC7">
          <w:rPr>
            <w:rFonts w:asciiTheme="minorHAnsi" w:eastAsiaTheme="minorEastAsia" w:hAnsiTheme="minorHAnsi" w:cstheme="minorBidi"/>
            <w:noProof/>
            <w:color w:val="auto"/>
            <w:sz w:val="22"/>
            <w:lang w:eastAsia="es-CL"/>
          </w:rPr>
          <w:tab/>
        </w:r>
        <w:r w:rsidR="00936FC7" w:rsidRPr="00120BC6">
          <w:rPr>
            <w:rStyle w:val="Hipervnculo"/>
            <w:noProof/>
          </w:rPr>
          <w:t>Conclusiones</w:t>
        </w:r>
        <w:r w:rsidR="00936FC7">
          <w:rPr>
            <w:noProof/>
            <w:webHidden/>
          </w:rPr>
          <w:tab/>
        </w:r>
        <w:r w:rsidR="00936FC7">
          <w:rPr>
            <w:noProof/>
            <w:webHidden/>
          </w:rPr>
          <w:fldChar w:fldCharType="begin"/>
        </w:r>
        <w:r w:rsidR="00936FC7">
          <w:rPr>
            <w:noProof/>
            <w:webHidden/>
          </w:rPr>
          <w:instrText xml:space="preserve"> PAGEREF _Toc529744741 \h </w:instrText>
        </w:r>
        <w:r w:rsidR="00936FC7">
          <w:rPr>
            <w:noProof/>
            <w:webHidden/>
          </w:rPr>
        </w:r>
        <w:r w:rsidR="00936FC7">
          <w:rPr>
            <w:noProof/>
            <w:webHidden/>
          </w:rPr>
          <w:fldChar w:fldCharType="separate"/>
        </w:r>
        <w:r w:rsidR="00936FC7">
          <w:rPr>
            <w:noProof/>
            <w:webHidden/>
          </w:rPr>
          <w:t>83</w:t>
        </w:r>
        <w:r w:rsidR="00936FC7">
          <w:rPr>
            <w:noProof/>
            <w:webHidden/>
          </w:rPr>
          <w:fldChar w:fldCharType="end"/>
        </w:r>
      </w:hyperlink>
    </w:p>
    <w:p w14:paraId="4DD4A519" w14:textId="7B13BC72" w:rsidR="00936FC7" w:rsidRDefault="005D5DE0">
      <w:pPr>
        <w:pStyle w:val="TDC2"/>
        <w:rPr>
          <w:rFonts w:asciiTheme="minorHAnsi" w:eastAsiaTheme="minorEastAsia" w:hAnsiTheme="minorHAnsi" w:cstheme="minorBidi"/>
          <w:noProof/>
          <w:color w:val="auto"/>
          <w:sz w:val="22"/>
          <w:lang w:eastAsia="es-CL"/>
        </w:rPr>
      </w:pPr>
      <w:hyperlink w:anchor="_Toc529744742" w:history="1">
        <w:r w:rsidR="00936FC7" w:rsidRPr="00120BC6">
          <w:rPr>
            <w:rStyle w:val="Hipervnculo"/>
            <w:noProof/>
          </w:rPr>
          <w:t>4.2</w:t>
        </w:r>
        <w:r w:rsidR="00936FC7">
          <w:rPr>
            <w:rFonts w:asciiTheme="minorHAnsi" w:eastAsiaTheme="minorEastAsia" w:hAnsiTheme="minorHAnsi" w:cstheme="minorBidi"/>
            <w:noProof/>
            <w:color w:val="auto"/>
            <w:sz w:val="22"/>
            <w:lang w:eastAsia="es-CL"/>
          </w:rPr>
          <w:tab/>
        </w:r>
        <w:r w:rsidR="00936FC7" w:rsidRPr="00120BC6">
          <w:rPr>
            <w:rStyle w:val="Hipervnculo"/>
            <w:noProof/>
          </w:rPr>
          <w:t>Aporte</w:t>
        </w:r>
        <w:r w:rsidR="00936FC7">
          <w:rPr>
            <w:noProof/>
            <w:webHidden/>
          </w:rPr>
          <w:tab/>
        </w:r>
        <w:r w:rsidR="00936FC7">
          <w:rPr>
            <w:noProof/>
            <w:webHidden/>
          </w:rPr>
          <w:fldChar w:fldCharType="begin"/>
        </w:r>
        <w:r w:rsidR="00936FC7">
          <w:rPr>
            <w:noProof/>
            <w:webHidden/>
          </w:rPr>
          <w:instrText xml:space="preserve"> PAGEREF _Toc529744742 \h </w:instrText>
        </w:r>
        <w:r w:rsidR="00936FC7">
          <w:rPr>
            <w:noProof/>
            <w:webHidden/>
          </w:rPr>
        </w:r>
        <w:r w:rsidR="00936FC7">
          <w:rPr>
            <w:noProof/>
            <w:webHidden/>
          </w:rPr>
          <w:fldChar w:fldCharType="separate"/>
        </w:r>
        <w:r w:rsidR="00936FC7">
          <w:rPr>
            <w:noProof/>
            <w:webHidden/>
          </w:rPr>
          <w:t>83</w:t>
        </w:r>
        <w:r w:rsidR="00936FC7">
          <w:rPr>
            <w:noProof/>
            <w:webHidden/>
          </w:rPr>
          <w:fldChar w:fldCharType="end"/>
        </w:r>
      </w:hyperlink>
    </w:p>
    <w:p w14:paraId="71CE91B6" w14:textId="3EC06C7F" w:rsidR="00936FC7" w:rsidRDefault="005D5DE0">
      <w:pPr>
        <w:pStyle w:val="TDC1"/>
        <w:rPr>
          <w:rFonts w:asciiTheme="minorHAnsi" w:eastAsiaTheme="minorEastAsia" w:hAnsiTheme="minorHAnsi" w:cstheme="minorBidi"/>
          <w:b w:val="0"/>
          <w:caps w:val="0"/>
          <w:noProof/>
          <w:color w:val="auto"/>
          <w:sz w:val="22"/>
          <w:szCs w:val="22"/>
          <w:lang w:eastAsia="es-CL"/>
        </w:rPr>
      </w:pPr>
      <w:hyperlink w:anchor="_Toc529744743" w:history="1">
        <w:r w:rsidR="00936FC7" w:rsidRPr="00120BC6">
          <w:rPr>
            <w:rStyle w:val="Hipervnculo"/>
            <w:noProof/>
          </w:rPr>
          <w:t>BIBLIOGRAFÍA</w:t>
        </w:r>
        <w:r w:rsidR="00936FC7">
          <w:rPr>
            <w:noProof/>
            <w:webHidden/>
          </w:rPr>
          <w:tab/>
        </w:r>
        <w:r w:rsidR="00936FC7">
          <w:rPr>
            <w:noProof/>
            <w:webHidden/>
          </w:rPr>
          <w:fldChar w:fldCharType="begin"/>
        </w:r>
        <w:r w:rsidR="00936FC7">
          <w:rPr>
            <w:noProof/>
            <w:webHidden/>
          </w:rPr>
          <w:instrText xml:space="preserve"> PAGEREF _Toc529744743 \h </w:instrText>
        </w:r>
        <w:r w:rsidR="00936FC7">
          <w:rPr>
            <w:noProof/>
            <w:webHidden/>
          </w:rPr>
        </w:r>
        <w:r w:rsidR="00936FC7">
          <w:rPr>
            <w:noProof/>
            <w:webHidden/>
          </w:rPr>
          <w:fldChar w:fldCharType="separate"/>
        </w:r>
        <w:r w:rsidR="00936FC7">
          <w:rPr>
            <w:noProof/>
            <w:webHidden/>
          </w:rPr>
          <w:t>84</w:t>
        </w:r>
        <w:r w:rsidR="00936FC7">
          <w:rPr>
            <w:noProof/>
            <w:webHidden/>
          </w:rPr>
          <w:fldChar w:fldCharType="end"/>
        </w:r>
      </w:hyperlink>
    </w:p>
    <w:p w14:paraId="1CB8E6F5" w14:textId="25EC491E" w:rsidR="00936FC7" w:rsidRDefault="005D5DE0">
      <w:pPr>
        <w:pStyle w:val="TDC2"/>
        <w:rPr>
          <w:rFonts w:asciiTheme="minorHAnsi" w:eastAsiaTheme="minorEastAsia" w:hAnsiTheme="minorHAnsi" w:cstheme="minorBidi"/>
          <w:noProof/>
          <w:color w:val="auto"/>
          <w:sz w:val="22"/>
          <w:lang w:eastAsia="es-CL"/>
        </w:rPr>
      </w:pPr>
      <w:hyperlink w:anchor="_Toc529744744" w:history="1">
        <w:r w:rsidR="00936FC7" w:rsidRPr="00120BC6">
          <w:rPr>
            <w:rStyle w:val="Hipervnculo"/>
            <w:noProof/>
          </w:rPr>
          <w:t>Bibliografía</w:t>
        </w:r>
        <w:r w:rsidR="00936FC7">
          <w:rPr>
            <w:noProof/>
            <w:webHidden/>
          </w:rPr>
          <w:tab/>
        </w:r>
        <w:r w:rsidR="00936FC7">
          <w:rPr>
            <w:noProof/>
            <w:webHidden/>
          </w:rPr>
          <w:fldChar w:fldCharType="begin"/>
        </w:r>
        <w:r w:rsidR="00936FC7">
          <w:rPr>
            <w:noProof/>
            <w:webHidden/>
          </w:rPr>
          <w:instrText xml:space="preserve"> PAGEREF _Toc529744744 \h </w:instrText>
        </w:r>
        <w:r w:rsidR="00936FC7">
          <w:rPr>
            <w:noProof/>
            <w:webHidden/>
          </w:rPr>
        </w:r>
        <w:r w:rsidR="00936FC7">
          <w:rPr>
            <w:noProof/>
            <w:webHidden/>
          </w:rPr>
          <w:fldChar w:fldCharType="separate"/>
        </w:r>
        <w:r w:rsidR="00936FC7">
          <w:rPr>
            <w:noProof/>
            <w:webHidden/>
          </w:rPr>
          <w:t>84</w:t>
        </w:r>
        <w:r w:rsidR="00936FC7">
          <w:rPr>
            <w:noProof/>
            <w:webHidden/>
          </w:rPr>
          <w:fldChar w:fldCharType="end"/>
        </w:r>
      </w:hyperlink>
    </w:p>
    <w:p w14:paraId="7C8117F2" w14:textId="7D1BBCF2" w:rsidR="00936FC7" w:rsidRDefault="005D5DE0">
      <w:pPr>
        <w:pStyle w:val="TDC2"/>
        <w:rPr>
          <w:rFonts w:asciiTheme="minorHAnsi" w:eastAsiaTheme="minorEastAsia" w:hAnsiTheme="minorHAnsi" w:cstheme="minorBidi"/>
          <w:noProof/>
          <w:color w:val="auto"/>
          <w:sz w:val="22"/>
          <w:lang w:eastAsia="es-CL"/>
        </w:rPr>
      </w:pPr>
      <w:hyperlink w:anchor="_Toc529744745" w:history="1">
        <w:r w:rsidR="00936FC7" w:rsidRPr="00120BC6">
          <w:rPr>
            <w:rStyle w:val="Hipervnculo"/>
            <w:noProof/>
          </w:rPr>
          <w:t>Fuentes de Información</w:t>
        </w:r>
        <w:r w:rsidR="00936FC7">
          <w:rPr>
            <w:noProof/>
            <w:webHidden/>
          </w:rPr>
          <w:tab/>
        </w:r>
        <w:r w:rsidR="00936FC7">
          <w:rPr>
            <w:noProof/>
            <w:webHidden/>
          </w:rPr>
          <w:fldChar w:fldCharType="begin"/>
        </w:r>
        <w:r w:rsidR="00936FC7">
          <w:rPr>
            <w:noProof/>
            <w:webHidden/>
          </w:rPr>
          <w:instrText xml:space="preserve"> PAGEREF _Toc529744745 \h </w:instrText>
        </w:r>
        <w:r w:rsidR="00936FC7">
          <w:rPr>
            <w:noProof/>
            <w:webHidden/>
          </w:rPr>
        </w:r>
        <w:r w:rsidR="00936FC7">
          <w:rPr>
            <w:noProof/>
            <w:webHidden/>
          </w:rPr>
          <w:fldChar w:fldCharType="separate"/>
        </w:r>
        <w:r w:rsidR="00936FC7">
          <w:rPr>
            <w:noProof/>
            <w:webHidden/>
          </w:rPr>
          <w:t>85</w:t>
        </w:r>
        <w:r w:rsidR="00936FC7">
          <w:rPr>
            <w:noProof/>
            <w:webHidden/>
          </w:rPr>
          <w:fldChar w:fldCharType="end"/>
        </w:r>
      </w:hyperlink>
    </w:p>
    <w:p w14:paraId="7F80A209" w14:textId="02A07661" w:rsidR="00936FC7" w:rsidRDefault="005D5DE0">
      <w:pPr>
        <w:pStyle w:val="TDC1"/>
        <w:rPr>
          <w:rFonts w:asciiTheme="minorHAnsi" w:eastAsiaTheme="minorEastAsia" w:hAnsiTheme="minorHAnsi" w:cstheme="minorBidi"/>
          <w:b w:val="0"/>
          <w:caps w:val="0"/>
          <w:noProof/>
          <w:color w:val="auto"/>
          <w:sz w:val="22"/>
          <w:szCs w:val="22"/>
          <w:lang w:eastAsia="es-CL"/>
        </w:rPr>
      </w:pPr>
      <w:hyperlink w:anchor="_Toc529744746" w:history="1">
        <w:r w:rsidR="00936FC7" w:rsidRPr="00120BC6">
          <w:rPr>
            <w:rStyle w:val="Hipervnculo"/>
            <w:noProof/>
          </w:rPr>
          <w:t>ANEXOS</w:t>
        </w:r>
        <w:r w:rsidR="00936FC7">
          <w:rPr>
            <w:noProof/>
            <w:webHidden/>
          </w:rPr>
          <w:tab/>
        </w:r>
        <w:r w:rsidR="00936FC7">
          <w:rPr>
            <w:noProof/>
            <w:webHidden/>
          </w:rPr>
          <w:fldChar w:fldCharType="begin"/>
        </w:r>
        <w:r w:rsidR="00936FC7">
          <w:rPr>
            <w:noProof/>
            <w:webHidden/>
          </w:rPr>
          <w:instrText xml:space="preserve"> PAGEREF _Toc529744746 \h </w:instrText>
        </w:r>
        <w:r w:rsidR="00936FC7">
          <w:rPr>
            <w:noProof/>
            <w:webHidden/>
          </w:rPr>
        </w:r>
        <w:r w:rsidR="00936FC7">
          <w:rPr>
            <w:noProof/>
            <w:webHidden/>
          </w:rPr>
          <w:fldChar w:fldCharType="separate"/>
        </w:r>
        <w:r w:rsidR="00936FC7">
          <w:rPr>
            <w:noProof/>
            <w:webHidden/>
          </w:rPr>
          <w:t>86</w:t>
        </w:r>
        <w:r w:rsidR="00936FC7">
          <w:rPr>
            <w:noProof/>
            <w:webHidden/>
          </w:rPr>
          <w:fldChar w:fldCharType="end"/>
        </w:r>
      </w:hyperlink>
    </w:p>
    <w:p w14:paraId="04D52EAE" w14:textId="00C4AB95" w:rsidR="00936FC7" w:rsidRDefault="005D5DE0">
      <w:pPr>
        <w:pStyle w:val="TDC2"/>
        <w:rPr>
          <w:rFonts w:asciiTheme="minorHAnsi" w:eastAsiaTheme="minorEastAsia" w:hAnsiTheme="minorHAnsi" w:cstheme="minorBidi"/>
          <w:noProof/>
          <w:color w:val="auto"/>
          <w:sz w:val="22"/>
          <w:lang w:eastAsia="es-CL"/>
        </w:rPr>
      </w:pPr>
      <w:hyperlink w:anchor="_Toc529744747" w:history="1">
        <w:r w:rsidR="00936FC7" w:rsidRPr="00120BC6">
          <w:rPr>
            <w:rStyle w:val="Hipervnculo"/>
            <w:noProof/>
          </w:rPr>
          <w:t>ANEXO N° 1: Consultas a Expertos y Usuarios Finales</w:t>
        </w:r>
        <w:r w:rsidR="00936FC7">
          <w:rPr>
            <w:noProof/>
            <w:webHidden/>
          </w:rPr>
          <w:tab/>
        </w:r>
        <w:r w:rsidR="00936FC7">
          <w:rPr>
            <w:noProof/>
            <w:webHidden/>
          </w:rPr>
          <w:fldChar w:fldCharType="begin"/>
        </w:r>
        <w:r w:rsidR="00936FC7">
          <w:rPr>
            <w:noProof/>
            <w:webHidden/>
          </w:rPr>
          <w:instrText xml:space="preserve"> PAGEREF _Toc529744747 \h </w:instrText>
        </w:r>
        <w:r w:rsidR="00936FC7">
          <w:rPr>
            <w:noProof/>
            <w:webHidden/>
          </w:rPr>
        </w:r>
        <w:r w:rsidR="00936FC7">
          <w:rPr>
            <w:noProof/>
            <w:webHidden/>
          </w:rPr>
          <w:fldChar w:fldCharType="separate"/>
        </w:r>
        <w:r w:rsidR="00936FC7">
          <w:rPr>
            <w:noProof/>
            <w:webHidden/>
          </w:rPr>
          <w:t>87</w:t>
        </w:r>
        <w:r w:rsidR="00936FC7">
          <w:rPr>
            <w:noProof/>
            <w:webHidden/>
          </w:rPr>
          <w:fldChar w:fldCharType="end"/>
        </w:r>
      </w:hyperlink>
    </w:p>
    <w:p w14:paraId="016C82FC" w14:textId="298EE00E" w:rsidR="00936FC7" w:rsidRDefault="005D5DE0">
      <w:pPr>
        <w:pStyle w:val="TDC2"/>
        <w:rPr>
          <w:rFonts w:asciiTheme="minorHAnsi" w:eastAsiaTheme="minorEastAsia" w:hAnsiTheme="minorHAnsi" w:cstheme="minorBidi"/>
          <w:noProof/>
          <w:color w:val="auto"/>
          <w:sz w:val="22"/>
          <w:lang w:eastAsia="es-CL"/>
        </w:rPr>
      </w:pPr>
      <w:hyperlink w:anchor="_Toc529744748" w:history="1">
        <w:r w:rsidR="00936FC7" w:rsidRPr="00120BC6">
          <w:rPr>
            <w:rStyle w:val="Hipervnculo"/>
            <w:noProof/>
          </w:rPr>
          <w:t>ANEXO N° 2: Acta Reunión de Validación del Manual</w:t>
        </w:r>
        <w:r w:rsidR="00936FC7">
          <w:rPr>
            <w:noProof/>
            <w:webHidden/>
          </w:rPr>
          <w:tab/>
        </w:r>
        <w:r w:rsidR="00936FC7">
          <w:rPr>
            <w:noProof/>
            <w:webHidden/>
          </w:rPr>
          <w:fldChar w:fldCharType="begin"/>
        </w:r>
        <w:r w:rsidR="00936FC7">
          <w:rPr>
            <w:noProof/>
            <w:webHidden/>
          </w:rPr>
          <w:instrText xml:space="preserve"> PAGEREF _Toc529744748 \h </w:instrText>
        </w:r>
        <w:r w:rsidR="00936FC7">
          <w:rPr>
            <w:noProof/>
            <w:webHidden/>
          </w:rPr>
        </w:r>
        <w:r w:rsidR="00936FC7">
          <w:rPr>
            <w:noProof/>
            <w:webHidden/>
          </w:rPr>
          <w:fldChar w:fldCharType="separate"/>
        </w:r>
        <w:r w:rsidR="00936FC7">
          <w:rPr>
            <w:noProof/>
            <w:webHidden/>
          </w:rPr>
          <w:t>88</w:t>
        </w:r>
        <w:r w:rsidR="00936FC7">
          <w:rPr>
            <w:noProof/>
            <w:webHidden/>
          </w:rPr>
          <w:fldChar w:fldCharType="end"/>
        </w:r>
      </w:hyperlink>
    </w:p>
    <w:p w14:paraId="3AE9B2BF" w14:textId="2D455260" w:rsidR="00936FC7" w:rsidRDefault="005D5DE0">
      <w:pPr>
        <w:pStyle w:val="TDC2"/>
        <w:rPr>
          <w:rFonts w:asciiTheme="minorHAnsi" w:eastAsiaTheme="minorEastAsia" w:hAnsiTheme="minorHAnsi" w:cstheme="minorBidi"/>
          <w:noProof/>
          <w:color w:val="auto"/>
          <w:sz w:val="22"/>
          <w:lang w:eastAsia="es-CL"/>
        </w:rPr>
      </w:pPr>
      <w:hyperlink w:anchor="_Toc529744749" w:history="1">
        <w:r w:rsidR="00936FC7" w:rsidRPr="00120BC6">
          <w:rPr>
            <w:rStyle w:val="Hipervnculo"/>
            <w:noProof/>
          </w:rPr>
          <w:t>ANEXO N° 3: Manual de Buenas Prácticas</w:t>
        </w:r>
        <w:r w:rsidR="00936FC7">
          <w:rPr>
            <w:noProof/>
            <w:webHidden/>
          </w:rPr>
          <w:tab/>
        </w:r>
        <w:r w:rsidR="00936FC7">
          <w:rPr>
            <w:noProof/>
            <w:webHidden/>
          </w:rPr>
          <w:fldChar w:fldCharType="begin"/>
        </w:r>
        <w:r w:rsidR="00936FC7">
          <w:rPr>
            <w:noProof/>
            <w:webHidden/>
          </w:rPr>
          <w:instrText xml:space="preserve"> PAGEREF _Toc529744749 \h </w:instrText>
        </w:r>
        <w:r w:rsidR="00936FC7">
          <w:rPr>
            <w:noProof/>
            <w:webHidden/>
          </w:rPr>
        </w:r>
        <w:r w:rsidR="00936FC7">
          <w:rPr>
            <w:noProof/>
            <w:webHidden/>
          </w:rPr>
          <w:fldChar w:fldCharType="separate"/>
        </w:r>
        <w:r w:rsidR="00936FC7">
          <w:rPr>
            <w:noProof/>
            <w:webHidden/>
          </w:rPr>
          <w:t>89</w:t>
        </w:r>
        <w:r w:rsidR="00936FC7">
          <w:rPr>
            <w:noProof/>
            <w:webHidden/>
          </w:rPr>
          <w:fldChar w:fldCharType="end"/>
        </w:r>
      </w:hyperlink>
    </w:p>
    <w:p w14:paraId="586AD984" w14:textId="22DAD8E1" w:rsidR="00D97A90" w:rsidRDefault="004F7838" w:rsidP="0010220F">
      <w:pPr>
        <w:spacing w:line="240" w:lineRule="auto"/>
        <w:rPr>
          <w:b/>
        </w:rPr>
      </w:pPr>
      <w:r>
        <w:rPr>
          <w:b/>
        </w:rPr>
        <w:fldChar w:fldCharType="end"/>
      </w:r>
    </w:p>
    <w:p w14:paraId="2B716A79" w14:textId="77777777" w:rsidR="006B7DE9" w:rsidRDefault="006B7DE9" w:rsidP="006D7052">
      <w:pPr>
        <w:spacing w:line="240" w:lineRule="auto"/>
        <w:rPr>
          <w:b/>
        </w:rPr>
      </w:pPr>
    </w:p>
    <w:p w14:paraId="4C6E3565" w14:textId="08214AD8" w:rsidR="00BA6025" w:rsidRDefault="00BA6025" w:rsidP="006373F1">
      <w:pPr>
        <w:jc w:val="center"/>
      </w:pPr>
    </w:p>
    <w:p w14:paraId="16277AEB" w14:textId="187BF441" w:rsidR="00FE5237" w:rsidRDefault="00D97A90" w:rsidP="00FE6643">
      <w:pPr>
        <w:pStyle w:val="Ttulo"/>
        <w:pBdr>
          <w:bottom w:val="single" w:sz="4" w:space="1" w:color="auto"/>
        </w:pBdr>
      </w:pPr>
      <w:r>
        <w:br w:type="page"/>
      </w:r>
      <w:bookmarkStart w:id="6" w:name="_Toc525761444"/>
      <w:bookmarkStart w:id="7" w:name="_Toc525761487"/>
      <w:bookmarkStart w:id="8" w:name="_Toc529744700"/>
      <w:r w:rsidR="00125647" w:rsidRPr="005A56EA">
        <w:lastRenderedPageBreak/>
        <w:t>RESUMEN</w:t>
      </w:r>
      <w:bookmarkEnd w:id="6"/>
      <w:bookmarkEnd w:id="7"/>
      <w:bookmarkEnd w:id="8"/>
    </w:p>
    <w:p w14:paraId="54CFFB07" w14:textId="77777777" w:rsidR="00DC58D1" w:rsidRDefault="00DC58D1" w:rsidP="00585461">
      <w:pPr>
        <w:rPr>
          <w:rFonts w:cs="Arial"/>
          <w:b/>
          <w:iCs/>
          <w:shadow/>
          <w:kern w:val="32"/>
          <w:szCs w:val="22"/>
        </w:rPr>
      </w:pPr>
    </w:p>
    <w:p w14:paraId="61B2725E" w14:textId="3CA303A7" w:rsidR="00585461" w:rsidRDefault="00585461" w:rsidP="00585461">
      <w:r>
        <w:t xml:space="preserve">El presente </w:t>
      </w:r>
      <w:r w:rsidR="00316884">
        <w:t xml:space="preserve">trabajo surge de la necesidad de apoyar a ZOFRI S.A. con un documento que sirva de manual de consulta o guía para el desarrollo de sus proyectos del tipo informático, de tal manera que permita mitigar la presencia de problemáticas que afectan el cumplimiento de los objetivos de cada proyecto o la calidad de los sistemas implementados. </w:t>
      </w:r>
    </w:p>
    <w:p w14:paraId="06B3189F" w14:textId="6EF60C9D" w:rsidR="00316884" w:rsidRDefault="00316884" w:rsidP="00585461"/>
    <w:p w14:paraId="704ECEB4" w14:textId="66C6E925" w:rsidR="009D1AE1" w:rsidRDefault="009D1AE1" w:rsidP="00585461">
      <w:r>
        <w:t>Para efectos de contextua</w:t>
      </w:r>
      <w:r w:rsidR="00DD2628">
        <w:t>lizar, el capítulo de introducción considera una descripción en detalle de la empresa ZOFRI S.A., incluyendo su historia, negocios y estructura organizacional. Luego se describe</w:t>
      </w:r>
      <w:r w:rsidR="000B055A">
        <w:t xml:space="preserve"> en detalle el problema identificado en la organización y las necesidades que se esperan sean cubiertas a través de la confección de un manual de buenas prácticas para el desarrollo de proyectos informáticos</w:t>
      </w:r>
      <w:r w:rsidR="00BF1F08">
        <w:t xml:space="preserve">, para lo cual </w:t>
      </w:r>
      <w:r w:rsidR="00741AC2">
        <w:t>se define el objetivo general, como también los específicos del trabajo, lo que permite trazar el camino necesario para la materialización del manual en cuestión.</w:t>
      </w:r>
    </w:p>
    <w:p w14:paraId="77EB1225" w14:textId="10241041" w:rsidR="00741AC2" w:rsidRDefault="00741AC2" w:rsidP="00585461"/>
    <w:p w14:paraId="52903600" w14:textId="1AF91F8D" w:rsidR="00741AC2" w:rsidRDefault="00F2441E" w:rsidP="00585461">
      <w:r>
        <w:t xml:space="preserve">En el segundo capítulo se </w:t>
      </w:r>
      <w:r w:rsidR="00227004">
        <w:t xml:space="preserve">presenta el marco teórico que </w:t>
      </w:r>
      <w:r w:rsidR="00876708">
        <w:t xml:space="preserve">dará soporte al desarrollo de este trabajo, como también a la construcción del manual de buenas prácticas. </w:t>
      </w:r>
      <w:r w:rsidR="00F516B2">
        <w:t xml:space="preserve">En dicho capítulo se </w:t>
      </w:r>
      <w:r w:rsidR="007F14B9">
        <w:t>presenta conceptualmente lo que implica la Gestión de Proyectos Informáticos y la metodología CMMI</w:t>
      </w:r>
      <w:r w:rsidR="00A960C1">
        <w:t xml:space="preserve">, la cual está constituida por varios modelos compuestos por buenas prácticas aplicables en organizaciones que desarrollan productos o servicios. </w:t>
      </w:r>
      <w:r w:rsidR="000E704D">
        <w:t>Asimismo</w:t>
      </w:r>
      <w:r w:rsidR="00965F9E">
        <w:t xml:space="preserve">, </w:t>
      </w:r>
      <w:r w:rsidR="00383DAB">
        <w:t>se incluye un resumen de la guía del PMBOK, documento que contiene los fundamentos para la dirección de proyectos en general, desarrollado por el “Project Management Ins</w:t>
      </w:r>
      <w:r w:rsidR="00042109">
        <w:t>t</w:t>
      </w:r>
      <w:r w:rsidR="00383DAB">
        <w:t xml:space="preserve">itute”. </w:t>
      </w:r>
      <w:r w:rsidR="007A2F0B">
        <w:t xml:space="preserve">Este último documento permite el primer acercamiento para identificar los </w:t>
      </w:r>
      <w:r w:rsidR="00A95D13">
        <w:t>f</w:t>
      </w:r>
      <w:r w:rsidR="007A2F0B">
        <w:t xml:space="preserve">actores </w:t>
      </w:r>
      <w:r w:rsidR="00A95D13">
        <w:t>c</w:t>
      </w:r>
      <w:r w:rsidR="007A2F0B">
        <w:t xml:space="preserve">ríticos, cuya gestión puede afectar los resultados de los proyectos. </w:t>
      </w:r>
    </w:p>
    <w:p w14:paraId="33D2006E" w14:textId="77777777" w:rsidR="008334B4" w:rsidRDefault="00780C94" w:rsidP="00585461">
      <w:r>
        <w:br w:type="page"/>
      </w:r>
      <w:r w:rsidR="009B0043">
        <w:lastRenderedPageBreak/>
        <w:t xml:space="preserve">En </w:t>
      </w:r>
      <w:r w:rsidR="00EA4949">
        <w:t xml:space="preserve">el </w:t>
      </w:r>
      <w:r w:rsidR="009B0043">
        <w:t xml:space="preserve">siguiente capítulo se inicia el desarrollo de este trabajo, para lo cual se define una metodología </w:t>
      </w:r>
      <w:r w:rsidR="00EA7D0E">
        <w:t>consistente con los objetivos específicos establecidos</w:t>
      </w:r>
      <w:r w:rsidR="006400BA">
        <w:t xml:space="preserve"> e </w:t>
      </w:r>
      <w:r w:rsidR="00C04632">
        <w:t xml:space="preserve">identificando </w:t>
      </w:r>
      <w:r w:rsidR="00EA4949">
        <w:t xml:space="preserve">actividades, cuyo desarrollo </w:t>
      </w:r>
      <w:r w:rsidR="00DD33AE">
        <w:t>permit</w:t>
      </w:r>
      <w:r w:rsidR="00084D92">
        <w:t xml:space="preserve">e </w:t>
      </w:r>
      <w:r w:rsidR="004A0A35">
        <w:t>el cumplimiento de dichos objetivos, como también la obtención de información necesaria para la elaboración de los contenidos del manual en cuestión</w:t>
      </w:r>
      <w:r w:rsidR="00300889">
        <w:t>.</w:t>
      </w:r>
    </w:p>
    <w:p w14:paraId="05935658" w14:textId="77777777" w:rsidR="008334B4" w:rsidRDefault="008334B4" w:rsidP="00585461"/>
    <w:p w14:paraId="026824DD" w14:textId="4B72BCB7" w:rsidR="00040FAF" w:rsidRDefault="008334B4" w:rsidP="00585461">
      <w:r>
        <w:t>En función de la metodología definida, se procede con la identificación de los factores crítico</w:t>
      </w:r>
      <w:r w:rsidR="00391E63">
        <w:t>s, a través de la r</w:t>
      </w:r>
      <w:r w:rsidR="004375E4">
        <w:t xml:space="preserve">evisión de antecedentes históricos </w:t>
      </w:r>
      <w:r w:rsidR="00AF57D6">
        <w:t xml:space="preserve">de la organización </w:t>
      </w:r>
      <w:r w:rsidR="004375E4">
        <w:t>(proyectos de ZOFRI S.A.)</w:t>
      </w:r>
      <w:r w:rsidR="00B53BD6">
        <w:t xml:space="preserve">, como también </w:t>
      </w:r>
      <w:r w:rsidR="00DD62FF">
        <w:t xml:space="preserve">desde </w:t>
      </w:r>
      <w:r w:rsidR="00B53BD6">
        <w:t xml:space="preserve">la opinión de expertos y usuarios finales. </w:t>
      </w:r>
      <w:r w:rsidR="008A346E">
        <w:t>Lo anterior genera información cuyo análisis permite concluir cuales son los factores críticos que deben ser gestionados, según las necesidades de ZOFRI S.A.</w:t>
      </w:r>
      <w:r w:rsidR="002A32BB">
        <w:t>, los cuales son: Inicialización, Dirección, Planificación, Aseguramiento de la Calidad, Personas y Gestión de los Riesgos.</w:t>
      </w:r>
    </w:p>
    <w:p w14:paraId="6B0A918E" w14:textId="77777777" w:rsidR="00040FAF" w:rsidRDefault="00040FAF" w:rsidP="00585461"/>
    <w:p w14:paraId="1CA84B87" w14:textId="757BC059" w:rsidR="00780C94" w:rsidRDefault="00040FAF" w:rsidP="00585461">
      <w:r>
        <w:t xml:space="preserve">El desarrollo de los contenidos del manual de buenas </w:t>
      </w:r>
      <w:r w:rsidR="007267EC">
        <w:t>prácticas</w:t>
      </w:r>
      <w:r>
        <w:t xml:space="preserve"> se hace considerando el diseño de una estructura</w:t>
      </w:r>
      <w:r w:rsidR="00AA5C89">
        <w:t xml:space="preserve"> que ha sido validada por representantes de la organización, </w:t>
      </w:r>
      <w:r w:rsidR="00DD62FF">
        <w:t xml:space="preserve">como también </w:t>
      </w:r>
      <w:r w:rsidR="00AA5C89">
        <w:t>la construcción de las prácticas en función de cada factor crítico definido</w:t>
      </w:r>
      <w:r w:rsidR="00DD62FF">
        <w:t>.</w:t>
      </w:r>
      <w:r w:rsidR="00CE53E9">
        <w:t xml:space="preserve"> </w:t>
      </w:r>
      <w:r w:rsidR="007267EC">
        <w:t>El contenido del manual fue también validado por representantes de la organización.</w:t>
      </w:r>
    </w:p>
    <w:p w14:paraId="37A95214" w14:textId="75BE9FA8" w:rsidR="00517D79" w:rsidRDefault="00517D79" w:rsidP="00585461"/>
    <w:p w14:paraId="2CFFDA6E" w14:textId="1AF5197F" w:rsidR="00517D79" w:rsidRDefault="009013A0" w:rsidP="00585461">
      <w:r>
        <w:t>Finalmente se construye un</w:t>
      </w:r>
      <w:r w:rsidR="00EB26C0">
        <w:t>a propuesta de</w:t>
      </w:r>
      <w:r>
        <w:t xml:space="preserve"> plan para la implementación del manual de buenas prácticas, para efectos de facilitar su eventual puesta en marcha en la organización</w:t>
      </w:r>
      <w:r w:rsidR="00EB26C0">
        <w:t>.</w:t>
      </w:r>
    </w:p>
    <w:p w14:paraId="241C4210" w14:textId="77777777" w:rsidR="00CE53E9" w:rsidRDefault="00CE53E9" w:rsidP="00585461"/>
    <w:p w14:paraId="56778FB9" w14:textId="77777777" w:rsidR="007E595F" w:rsidRDefault="007E595F" w:rsidP="00924669"/>
    <w:p w14:paraId="4675DBF0" w14:textId="77777777" w:rsidR="00316884" w:rsidRDefault="00316884" w:rsidP="00924669"/>
    <w:p w14:paraId="271A7140" w14:textId="0D4D1886" w:rsidR="00702892" w:rsidRPr="007B7CC0" w:rsidRDefault="00125647" w:rsidP="00D933C5">
      <w:pPr>
        <w:pStyle w:val="Ttulo1"/>
      </w:pPr>
      <w:r>
        <w:br w:type="page"/>
      </w:r>
      <w:bookmarkStart w:id="9" w:name="_Toc525761445"/>
      <w:bookmarkStart w:id="10" w:name="_Toc529744701"/>
      <w:r w:rsidR="00910F20" w:rsidRPr="007B7CC0">
        <w:lastRenderedPageBreak/>
        <w:t>Int</w:t>
      </w:r>
      <w:r w:rsidR="003821F4" w:rsidRPr="007B7CC0">
        <w:t>roducción</w:t>
      </w:r>
      <w:bookmarkEnd w:id="9"/>
      <w:bookmarkEnd w:id="10"/>
    </w:p>
    <w:p w14:paraId="3C7760B8" w14:textId="77777777" w:rsidR="001B2DCB" w:rsidRDefault="001B2DCB" w:rsidP="00910F20"/>
    <w:p w14:paraId="321462CB" w14:textId="77777777" w:rsidR="00D873C5" w:rsidRPr="008D7292" w:rsidRDefault="00D873C5" w:rsidP="007B7CC0">
      <w:pPr>
        <w:pStyle w:val="Ttulo2"/>
      </w:pPr>
      <w:bookmarkStart w:id="11" w:name="_Toc525761446"/>
      <w:bookmarkStart w:id="12" w:name="_Toc529744702"/>
      <w:r w:rsidRPr="008D7292">
        <w:t>Generalidades</w:t>
      </w:r>
      <w:bookmarkEnd w:id="11"/>
      <w:bookmarkEnd w:id="12"/>
    </w:p>
    <w:p w14:paraId="61B3B7D4" w14:textId="2228FDC3" w:rsidR="00D873C5" w:rsidRPr="008344E8" w:rsidRDefault="002878A5" w:rsidP="008344E8">
      <w:r>
        <w:t>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w:t>
      </w:r>
      <w:r>
        <w:t>que</w:t>
      </w:r>
      <w:r w:rsidR="00743248" w:rsidRPr="008344E8">
        <w:t xml:space="preserve">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5EDE1B8C" w:rsidR="00D873C5" w:rsidRDefault="00A45142" w:rsidP="00323302">
      <w:pPr>
        <w:pStyle w:val="Ttulo2"/>
      </w:pPr>
      <w:r>
        <w:br w:type="page"/>
      </w:r>
      <w:bookmarkStart w:id="13" w:name="_Toc525761447"/>
      <w:bookmarkStart w:id="14" w:name="_Toc529744703"/>
      <w:r w:rsidR="00D873C5">
        <w:lastRenderedPageBreak/>
        <w:t>Descripción de</w:t>
      </w:r>
      <w:r w:rsidR="002A290B">
        <w:t xml:space="preserve"> </w:t>
      </w:r>
      <w:r w:rsidR="000870BF">
        <w:t>l</w:t>
      </w:r>
      <w:r w:rsidR="00D873C5">
        <w:t>a Empresa</w:t>
      </w:r>
      <w:bookmarkEnd w:id="13"/>
      <w:bookmarkEnd w:id="14"/>
    </w:p>
    <w:p w14:paraId="09D3A8F2" w14:textId="6E2AFF89" w:rsidR="00587C5C" w:rsidRPr="00587C5C" w:rsidRDefault="00587C5C" w:rsidP="00587C5C">
      <w:pPr>
        <w:pStyle w:val="Ttulo3"/>
      </w:pPr>
      <w:bookmarkStart w:id="15" w:name="_Toc529744704"/>
      <w:r>
        <w:t>Reseña</w:t>
      </w:r>
      <w:bookmarkEnd w:id="15"/>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 xml:space="preserve">comenzó sus actividades en </w:t>
      </w:r>
      <w:proofErr w:type="gramStart"/>
      <w:r w:rsidR="00BB15BE">
        <w:t>Junio</w:t>
      </w:r>
      <w:proofErr w:type="gramEnd"/>
      <w:r w:rsidR="00BB15BE">
        <w:t xml:space="preserve">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500ED581" w:rsidR="00846448" w:rsidRDefault="00846448" w:rsidP="005D3980">
      <w:r>
        <w:t xml:space="preserve">En la actualidad la Zona Franca de Iquique permite la operación </w:t>
      </w:r>
      <w:r w:rsidR="00587C5C">
        <w:t>a</w:t>
      </w:r>
      <w:r>
        <w:t xml:space="preserv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w:t>
      </w:r>
      <w:r w:rsidR="00814889">
        <w:t xml:space="preserve">. </w:t>
      </w:r>
    </w:p>
    <w:p w14:paraId="4A832B7B" w14:textId="15145AB9" w:rsidR="005D3980" w:rsidRPr="005D3980" w:rsidRDefault="005D3980" w:rsidP="005D3980"/>
    <w:p w14:paraId="0CE51B18" w14:textId="01BF70C8" w:rsidR="004F46D8" w:rsidRDefault="005F55D0" w:rsidP="002119AA">
      <w:pPr>
        <w:pStyle w:val="Ttulo3"/>
      </w:pPr>
      <w:r>
        <w:br w:type="page"/>
      </w:r>
      <w:bookmarkStart w:id="16" w:name="_Toc529744705"/>
      <w:r w:rsidR="00F80077">
        <w:lastRenderedPageBreak/>
        <w:t>Aspectos Estratégicos</w:t>
      </w:r>
      <w:bookmarkEnd w:id="16"/>
    </w:p>
    <w:p w14:paraId="28564D73" w14:textId="63E78D7F" w:rsidR="00A27AE5" w:rsidRDefault="00ED2A0D" w:rsidP="00A27AE5">
      <w:r>
        <w:t xml:space="preserve">Los lineamientos estratégicos de ZOFRI S.A., expresados en </w:t>
      </w:r>
      <w:r w:rsidR="00D45DF2">
        <w:t>su memoria anual del año 2017</w:t>
      </w:r>
      <w:r w:rsidR="0032791C">
        <w:t>, corresponden a los siguientes:</w:t>
      </w:r>
    </w:p>
    <w:p w14:paraId="73C6CF92" w14:textId="77777777" w:rsidR="00A27AE5" w:rsidRPr="00A27AE5" w:rsidRDefault="00A27AE5" w:rsidP="00A27AE5"/>
    <w:p w14:paraId="3C0882CA" w14:textId="06949357" w:rsidR="005F55D0" w:rsidRDefault="000D79F8" w:rsidP="00AA1BD5">
      <w:pPr>
        <w:pStyle w:val="Ttulolibre"/>
      </w:pPr>
      <w:r>
        <w:t>Misión</w:t>
      </w:r>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DC6C13">
      <w:pPr>
        <w:pStyle w:val="Ttulolibre"/>
      </w:pPr>
      <w:r>
        <w:t>Visión</w:t>
      </w:r>
    </w:p>
    <w:p w14:paraId="1A3BA48C" w14:textId="42E92A7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ZOFRI S.A., 2017)</w:t>
      </w:r>
    </w:p>
    <w:p w14:paraId="07B78D33" w14:textId="27B0883D" w:rsidR="000D79F8" w:rsidRDefault="000D79F8" w:rsidP="00910F20"/>
    <w:p w14:paraId="3A67542B" w14:textId="37B38203" w:rsidR="000D79F8" w:rsidRDefault="000D79F8" w:rsidP="00DC6C13">
      <w:pPr>
        <w:pStyle w:val="Ttulolibre"/>
      </w:pPr>
      <w:r>
        <w:t>Valores</w:t>
      </w:r>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4F173C64" w14:textId="77777777" w:rsidR="002119AA" w:rsidRDefault="002119AA" w:rsidP="00794AE7">
      <w:pPr>
        <w:rPr>
          <w:i/>
        </w:rPr>
      </w:pPr>
    </w:p>
    <w:p w14:paraId="7C8F8A72" w14:textId="086CAC56" w:rsidR="00794AE7" w:rsidRDefault="006E3D8E"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3855BE">
        <w:rPr>
          <w:i/>
        </w:rPr>
        <w:t>”.</w:t>
      </w:r>
      <w:r w:rsidR="003855BE">
        <w:rPr>
          <w:i/>
          <w:noProof/>
        </w:rPr>
        <w:t xml:space="preserve"> </w:t>
      </w:r>
      <w:r w:rsidR="003855BE">
        <w:rPr>
          <w:noProof/>
        </w:rPr>
        <w:t>(ZOFRI S.A., 2017)</w:t>
      </w:r>
    </w:p>
    <w:p w14:paraId="228B65AD" w14:textId="77777777" w:rsidR="006E3D8E" w:rsidRPr="00B556F0" w:rsidRDefault="006E3D8E" w:rsidP="002B0CEA">
      <w:pPr>
        <w:pStyle w:val="Ttulolibre"/>
      </w:pPr>
    </w:p>
    <w:p w14:paraId="5C4CA288" w14:textId="19AD1982" w:rsidR="001C66FA" w:rsidRPr="003855BE" w:rsidRDefault="001C66FA" w:rsidP="00336048">
      <w:pPr>
        <w:pStyle w:val="Ttulolibre"/>
        <w:ind w:left="426"/>
      </w:pPr>
      <w:r w:rsidRPr="003855BE">
        <w:t>Confianza</w:t>
      </w:r>
    </w:p>
    <w:p w14:paraId="01BF7964" w14:textId="02B842C9" w:rsidR="001C66FA" w:rsidRPr="00C174B0" w:rsidRDefault="003855BE" w:rsidP="003855BE">
      <w:pPr>
        <w:ind w:left="426"/>
        <w:rPr>
          <w:i/>
        </w:rPr>
      </w:pPr>
      <w:r>
        <w:rPr>
          <w:i/>
        </w:rPr>
        <w:t>“</w:t>
      </w:r>
      <w:r w:rsidR="001C66FA" w:rsidRPr="00C174B0">
        <w:rPr>
          <w:i/>
        </w:rPr>
        <w:t>Al generar confianza y valorar las</w:t>
      </w:r>
      <w:r w:rsidR="00972B78">
        <w:rPr>
          <w:i/>
        </w:rPr>
        <w:t xml:space="preserve"> </w:t>
      </w:r>
      <w:r w:rsidR="001C66FA" w:rsidRPr="00C174B0">
        <w:rPr>
          <w:i/>
        </w:rPr>
        <w:t>diferencias de opinión, promovemos la</w:t>
      </w:r>
      <w:r w:rsidR="00972B78">
        <w:rPr>
          <w:i/>
        </w:rPr>
        <w:t xml:space="preserve"> </w:t>
      </w:r>
      <w:r w:rsidR="001C66FA" w:rsidRPr="00C174B0">
        <w:rPr>
          <w:i/>
        </w:rPr>
        <w:t>participación de todos los miembros</w:t>
      </w:r>
      <w:r w:rsidR="00972B78">
        <w:rPr>
          <w:i/>
        </w:rPr>
        <w:t xml:space="preserve"> </w:t>
      </w:r>
      <w:r w:rsidR="001C66FA" w:rsidRPr="00C174B0">
        <w:rPr>
          <w:i/>
        </w:rPr>
        <w:t>de la empresa. Cumplimos nuestros</w:t>
      </w:r>
      <w:r w:rsidR="00972B78">
        <w:rPr>
          <w:i/>
        </w:rPr>
        <w:t xml:space="preserve"> </w:t>
      </w:r>
      <w:r w:rsidR="001C66FA" w:rsidRPr="00C174B0">
        <w:rPr>
          <w:i/>
        </w:rPr>
        <w:t>compromisos, generando lazos</w:t>
      </w:r>
      <w:r w:rsidR="00972B78">
        <w:rPr>
          <w:i/>
        </w:rPr>
        <w:t xml:space="preserve"> </w:t>
      </w:r>
      <w:r w:rsidR="001C66FA" w:rsidRPr="00C174B0">
        <w:rPr>
          <w:i/>
        </w:rPr>
        <w:t>de confianza con nuestras partes</w:t>
      </w:r>
      <w:r w:rsidR="00972B78">
        <w:rPr>
          <w:i/>
        </w:rPr>
        <w:t xml:space="preserve"> </w:t>
      </w:r>
      <w:r w:rsidR="001C66FA" w:rsidRPr="00C174B0">
        <w:rPr>
          <w:i/>
        </w:rPr>
        <w:t>interesadas</w:t>
      </w:r>
      <w:r>
        <w:rPr>
          <w:i/>
        </w:rPr>
        <w:t>”</w:t>
      </w:r>
      <w:r w:rsidR="00F903D3">
        <w:rPr>
          <w:i/>
        </w:rPr>
        <w:t>.</w:t>
      </w:r>
      <w:r>
        <w:rPr>
          <w:i/>
          <w:noProof/>
        </w:rPr>
        <w:t xml:space="preserve"> </w:t>
      </w:r>
      <w:r>
        <w:rPr>
          <w:noProof/>
        </w:rPr>
        <w:t>(ZOFRI S.A., 2017)</w:t>
      </w:r>
    </w:p>
    <w:p w14:paraId="4CE74A80" w14:textId="25347B97" w:rsidR="001C66FA" w:rsidRPr="00C174B0" w:rsidRDefault="001C66FA" w:rsidP="001C66FA">
      <w:pPr>
        <w:rPr>
          <w:i/>
        </w:rPr>
      </w:pPr>
    </w:p>
    <w:p w14:paraId="69762905" w14:textId="1E87ABD5" w:rsidR="00C414B2" w:rsidRPr="00807C27" w:rsidRDefault="00C414B2" w:rsidP="00336048">
      <w:pPr>
        <w:pStyle w:val="Ttulolibre"/>
        <w:ind w:left="360"/>
      </w:pPr>
      <w:r w:rsidRPr="00807C27">
        <w:t>Respeto</w:t>
      </w:r>
    </w:p>
    <w:p w14:paraId="4605D439" w14:textId="50A82306" w:rsidR="00C414B2" w:rsidRPr="00C174B0" w:rsidRDefault="00167F4C" w:rsidP="003855BE">
      <w:pPr>
        <w:ind w:left="426"/>
        <w:rPr>
          <w:i/>
        </w:rPr>
      </w:pPr>
      <w:r>
        <w:rPr>
          <w:i/>
        </w:rPr>
        <w:t>“</w:t>
      </w:r>
      <w:r w:rsidR="00C414B2" w:rsidRPr="00C174B0">
        <w:rPr>
          <w:i/>
        </w:rPr>
        <w:t>Abordamos la relación con nuestros</w:t>
      </w:r>
      <w:r w:rsidR="0083439B">
        <w:rPr>
          <w:i/>
        </w:rPr>
        <w:t xml:space="preserve"> </w:t>
      </w:r>
      <w:r w:rsidR="00C414B2" w:rsidRPr="00C174B0">
        <w:rPr>
          <w:i/>
        </w:rPr>
        <w:t>grupos de interés, respetando la</w:t>
      </w:r>
      <w:r w:rsidR="0083439B">
        <w:rPr>
          <w:i/>
        </w:rPr>
        <w:t xml:space="preserve"> </w:t>
      </w:r>
      <w:r w:rsidR="00C414B2" w:rsidRPr="00C174B0">
        <w:rPr>
          <w:i/>
        </w:rPr>
        <w:t>diversidad étnica, cultural, religiosa,</w:t>
      </w:r>
      <w:r w:rsidR="0083439B">
        <w:rPr>
          <w:i/>
        </w:rPr>
        <w:t xml:space="preserve"> </w:t>
      </w:r>
      <w:r w:rsidR="00C414B2" w:rsidRPr="00C174B0">
        <w:rPr>
          <w:i/>
        </w:rPr>
        <w:t>de género y de opinión. Asimismo,</w:t>
      </w:r>
      <w:r w:rsidR="0083439B">
        <w:rPr>
          <w:i/>
        </w:rPr>
        <w:t xml:space="preserve"> </w:t>
      </w:r>
      <w:r w:rsidR="00C414B2" w:rsidRPr="00C174B0">
        <w:rPr>
          <w:i/>
        </w:rPr>
        <w:t>respetamos tanto los compromisos</w:t>
      </w:r>
      <w:r w:rsidR="0083439B">
        <w:rPr>
          <w:i/>
        </w:rPr>
        <w:t xml:space="preserve"> </w:t>
      </w:r>
      <w:r w:rsidR="00C414B2" w:rsidRPr="00C174B0">
        <w:rPr>
          <w:i/>
        </w:rPr>
        <w:t>adquiridos como la letra y el espíritu</w:t>
      </w:r>
      <w:r w:rsidR="0083439B">
        <w:rPr>
          <w:i/>
        </w:rPr>
        <w:t xml:space="preserve"> </w:t>
      </w:r>
      <w:r w:rsidR="00C414B2" w:rsidRPr="00C174B0">
        <w:rPr>
          <w:i/>
        </w:rPr>
        <w:t>de las leyes y el medio ambiente</w:t>
      </w:r>
      <w:r>
        <w:rPr>
          <w:i/>
        </w:rPr>
        <w:t>”</w:t>
      </w:r>
      <w:r w:rsidR="00F903D3">
        <w:rPr>
          <w:i/>
        </w:rPr>
        <w:t xml:space="preserve">. </w:t>
      </w:r>
      <w:r w:rsidR="00080C92">
        <w:rPr>
          <w:noProof/>
        </w:rPr>
        <w:t>(ZOFRI S.A., 2017)</w:t>
      </w:r>
      <w:r>
        <w:rPr>
          <w:i/>
        </w:rPr>
        <w:t xml:space="preserve"> </w:t>
      </w:r>
    </w:p>
    <w:p w14:paraId="4B4BFB15" w14:textId="3CEC2CBF" w:rsidR="00C414B2" w:rsidRPr="00C174B0" w:rsidRDefault="00C414B2" w:rsidP="00C414B2">
      <w:pPr>
        <w:rPr>
          <w:i/>
        </w:rPr>
      </w:pPr>
    </w:p>
    <w:p w14:paraId="4B7D663D" w14:textId="512245C6" w:rsidR="00C414B2" w:rsidRPr="005A55DA" w:rsidRDefault="00654282" w:rsidP="00336048">
      <w:pPr>
        <w:pStyle w:val="Ttulolibre"/>
        <w:ind w:left="360"/>
      </w:pPr>
      <w:r w:rsidRPr="005A55DA">
        <w:t>Creatividad</w:t>
      </w:r>
    </w:p>
    <w:p w14:paraId="469AB44D" w14:textId="253FA3C3" w:rsidR="00654282" w:rsidRPr="00C174B0" w:rsidRDefault="005A55DA" w:rsidP="003855BE">
      <w:pPr>
        <w:ind w:left="426"/>
        <w:rPr>
          <w:i/>
        </w:rPr>
      </w:pPr>
      <w:r>
        <w:rPr>
          <w:i/>
        </w:rPr>
        <w:t>“</w:t>
      </w:r>
      <w:r w:rsidR="00654282" w:rsidRPr="00C174B0">
        <w:rPr>
          <w:i/>
        </w:rPr>
        <w:t>Nos esforzamos constantemente por ser</w:t>
      </w:r>
      <w:r w:rsidR="00DF76E9">
        <w:rPr>
          <w:i/>
        </w:rPr>
        <w:t xml:space="preserve"> </w:t>
      </w:r>
      <w:r w:rsidR="00654282" w:rsidRPr="00C174B0">
        <w:rPr>
          <w:i/>
        </w:rPr>
        <w:t>creativos e innovadores en todo lo que</w:t>
      </w:r>
      <w:r w:rsidR="00DF76E9">
        <w:rPr>
          <w:i/>
        </w:rPr>
        <w:t xml:space="preserve"> </w:t>
      </w:r>
      <w:r w:rsidR="00654282" w:rsidRPr="00C174B0">
        <w:rPr>
          <w:i/>
        </w:rPr>
        <w:t>emprendemos. Alentamos a todos los</w:t>
      </w:r>
      <w:r w:rsidR="00DF76E9">
        <w:rPr>
          <w:i/>
        </w:rPr>
        <w:t xml:space="preserve"> </w:t>
      </w:r>
      <w:r w:rsidR="00654282" w:rsidRPr="00C174B0">
        <w:rPr>
          <w:i/>
        </w:rPr>
        <w:t>miembros de la empresa a participar con</w:t>
      </w:r>
      <w:r w:rsidR="00DF76E9">
        <w:rPr>
          <w:i/>
        </w:rPr>
        <w:t xml:space="preserve"> </w:t>
      </w:r>
      <w:r w:rsidR="00654282" w:rsidRPr="00C174B0">
        <w:rPr>
          <w:i/>
        </w:rPr>
        <w:t>nuevas ideas para un mejor desempeño</w:t>
      </w:r>
      <w:r w:rsidR="00DF76E9">
        <w:rPr>
          <w:i/>
        </w:rPr>
        <w:t xml:space="preserve"> </w:t>
      </w:r>
      <w:r w:rsidR="00654282" w:rsidRPr="00C174B0">
        <w:rPr>
          <w:i/>
        </w:rPr>
        <w:t>y a cuestionar, de manera constructiva,</w:t>
      </w:r>
      <w:r w:rsidR="00DF76E9">
        <w:rPr>
          <w:i/>
        </w:rPr>
        <w:t xml:space="preserve"> </w:t>
      </w:r>
      <w:r w:rsidR="00654282" w:rsidRPr="00C174B0">
        <w:rPr>
          <w:i/>
        </w:rPr>
        <w:t>las actuales formas de hacer las cosas,</w:t>
      </w:r>
      <w:r w:rsidR="00DF76E9">
        <w:rPr>
          <w:i/>
        </w:rPr>
        <w:t xml:space="preserve"> </w:t>
      </w:r>
      <w:r w:rsidR="00654282" w:rsidRPr="00C174B0">
        <w:rPr>
          <w:i/>
        </w:rPr>
        <w:t>confiando en las capacidades de cada cual</w:t>
      </w:r>
      <w:r>
        <w:rPr>
          <w:i/>
        </w:rPr>
        <w:t>”.</w:t>
      </w:r>
      <w:r w:rsidR="00CE17B7">
        <w:rPr>
          <w:i/>
          <w:noProof/>
        </w:rPr>
        <w:t xml:space="preserve"> </w:t>
      </w:r>
      <w:r w:rsidR="00CE17B7">
        <w:rPr>
          <w:noProof/>
        </w:rPr>
        <w:t>(ZOFRI S.A., 2017)</w:t>
      </w:r>
    </w:p>
    <w:p w14:paraId="1442A45E" w14:textId="5BA870BB" w:rsidR="00654282" w:rsidRPr="00C174B0" w:rsidRDefault="00654282" w:rsidP="00654282">
      <w:pPr>
        <w:rPr>
          <w:i/>
        </w:rPr>
      </w:pPr>
    </w:p>
    <w:p w14:paraId="67F993D1" w14:textId="51AFE378" w:rsidR="00654282" w:rsidRPr="00CE17B7" w:rsidRDefault="008C4C0F" w:rsidP="00336048">
      <w:pPr>
        <w:pStyle w:val="Ttulolibre"/>
        <w:ind w:left="360"/>
      </w:pPr>
      <w:r>
        <w:br w:type="page"/>
      </w:r>
      <w:r w:rsidR="00654282" w:rsidRPr="00CE17B7">
        <w:lastRenderedPageBreak/>
        <w:t>Integridad</w:t>
      </w:r>
    </w:p>
    <w:p w14:paraId="19AE43EC" w14:textId="30EC65BB" w:rsidR="00654282" w:rsidRPr="00C174B0" w:rsidRDefault="00CE17B7" w:rsidP="003855BE">
      <w:pPr>
        <w:ind w:left="426"/>
        <w:rPr>
          <w:i/>
        </w:rPr>
      </w:pPr>
      <w:r>
        <w:rPr>
          <w:i/>
        </w:rPr>
        <w:t>“</w:t>
      </w:r>
      <w:r w:rsidR="00654282" w:rsidRPr="00C174B0">
        <w:rPr>
          <w:i/>
        </w:rPr>
        <w:t>La vinculación con nuestros</w:t>
      </w:r>
      <w:r w:rsidR="00BD68E0">
        <w:rPr>
          <w:i/>
        </w:rPr>
        <w:t xml:space="preserve"> </w:t>
      </w:r>
      <w:proofErr w:type="spellStart"/>
      <w:r w:rsidR="00654282" w:rsidRPr="00C174B0">
        <w:rPr>
          <w:i/>
        </w:rPr>
        <w:t>stakeholders</w:t>
      </w:r>
      <w:proofErr w:type="spellEnd"/>
      <w:r w:rsidR="00621671">
        <w:rPr>
          <w:rStyle w:val="Refdenotaalpie"/>
          <w:i/>
        </w:rPr>
        <w:footnoteReference w:id="2"/>
      </w:r>
      <w:r w:rsidR="00D506D0">
        <w:rPr>
          <w:i/>
        </w:rPr>
        <w:t xml:space="preserve"> </w:t>
      </w:r>
      <w:r w:rsidR="00654282" w:rsidRPr="00C174B0">
        <w:rPr>
          <w:i/>
        </w:rPr>
        <w:t>es siempre íntegra, honesta, transparente</w:t>
      </w:r>
      <w:r w:rsidR="00D506D0">
        <w:rPr>
          <w:i/>
        </w:rPr>
        <w:t xml:space="preserve"> </w:t>
      </w:r>
      <w:r w:rsidR="00654282" w:rsidRPr="00C174B0">
        <w:rPr>
          <w:i/>
        </w:rPr>
        <w:t>y mutuamente beneficiosa. Efectuamos</w:t>
      </w:r>
      <w:r w:rsidR="00D506D0">
        <w:rPr>
          <w:i/>
        </w:rPr>
        <w:t xml:space="preserve"> </w:t>
      </w:r>
      <w:r w:rsidR="00654282" w:rsidRPr="00C174B0">
        <w:rPr>
          <w:i/>
        </w:rPr>
        <w:t>nuestro trabajo de acuerdo a los principios</w:t>
      </w:r>
      <w:r w:rsidR="00D506D0">
        <w:rPr>
          <w:i/>
        </w:rPr>
        <w:t xml:space="preserve"> </w:t>
      </w:r>
      <w:r w:rsidR="00654282" w:rsidRPr="00C174B0">
        <w:rPr>
          <w:i/>
        </w:rPr>
        <w:t>éticos de la Compañía</w:t>
      </w:r>
      <w:r>
        <w:rPr>
          <w:i/>
        </w:rPr>
        <w:t>”</w:t>
      </w:r>
      <w:r w:rsidR="00654282" w:rsidRPr="00C174B0">
        <w:rPr>
          <w:i/>
        </w:rPr>
        <w:t>.</w:t>
      </w:r>
      <w:r>
        <w:rPr>
          <w:i/>
          <w:noProof/>
        </w:rPr>
        <w:t xml:space="preserve"> </w:t>
      </w:r>
      <w:r>
        <w:rPr>
          <w:noProof/>
        </w:rPr>
        <w:t>(ZOFRI S.A., 2017)</w:t>
      </w:r>
    </w:p>
    <w:p w14:paraId="03C417EB" w14:textId="14D6385D" w:rsidR="00654282" w:rsidRPr="00C174B0" w:rsidRDefault="00654282" w:rsidP="00654282">
      <w:pPr>
        <w:rPr>
          <w:i/>
        </w:rPr>
      </w:pPr>
    </w:p>
    <w:p w14:paraId="793CFEC8" w14:textId="6CD34969" w:rsidR="00654282" w:rsidRPr="00F4616E" w:rsidRDefault="00654282" w:rsidP="00336048">
      <w:pPr>
        <w:pStyle w:val="Ttulolibre"/>
        <w:ind w:left="360"/>
      </w:pPr>
      <w:r w:rsidRPr="00F4616E">
        <w:t>Vocación</w:t>
      </w:r>
    </w:p>
    <w:p w14:paraId="77EEF405" w14:textId="655140E2" w:rsidR="00654282" w:rsidRPr="00C174B0" w:rsidRDefault="00FB73E0" w:rsidP="003855BE">
      <w:pPr>
        <w:ind w:left="426"/>
        <w:rPr>
          <w:i/>
        </w:rPr>
      </w:pPr>
      <w:r>
        <w:rPr>
          <w:i/>
        </w:rPr>
        <w:t>“</w:t>
      </w:r>
      <w:r w:rsidR="00654282" w:rsidRPr="00C174B0">
        <w:rPr>
          <w:i/>
        </w:rPr>
        <w:t>Calidad de atención, con eficiencia y</w:t>
      </w:r>
      <w:r w:rsidR="00493D2B">
        <w:rPr>
          <w:i/>
        </w:rPr>
        <w:t xml:space="preserve"> </w:t>
      </w:r>
      <w:r w:rsidR="00654282" w:rsidRPr="00C174B0">
        <w:rPr>
          <w:i/>
        </w:rPr>
        <w:t>excelencia operacional, siendo diligentes</w:t>
      </w:r>
      <w:r w:rsidR="00493D2B">
        <w:rPr>
          <w:i/>
        </w:rPr>
        <w:t xml:space="preserve"> </w:t>
      </w:r>
      <w:r w:rsidR="00654282" w:rsidRPr="00C174B0">
        <w:rPr>
          <w:i/>
        </w:rPr>
        <w:t>con nuestros clientes: usuarios y visitantes.</w:t>
      </w:r>
      <w:r w:rsidR="00493D2B">
        <w:rPr>
          <w:i/>
        </w:rPr>
        <w:t xml:space="preserve"> </w:t>
      </w:r>
      <w:r w:rsidR="00654282" w:rsidRPr="00C174B0">
        <w:rPr>
          <w:i/>
        </w:rPr>
        <w:t>Siempre en búsqueda de la excelencia y la</w:t>
      </w:r>
      <w:r w:rsidR="00493D2B">
        <w:rPr>
          <w:i/>
        </w:rPr>
        <w:t xml:space="preserve"> </w:t>
      </w:r>
      <w:r w:rsidR="00654282" w:rsidRPr="00C174B0">
        <w:rPr>
          <w:i/>
        </w:rPr>
        <w:t>calidad, conociendo sus necesidades en</w:t>
      </w:r>
      <w:r w:rsidR="00493D2B">
        <w:rPr>
          <w:i/>
        </w:rPr>
        <w:t xml:space="preserve"> </w:t>
      </w:r>
      <w:r w:rsidR="00654282" w:rsidRPr="00C174B0">
        <w:rPr>
          <w:i/>
        </w:rPr>
        <w:t>orden a mejorar los procesos, la experiencia</w:t>
      </w:r>
      <w:r w:rsidR="00493D2B">
        <w:rPr>
          <w:i/>
        </w:rPr>
        <w:t xml:space="preserve"> </w:t>
      </w:r>
      <w:r w:rsidR="00654282" w:rsidRPr="00C174B0">
        <w:rPr>
          <w:i/>
        </w:rPr>
        <w:t>de compra y los tiempos de respuesta</w:t>
      </w:r>
      <w:r>
        <w:rPr>
          <w:i/>
        </w:rPr>
        <w:t>”.</w:t>
      </w:r>
      <w:r w:rsidR="00BE6C95">
        <w:rPr>
          <w:i/>
          <w:noProof/>
        </w:rPr>
        <w:t xml:space="preserve"> </w:t>
      </w:r>
      <w:r w:rsidR="00BE6C95">
        <w:rPr>
          <w:noProof/>
        </w:rPr>
        <w:t>(ZOFRI S.A., 2017)</w:t>
      </w:r>
    </w:p>
    <w:p w14:paraId="01414C04" w14:textId="410DF837" w:rsidR="00654282" w:rsidRPr="00C174B0" w:rsidRDefault="00654282" w:rsidP="00654282">
      <w:pPr>
        <w:rPr>
          <w:i/>
        </w:rPr>
      </w:pPr>
    </w:p>
    <w:p w14:paraId="4FF829C0" w14:textId="76B94DFF" w:rsidR="00654282" w:rsidRPr="007D027A" w:rsidRDefault="0067382B" w:rsidP="00336048">
      <w:pPr>
        <w:pStyle w:val="Ttulolibre"/>
        <w:ind w:left="360"/>
      </w:pPr>
      <w:r w:rsidRPr="007D027A">
        <w:t>Compromiso</w:t>
      </w:r>
    </w:p>
    <w:p w14:paraId="409D35E1" w14:textId="269D59EB" w:rsidR="0067382B" w:rsidRDefault="00051FD0" w:rsidP="003855BE">
      <w:pPr>
        <w:ind w:left="426"/>
        <w:rPr>
          <w:i/>
          <w:noProof/>
        </w:rPr>
      </w:pPr>
      <w:r>
        <w:rPr>
          <w:i/>
        </w:rPr>
        <w:t>“</w:t>
      </w:r>
      <w:r w:rsidR="0067382B" w:rsidRPr="00C174B0">
        <w:rPr>
          <w:i/>
        </w:rPr>
        <w:t>El éxito individual y colectivo de la Compañía</w:t>
      </w:r>
      <w:r w:rsidR="00C04C59">
        <w:rPr>
          <w:i/>
        </w:rPr>
        <w:t xml:space="preserve"> </w:t>
      </w:r>
      <w:r w:rsidR="0067382B" w:rsidRPr="00C174B0">
        <w:rPr>
          <w:i/>
        </w:rPr>
        <w:t xml:space="preserve">proviene del trabajo conjunto. </w:t>
      </w:r>
      <w:r w:rsidR="00C04C59">
        <w:rPr>
          <w:i/>
        </w:rPr>
        <w:t>C</w:t>
      </w:r>
      <w:r w:rsidR="0067382B" w:rsidRPr="00C174B0">
        <w:rPr>
          <w:i/>
        </w:rPr>
        <w:t>ada uno</w:t>
      </w:r>
      <w:r w:rsidR="00C04C59">
        <w:rPr>
          <w:i/>
        </w:rPr>
        <w:t xml:space="preserve"> </w:t>
      </w:r>
      <w:r w:rsidR="0067382B" w:rsidRPr="00C174B0">
        <w:rPr>
          <w:i/>
        </w:rPr>
        <w:t>es partícipe de su consecución. Estamos</w:t>
      </w:r>
      <w:r w:rsidR="00C04C59">
        <w:rPr>
          <w:i/>
        </w:rPr>
        <w:t xml:space="preserve"> </w:t>
      </w:r>
      <w:r w:rsidR="0067382B" w:rsidRPr="00C174B0">
        <w:rPr>
          <w:i/>
        </w:rPr>
        <w:t>comprometidos a proporcionar a nuestros</w:t>
      </w:r>
      <w:r w:rsidR="00C04C59">
        <w:rPr>
          <w:i/>
        </w:rPr>
        <w:t xml:space="preserve"> </w:t>
      </w:r>
      <w:r w:rsidR="0067382B" w:rsidRPr="00C174B0">
        <w:rPr>
          <w:i/>
        </w:rPr>
        <w:t>trabajadores una compensación justa por</w:t>
      </w:r>
      <w:r w:rsidR="00C04C59">
        <w:rPr>
          <w:i/>
        </w:rPr>
        <w:t xml:space="preserve"> </w:t>
      </w:r>
      <w:r w:rsidR="0067382B" w:rsidRPr="00C174B0">
        <w:rPr>
          <w:i/>
        </w:rPr>
        <w:t>sus servicios, un ambiente de trabajo grato</w:t>
      </w:r>
      <w:r w:rsidR="00C04C59">
        <w:rPr>
          <w:i/>
        </w:rPr>
        <w:t xml:space="preserve"> </w:t>
      </w:r>
      <w:r w:rsidR="0067382B" w:rsidRPr="00C174B0">
        <w:rPr>
          <w:i/>
        </w:rPr>
        <w:t>y recursos apropiados para lograr sus</w:t>
      </w:r>
      <w:r w:rsidR="00C2750E">
        <w:rPr>
          <w:i/>
        </w:rPr>
        <w:t xml:space="preserve"> </w:t>
      </w:r>
      <w:r w:rsidR="0067382B" w:rsidRPr="00C174B0">
        <w:rPr>
          <w:i/>
        </w:rPr>
        <w:t>metas. A su vez, esperamos de ellos, el</w:t>
      </w:r>
      <w:r w:rsidR="00C04C59">
        <w:rPr>
          <w:i/>
        </w:rPr>
        <w:t xml:space="preserve"> </w:t>
      </w:r>
      <w:r w:rsidR="0067382B" w:rsidRPr="00C174B0">
        <w:rPr>
          <w:i/>
        </w:rPr>
        <w:t>compromiso de perfeccionarse cada día y</w:t>
      </w:r>
      <w:r w:rsidR="00C04C59">
        <w:rPr>
          <w:i/>
        </w:rPr>
        <w:t xml:space="preserve"> </w:t>
      </w:r>
      <w:r w:rsidR="0067382B" w:rsidRPr="00C174B0">
        <w:rPr>
          <w:i/>
        </w:rPr>
        <w:t>entregar lo mejor de sí en el cumplimiento</w:t>
      </w:r>
      <w:r w:rsidR="00C04C59">
        <w:rPr>
          <w:i/>
        </w:rPr>
        <w:t xml:space="preserve"> </w:t>
      </w:r>
      <w:r w:rsidR="0067382B" w:rsidRPr="00C174B0">
        <w:rPr>
          <w:i/>
        </w:rPr>
        <w:t>de sus labores. Adicionalmente, estamos</w:t>
      </w:r>
      <w:r w:rsidR="00C04C59">
        <w:rPr>
          <w:i/>
        </w:rPr>
        <w:t xml:space="preserve"> </w:t>
      </w:r>
      <w:r w:rsidR="0067382B" w:rsidRPr="00C174B0">
        <w:rPr>
          <w:i/>
        </w:rPr>
        <w:t>comprometidos con la comunidad, con</w:t>
      </w:r>
      <w:r w:rsidR="00C04C59">
        <w:rPr>
          <w:i/>
        </w:rPr>
        <w:t xml:space="preserve"> </w:t>
      </w:r>
      <w:r w:rsidR="0067382B" w:rsidRPr="00C174B0">
        <w:rPr>
          <w:i/>
        </w:rPr>
        <w:t>un alto sentido de responsabilidad social</w:t>
      </w:r>
      <w:r w:rsidR="00C04C59">
        <w:rPr>
          <w:i/>
        </w:rPr>
        <w:t xml:space="preserve"> </w:t>
      </w:r>
      <w:r w:rsidR="0067382B" w:rsidRPr="00C174B0">
        <w:rPr>
          <w:i/>
        </w:rPr>
        <w:t>y, en especial, con aportar al desarrollo</w:t>
      </w:r>
      <w:r w:rsidR="00C04C59">
        <w:rPr>
          <w:i/>
        </w:rPr>
        <w:t xml:space="preserve"> </w:t>
      </w:r>
      <w:r w:rsidR="0067382B" w:rsidRPr="00C174B0">
        <w:rPr>
          <w:i/>
        </w:rPr>
        <w:t>de las Regiones de Arica y Parinacota, y</w:t>
      </w:r>
      <w:r w:rsidR="00C04C59">
        <w:rPr>
          <w:i/>
        </w:rPr>
        <w:t xml:space="preserve"> </w:t>
      </w:r>
      <w:r w:rsidR="0067382B" w:rsidRPr="00C174B0">
        <w:rPr>
          <w:i/>
        </w:rPr>
        <w:t>de Tarapacá</w:t>
      </w:r>
      <w:r w:rsidR="00C174B0" w:rsidRPr="00C174B0">
        <w:rPr>
          <w:i/>
        </w:rPr>
        <w:t>”</w:t>
      </w:r>
      <w:r>
        <w:rPr>
          <w:i/>
        </w:rPr>
        <w:t xml:space="preserve">. </w:t>
      </w:r>
      <w:r w:rsidR="00C174B0" w:rsidRPr="00C174B0">
        <w:rPr>
          <w:i/>
          <w:noProof/>
        </w:rPr>
        <w:t>(ZOFRI S.A., 2017)</w:t>
      </w:r>
    </w:p>
    <w:p w14:paraId="732DD2E9" w14:textId="6D9F187C" w:rsidR="00064717" w:rsidRDefault="00561A05" w:rsidP="00561A05">
      <w:pPr>
        <w:pStyle w:val="Ttulo3"/>
      </w:pPr>
      <w:r>
        <w:br w:type="page"/>
      </w:r>
      <w:bookmarkStart w:id="17" w:name="_Toc529744706"/>
      <w:r>
        <w:lastRenderedPageBreak/>
        <w:t>Centros de Negocios</w:t>
      </w:r>
      <w:bookmarkEnd w:id="17"/>
    </w:p>
    <w:p w14:paraId="6B150948" w14:textId="4D658D1C" w:rsidR="00561A05" w:rsidRDefault="00561A05" w:rsidP="00561A05">
      <w:r>
        <w:t xml:space="preserve">Desde el punto de vista del negocio y sus resultados, la sociedad administradora </w:t>
      </w:r>
      <w:r w:rsidR="00ED4DAD">
        <w:t>h</w:t>
      </w:r>
      <w:r>
        <w:t>a diseñado su operación en función de las siguientes áreas de negocio:</w:t>
      </w:r>
    </w:p>
    <w:p w14:paraId="2112064B" w14:textId="3349971A" w:rsidR="00561A05" w:rsidRDefault="00561A05" w:rsidP="00F80DE0">
      <w:pPr>
        <w:numPr>
          <w:ilvl w:val="0"/>
          <w:numId w:val="11"/>
        </w:numPr>
      </w:pPr>
      <w:r>
        <w:t>Centro de Negocios Mayoristas</w:t>
      </w:r>
    </w:p>
    <w:p w14:paraId="4B883DE4" w14:textId="58275A81" w:rsidR="00561A05" w:rsidRDefault="00561A05" w:rsidP="00F80DE0">
      <w:pPr>
        <w:numPr>
          <w:ilvl w:val="0"/>
          <w:numId w:val="11"/>
        </w:numPr>
      </w:pPr>
      <w:r>
        <w:t>Centro Logístico ZOFRI</w:t>
      </w:r>
    </w:p>
    <w:p w14:paraId="44BB3B14" w14:textId="78C7EC2A" w:rsidR="00561A05" w:rsidRDefault="00561A05" w:rsidP="00F80DE0">
      <w:pPr>
        <w:numPr>
          <w:ilvl w:val="0"/>
          <w:numId w:val="11"/>
        </w:numPr>
      </w:pPr>
      <w:r>
        <w:t>MALL ZOFRI</w:t>
      </w:r>
    </w:p>
    <w:p w14:paraId="5DD653A4" w14:textId="28BBF747" w:rsidR="00561A05" w:rsidRDefault="00561A05" w:rsidP="00F80DE0">
      <w:pPr>
        <w:numPr>
          <w:ilvl w:val="0"/>
          <w:numId w:val="11"/>
        </w:numPr>
      </w:pPr>
      <w:r>
        <w:t>Parque Empresarial Alto Hospicio</w:t>
      </w:r>
    </w:p>
    <w:p w14:paraId="0253B191" w14:textId="4E0A278C" w:rsidR="00561A05" w:rsidRDefault="00561A05" w:rsidP="00F80DE0">
      <w:pPr>
        <w:numPr>
          <w:ilvl w:val="0"/>
          <w:numId w:val="11"/>
        </w:numPr>
      </w:pPr>
      <w:r>
        <w:t xml:space="preserve">Parque Industrial </w:t>
      </w:r>
      <w:proofErr w:type="spellStart"/>
      <w:r>
        <w:t>Chacalluta</w:t>
      </w:r>
      <w:proofErr w:type="spellEnd"/>
      <w:r>
        <w:t xml:space="preserve"> Arica</w:t>
      </w:r>
    </w:p>
    <w:p w14:paraId="0B7B48C2" w14:textId="5A127B76" w:rsidR="00561A05" w:rsidRDefault="00561A05" w:rsidP="0067382B"/>
    <w:p w14:paraId="5D708C43" w14:textId="3A06B71C" w:rsidR="00561A05" w:rsidRDefault="00561A05" w:rsidP="00C755AD">
      <w:r>
        <w:t xml:space="preserve">El </w:t>
      </w:r>
      <w:r w:rsidRPr="007503AD">
        <w:rPr>
          <w:b/>
        </w:rPr>
        <w:t>“Centro de Negocios Mayoristas”,</w:t>
      </w:r>
      <w:r>
        <w:t xml:space="preserve"> se refiere a las empresas que operan en los Recintos Amurallados I y II, como también en el Barrio Industrial de la Zona Franca. Corresponde al centro neurálgico de la actividad comercial realizada por las empresas usuarias, como también la línea de facturación más significativa para ZOFRI S.A. producto del arriendo por mt2 de cada galpón o terreno asignado. Mientras mayor sea el nivel de ocupación de los terrenos de </w:t>
      </w:r>
      <w:proofErr w:type="spellStart"/>
      <w:r>
        <w:t>Zofri</w:t>
      </w:r>
      <w:proofErr w:type="spellEnd"/>
      <w:r>
        <w:t>, más elevado serán los ingresos de la compañía.</w:t>
      </w:r>
      <w:r w:rsidR="00FA752F">
        <w:t xml:space="preserve"> </w:t>
      </w:r>
    </w:p>
    <w:p w14:paraId="2EAB6EF6" w14:textId="77777777" w:rsidR="0002382F" w:rsidRDefault="0002382F" w:rsidP="00C755AD"/>
    <w:p w14:paraId="250F378C" w14:textId="7F7C247B" w:rsidR="000E74E2" w:rsidRDefault="000E74E2" w:rsidP="00561A05">
      <w:r>
        <w:t>La siguiente imagen corresponde al plano de la Zona Franca de Iquique, en donde se desarrolla el “Centro de Negocios Mayoristas”, es decir, los terrenos del Barrio Industrial y Recinto Amurallado I y II. (</w:t>
      </w:r>
      <w:r w:rsidR="00E14B90">
        <w:t>v</w:t>
      </w:r>
      <w:r>
        <w:t xml:space="preserve">er </w:t>
      </w:r>
      <w:r w:rsidR="00F079AE">
        <w:t>F</w:t>
      </w:r>
      <w:r>
        <w:t>igura 1)</w:t>
      </w:r>
      <w:r w:rsidR="0002382F">
        <w:t>:</w:t>
      </w:r>
    </w:p>
    <w:p w14:paraId="6670E0E2" w14:textId="01F43488" w:rsidR="00E14B90" w:rsidRDefault="00E14B90" w:rsidP="00561A05">
      <w:r>
        <w:br w:type="page"/>
      </w:r>
      <w:r w:rsidR="005D5DE0">
        <w:rPr>
          <w:noProof/>
        </w:rPr>
        <w:lastRenderedPageBreak/>
        <w:pict w14:anchorId="34537D21">
          <v:shape id="_x0000_s1201" type="#_x0000_t75" style="position:absolute;left:0;text-align:left;margin-left:0;margin-top:-60.4pt;width:442.85pt;height:625.8pt;z-index:-251657728;mso-position-horizontal:center;mso-position-horizontal-relative:text;mso-position-vertical:absolute;mso-position-vertical-relative:text">
            <v:imagedata r:id="rId10" o:title="PLANO_BBII__2018_1"/>
          </v:shape>
        </w:pict>
      </w:r>
    </w:p>
    <w:p w14:paraId="5727C4F4" w14:textId="77777777" w:rsidR="000E74E2" w:rsidRDefault="000E74E2" w:rsidP="00561A05"/>
    <w:p w14:paraId="7AACDDBA" w14:textId="77777777" w:rsidR="005A3176" w:rsidRDefault="005A3176" w:rsidP="00561A05"/>
    <w:p w14:paraId="5ED79C0D" w14:textId="77777777" w:rsidR="005A3176" w:rsidRDefault="005A3176" w:rsidP="00561A05"/>
    <w:p w14:paraId="2CF20A75" w14:textId="77777777" w:rsidR="005A3176" w:rsidRDefault="005A3176" w:rsidP="00561A05"/>
    <w:p w14:paraId="67C56507" w14:textId="77777777" w:rsidR="005A3176" w:rsidRDefault="005A3176" w:rsidP="00561A05"/>
    <w:p w14:paraId="1448C931" w14:textId="77777777" w:rsidR="005A3176" w:rsidRDefault="005A3176" w:rsidP="00561A05"/>
    <w:p w14:paraId="0EBF809C" w14:textId="77777777" w:rsidR="005A3176" w:rsidRDefault="005A3176" w:rsidP="00561A05"/>
    <w:p w14:paraId="4A264EC6" w14:textId="77777777" w:rsidR="005A3176" w:rsidRDefault="005A3176" w:rsidP="00561A05"/>
    <w:p w14:paraId="7DB8A711" w14:textId="77777777" w:rsidR="005A3176" w:rsidRDefault="005A3176" w:rsidP="00561A05"/>
    <w:p w14:paraId="6161EF76" w14:textId="77777777" w:rsidR="005A3176" w:rsidRDefault="005A3176" w:rsidP="00561A05"/>
    <w:p w14:paraId="16CBE69F" w14:textId="77777777" w:rsidR="005A3176" w:rsidRDefault="005A3176" w:rsidP="00561A05"/>
    <w:p w14:paraId="6C1F78C5" w14:textId="77777777" w:rsidR="005A3176" w:rsidRDefault="005A3176" w:rsidP="00561A05"/>
    <w:p w14:paraId="6F5A9AE6" w14:textId="77777777" w:rsidR="005A3176" w:rsidRDefault="005A3176" w:rsidP="00561A05"/>
    <w:p w14:paraId="3B4C52D0" w14:textId="77777777" w:rsidR="005A3176" w:rsidRDefault="005A3176" w:rsidP="00561A05"/>
    <w:p w14:paraId="175A3617" w14:textId="77777777" w:rsidR="005A3176" w:rsidRDefault="005A3176" w:rsidP="00561A05"/>
    <w:p w14:paraId="0E8E1BD0" w14:textId="77777777" w:rsidR="005A3176" w:rsidRDefault="005A3176" w:rsidP="00561A05"/>
    <w:p w14:paraId="7C1E6A55" w14:textId="77777777" w:rsidR="005A3176" w:rsidRDefault="005A3176" w:rsidP="00561A05"/>
    <w:p w14:paraId="43335F08" w14:textId="77777777" w:rsidR="005A3176" w:rsidRDefault="005A3176" w:rsidP="00561A05"/>
    <w:p w14:paraId="16BB019B" w14:textId="77777777" w:rsidR="005A3176" w:rsidRDefault="005A3176" w:rsidP="00561A05"/>
    <w:p w14:paraId="73A9362E" w14:textId="77777777" w:rsidR="005A3176" w:rsidRDefault="005A3176" w:rsidP="00561A05"/>
    <w:p w14:paraId="6B574433" w14:textId="77777777" w:rsidR="005A3176" w:rsidRDefault="005A3176" w:rsidP="00561A05"/>
    <w:p w14:paraId="6FB3928B" w14:textId="77777777" w:rsidR="005A3176" w:rsidRDefault="005A3176" w:rsidP="00561A05"/>
    <w:p w14:paraId="2C5E9CA4" w14:textId="77777777" w:rsidR="005A3176" w:rsidRDefault="005A3176" w:rsidP="00561A05"/>
    <w:p w14:paraId="17ABA2D1" w14:textId="77777777" w:rsidR="005A3176" w:rsidRDefault="005A3176" w:rsidP="00561A05"/>
    <w:p w14:paraId="2D2BA47B" w14:textId="2894D27A" w:rsidR="005A3176" w:rsidRDefault="005A3176" w:rsidP="00561A05"/>
    <w:p w14:paraId="705B4DA9" w14:textId="77777777" w:rsidR="001340A5" w:rsidRDefault="001340A5" w:rsidP="00561A05"/>
    <w:p w14:paraId="34B29F49" w14:textId="598286DA" w:rsidR="002304D9" w:rsidRPr="0030514A" w:rsidRDefault="005A3176" w:rsidP="001340A5">
      <w:pPr>
        <w:pStyle w:val="Grfico1"/>
      </w:pPr>
      <w:r w:rsidRPr="0030514A">
        <w:t xml:space="preserve">Plano terrenos Barrio Industrial y Recintos Amurallados I y II (fuente: </w:t>
      </w:r>
      <w:r w:rsidR="00C7797B" w:rsidRPr="0030514A">
        <w:t xml:space="preserve"> </w:t>
      </w:r>
      <w:r w:rsidR="008F2333" w:rsidRPr="0030514A">
        <w:t>S</w:t>
      </w:r>
      <w:r w:rsidR="00C7797B" w:rsidRPr="0030514A">
        <w:t xml:space="preserve">ubgerencia de </w:t>
      </w:r>
      <w:r w:rsidR="008F2333" w:rsidRPr="0030514A">
        <w:t>I</w:t>
      </w:r>
      <w:r w:rsidR="00C7797B" w:rsidRPr="0030514A">
        <w:t>nfraestructura, ZOFRI S.A.)</w:t>
      </w:r>
      <w:r w:rsidR="002304D9" w:rsidRPr="0030514A">
        <w:br w:type="page"/>
      </w:r>
    </w:p>
    <w:p w14:paraId="41C1C1E7" w14:textId="17B9B2C4" w:rsidR="00561A05" w:rsidRDefault="005D5DE0" w:rsidP="00561A05">
      <w:r>
        <w:rPr>
          <w:noProof/>
        </w:rPr>
        <w:pict w14:anchorId="223AF82F">
          <v:shape id="_x0000_s1202" type="#_x0000_t75" style="position:absolute;left:0;text-align:left;margin-left:0;margin-top:121.5pt;width:465.15pt;height:348.85pt;z-index:-251656704;mso-position-horizontal:center;mso-position-horizontal-relative:text;mso-position-vertical-relative:text">
            <v:imagedata r:id="rId11" o:title="UBICACION_BODEGAS_CLZ_1"/>
          </v:shape>
        </w:pict>
      </w:r>
      <w:r w:rsidR="00561A05">
        <w:t xml:space="preserve">El </w:t>
      </w:r>
      <w:r w:rsidR="00561A05" w:rsidRPr="00255CDA">
        <w:rPr>
          <w:b/>
        </w:rPr>
        <w:t>“Centro Logístico ZOFRI”</w:t>
      </w:r>
      <w:r w:rsidR="00561A05">
        <w:t>, también conocido como CLZ, es un servicio de almacenaje y administración de inventarios, ofrecido a los clientes que desea</w:t>
      </w:r>
      <w:r w:rsidR="000F3814">
        <w:t>n</w:t>
      </w:r>
      <w:r w:rsidR="00561A05">
        <w:t xml:space="preserve"> externalizar dichas funciones, encargándose desde la llegada de las mercancías al puerto de Iquique, hasta el despacho a cualquier parte del mundo. La capacidad de almacenaje en bodega es de 16.000 mt2 y al aire libres es de 65.000 mt2.</w:t>
      </w:r>
      <w:r w:rsidR="000A054B">
        <w:t xml:space="preserve"> (ver Figura 2).</w:t>
      </w:r>
    </w:p>
    <w:p w14:paraId="282A998F" w14:textId="198C1F12" w:rsidR="002A07AA" w:rsidRDefault="002A07AA" w:rsidP="00561A05"/>
    <w:p w14:paraId="308D232F" w14:textId="77777777" w:rsidR="002A07AA" w:rsidRDefault="002A07AA" w:rsidP="00561A05"/>
    <w:p w14:paraId="54760B57" w14:textId="77777777" w:rsidR="002A07AA" w:rsidRDefault="002A07AA" w:rsidP="00561A05"/>
    <w:p w14:paraId="7B2F711A" w14:textId="77777777" w:rsidR="002A07AA" w:rsidRDefault="002A07AA" w:rsidP="00561A05"/>
    <w:p w14:paraId="00B9F30F" w14:textId="77777777" w:rsidR="002A07AA" w:rsidRDefault="002A07AA" w:rsidP="00561A05"/>
    <w:p w14:paraId="4C8146D5" w14:textId="77777777" w:rsidR="002A07AA" w:rsidRDefault="002A07AA" w:rsidP="00561A05"/>
    <w:p w14:paraId="5F3A152F" w14:textId="77777777" w:rsidR="002A07AA" w:rsidRDefault="002A07AA" w:rsidP="00561A05"/>
    <w:p w14:paraId="35CD7A26" w14:textId="77777777" w:rsidR="002A07AA" w:rsidRDefault="002A07AA" w:rsidP="00561A05"/>
    <w:p w14:paraId="253BFF09" w14:textId="77777777" w:rsidR="002A07AA" w:rsidRDefault="002A07AA" w:rsidP="00561A05"/>
    <w:p w14:paraId="4EB1B551" w14:textId="77777777" w:rsidR="002A07AA" w:rsidRDefault="002A07AA" w:rsidP="00561A05"/>
    <w:p w14:paraId="2E659973" w14:textId="77777777" w:rsidR="002A07AA" w:rsidRDefault="002A07AA" w:rsidP="00561A05"/>
    <w:p w14:paraId="7E21B829" w14:textId="77777777" w:rsidR="002A07AA" w:rsidRDefault="002A07AA" w:rsidP="00561A05"/>
    <w:p w14:paraId="51EB84DB" w14:textId="381DA872" w:rsidR="002A07AA" w:rsidRDefault="002A07AA" w:rsidP="00561A05"/>
    <w:p w14:paraId="6EF86ECC" w14:textId="77777777" w:rsidR="002A07AA" w:rsidRDefault="002A07AA" w:rsidP="00561A05"/>
    <w:p w14:paraId="0914ADE8" w14:textId="77777777" w:rsidR="002A07AA" w:rsidRDefault="002A07AA" w:rsidP="00561A05"/>
    <w:p w14:paraId="5A12E36D" w14:textId="3530B519" w:rsidR="000A054B" w:rsidRDefault="000A054B" w:rsidP="00561A05"/>
    <w:p w14:paraId="5036F2B4" w14:textId="3003E9D8" w:rsidR="000A054B" w:rsidRDefault="000A054B" w:rsidP="00561A05"/>
    <w:p w14:paraId="212EBE97" w14:textId="5B79F596" w:rsidR="002A07AA" w:rsidRDefault="002A07AA" w:rsidP="00941828">
      <w:pPr>
        <w:pStyle w:val="Grfico1"/>
      </w:pPr>
      <w:r>
        <w:t>Plano Centro Logístico de ZOFRI (</w:t>
      </w:r>
      <w:r w:rsidRPr="0030514A">
        <w:t>fuente:  Subgerencia de Infraestructura, ZOFRI S.A.)</w:t>
      </w:r>
    </w:p>
    <w:p w14:paraId="556216B4" w14:textId="47A30485" w:rsidR="00561A05" w:rsidRDefault="00E35481" w:rsidP="00F064D1">
      <w:r>
        <w:br w:type="page"/>
      </w:r>
      <w:r w:rsidR="00561A05">
        <w:lastRenderedPageBreak/>
        <w:t xml:space="preserve">El </w:t>
      </w:r>
      <w:r w:rsidR="00561A05" w:rsidRPr="00F064D1">
        <w:rPr>
          <w:b/>
        </w:rPr>
        <w:t>“MALL ZOFRI”</w:t>
      </w:r>
      <w:r w:rsidR="00561A05">
        <w:t>, corresponde al centro comercial más antiguo de la ciudad, el cual es visitado diariamente por miles de consumidores. Las compras realizadas por los residentes de la región de Tarapacá están exentas de impuestos. Asimismo, los turistas cuentan con una franquicia que les permite hacer compras hasta un máximo de USD 1.375, libre de impuestos. ZOFRI S.A. obtiene sus ingresos a través del arriendo por mt2 de las distintas tiendas que componen al centro comercial.</w:t>
      </w:r>
      <w:r w:rsidR="000E6785">
        <w:t xml:space="preserve"> (ver Figura</w:t>
      </w:r>
      <w:r w:rsidR="00F359DF">
        <w:t>s</w:t>
      </w:r>
      <w:r w:rsidR="000E6785">
        <w:t xml:space="preserve"> 3</w:t>
      </w:r>
      <w:r w:rsidR="00F359DF">
        <w:t xml:space="preserve"> y 4</w:t>
      </w:r>
      <w:r w:rsidR="000E6785">
        <w:t>).</w:t>
      </w:r>
    </w:p>
    <w:p w14:paraId="53F12F0B" w14:textId="7F17AD02" w:rsidR="00B22AAC" w:rsidRDefault="005D5DE0" w:rsidP="00F064D1">
      <w:r>
        <w:rPr>
          <w:noProof/>
        </w:rPr>
        <w:pict w14:anchorId="64B92235">
          <v:shape id="_x0000_s1205" type="#_x0000_t75" style="position:absolute;left:0;text-align:left;margin-left:0;margin-top:12.55pt;width:451.45pt;height:393.85pt;z-index:251655680;mso-position-horizontal:center;mso-position-horizontal-relative:text;mso-position-vertical-relative:text" stroked="t" strokeweight="1.5pt">
            <v:imagedata r:id="rId12" o:title="CENTRO_COMERCIAL_2017_nivel1"/>
          </v:shape>
        </w:pict>
      </w:r>
    </w:p>
    <w:p w14:paraId="183B8C17" w14:textId="5DEA42F6" w:rsidR="00C813F9" w:rsidRDefault="00C813F9" w:rsidP="00B544C9">
      <w:pPr>
        <w:spacing w:line="240" w:lineRule="auto"/>
      </w:pPr>
    </w:p>
    <w:p w14:paraId="484E9269" w14:textId="4AF3A005" w:rsidR="00C813F9" w:rsidRDefault="00C813F9" w:rsidP="00B544C9">
      <w:pPr>
        <w:spacing w:line="240" w:lineRule="auto"/>
      </w:pPr>
    </w:p>
    <w:p w14:paraId="6AE2190D" w14:textId="4648F776" w:rsidR="00C813F9" w:rsidRDefault="00C813F9" w:rsidP="00B544C9">
      <w:pPr>
        <w:spacing w:line="240" w:lineRule="auto"/>
      </w:pPr>
    </w:p>
    <w:p w14:paraId="54784DD3" w14:textId="18723257" w:rsidR="00EC4A37" w:rsidRDefault="00EC4A37" w:rsidP="00B544C9">
      <w:pPr>
        <w:spacing w:line="240" w:lineRule="auto"/>
      </w:pPr>
    </w:p>
    <w:p w14:paraId="70020127" w14:textId="17F3354C" w:rsidR="008E2B84" w:rsidRDefault="008E2B84" w:rsidP="00B544C9">
      <w:pPr>
        <w:spacing w:line="240" w:lineRule="auto"/>
      </w:pPr>
    </w:p>
    <w:p w14:paraId="68506F76" w14:textId="70D0ED50" w:rsidR="008E2B84" w:rsidRDefault="008E2B84" w:rsidP="00B544C9">
      <w:pPr>
        <w:spacing w:line="240" w:lineRule="auto"/>
      </w:pPr>
    </w:p>
    <w:p w14:paraId="1A2D0209" w14:textId="4BB3E35E" w:rsidR="008E2B84" w:rsidRDefault="008E2B84" w:rsidP="00B544C9">
      <w:pPr>
        <w:spacing w:line="240" w:lineRule="auto"/>
      </w:pPr>
    </w:p>
    <w:p w14:paraId="4F266DA8" w14:textId="10499E13" w:rsidR="008E2B84" w:rsidRDefault="008E2B84" w:rsidP="00B544C9">
      <w:pPr>
        <w:spacing w:line="240" w:lineRule="auto"/>
      </w:pPr>
    </w:p>
    <w:p w14:paraId="734202C9" w14:textId="4671C896" w:rsidR="008E2B84" w:rsidRDefault="008E2B84" w:rsidP="00B544C9">
      <w:pPr>
        <w:spacing w:line="240" w:lineRule="auto"/>
      </w:pPr>
    </w:p>
    <w:p w14:paraId="16290E2B" w14:textId="40113BC6" w:rsidR="008E2B84" w:rsidRDefault="008E2B84" w:rsidP="00B544C9">
      <w:pPr>
        <w:spacing w:line="240" w:lineRule="auto"/>
      </w:pPr>
    </w:p>
    <w:p w14:paraId="702EDE96" w14:textId="511E2185" w:rsidR="008E2B84" w:rsidRDefault="008E2B84" w:rsidP="00B544C9">
      <w:pPr>
        <w:spacing w:line="240" w:lineRule="auto"/>
      </w:pPr>
    </w:p>
    <w:p w14:paraId="0BF8BD11" w14:textId="6079EF2B" w:rsidR="008E2B84" w:rsidRDefault="008E2B84" w:rsidP="00B544C9">
      <w:pPr>
        <w:spacing w:line="240" w:lineRule="auto"/>
      </w:pPr>
    </w:p>
    <w:p w14:paraId="40D93517" w14:textId="67D67F7B" w:rsidR="008E2B84" w:rsidRDefault="008E2B84" w:rsidP="00B544C9">
      <w:pPr>
        <w:spacing w:line="240" w:lineRule="auto"/>
      </w:pPr>
    </w:p>
    <w:p w14:paraId="2AE58081" w14:textId="417FA124" w:rsidR="008E2B84" w:rsidRDefault="008E2B84" w:rsidP="00B544C9">
      <w:pPr>
        <w:spacing w:line="240" w:lineRule="auto"/>
      </w:pPr>
    </w:p>
    <w:p w14:paraId="5855B878" w14:textId="6B92BDFD" w:rsidR="008E2B84" w:rsidRDefault="008E2B84" w:rsidP="00B544C9">
      <w:pPr>
        <w:spacing w:line="240" w:lineRule="auto"/>
      </w:pPr>
    </w:p>
    <w:p w14:paraId="778F9069" w14:textId="59A415F0" w:rsidR="008E2B84" w:rsidRDefault="008E2B84" w:rsidP="00B544C9">
      <w:pPr>
        <w:spacing w:line="240" w:lineRule="auto"/>
      </w:pPr>
    </w:p>
    <w:p w14:paraId="06EA7387" w14:textId="0519E3C3" w:rsidR="008E2B84" w:rsidRDefault="008E2B84" w:rsidP="00B544C9">
      <w:pPr>
        <w:spacing w:line="240" w:lineRule="auto"/>
      </w:pPr>
    </w:p>
    <w:p w14:paraId="4D4355C1" w14:textId="2B3DA382" w:rsidR="00B544C9" w:rsidRDefault="00B544C9" w:rsidP="00B544C9">
      <w:pPr>
        <w:spacing w:line="240" w:lineRule="auto"/>
      </w:pPr>
    </w:p>
    <w:p w14:paraId="76B67642" w14:textId="50E3BF7B" w:rsidR="00B544C9" w:rsidRDefault="00B544C9" w:rsidP="00B544C9">
      <w:pPr>
        <w:spacing w:line="240" w:lineRule="auto"/>
      </w:pPr>
    </w:p>
    <w:p w14:paraId="4C35B51D" w14:textId="0ED45F2D" w:rsidR="00B544C9" w:rsidRDefault="00B544C9" w:rsidP="00B544C9">
      <w:pPr>
        <w:spacing w:line="240" w:lineRule="auto"/>
      </w:pPr>
    </w:p>
    <w:p w14:paraId="0453F055" w14:textId="23379C16" w:rsidR="00B544C9" w:rsidRDefault="00B544C9" w:rsidP="00B544C9">
      <w:pPr>
        <w:spacing w:line="240" w:lineRule="auto"/>
      </w:pPr>
    </w:p>
    <w:p w14:paraId="276BBC1B" w14:textId="6B1C0F8E" w:rsidR="00B544C9" w:rsidRDefault="00B544C9" w:rsidP="00B544C9">
      <w:pPr>
        <w:spacing w:line="240" w:lineRule="auto"/>
      </w:pPr>
    </w:p>
    <w:p w14:paraId="2E8D99D2" w14:textId="66A692D5" w:rsidR="00B544C9" w:rsidRDefault="00B544C9" w:rsidP="00B544C9">
      <w:pPr>
        <w:spacing w:line="240" w:lineRule="auto"/>
      </w:pPr>
    </w:p>
    <w:p w14:paraId="1F5BED6B" w14:textId="77777777" w:rsidR="00B22AAC" w:rsidRDefault="00B22AAC" w:rsidP="00B544C9">
      <w:pPr>
        <w:spacing w:line="240" w:lineRule="auto"/>
      </w:pPr>
    </w:p>
    <w:p w14:paraId="4BB63774" w14:textId="287A4238" w:rsidR="00B544C9" w:rsidRDefault="00B544C9" w:rsidP="00B544C9">
      <w:pPr>
        <w:spacing w:line="240" w:lineRule="auto"/>
      </w:pPr>
    </w:p>
    <w:p w14:paraId="754B3974" w14:textId="61E8128C" w:rsidR="00B544C9" w:rsidRDefault="00B544C9" w:rsidP="00B544C9">
      <w:pPr>
        <w:spacing w:line="240" w:lineRule="auto"/>
      </w:pPr>
    </w:p>
    <w:p w14:paraId="1F1C64FF" w14:textId="1F5B3FD7" w:rsidR="00B544C9" w:rsidRDefault="00B544C9" w:rsidP="00B544C9">
      <w:pPr>
        <w:spacing w:line="240" w:lineRule="auto"/>
      </w:pPr>
    </w:p>
    <w:p w14:paraId="0AACCD3C" w14:textId="224A3E21" w:rsidR="00B544C9" w:rsidRDefault="00B544C9" w:rsidP="00B544C9">
      <w:pPr>
        <w:spacing w:line="240" w:lineRule="auto"/>
      </w:pPr>
    </w:p>
    <w:p w14:paraId="7C57C4B2" w14:textId="77777777" w:rsidR="00B544C9" w:rsidRDefault="00B544C9" w:rsidP="00B544C9">
      <w:pPr>
        <w:spacing w:line="240" w:lineRule="auto"/>
      </w:pPr>
    </w:p>
    <w:p w14:paraId="2157BC8A" w14:textId="7C9D3E3C" w:rsidR="00C813F9" w:rsidRDefault="00C813F9" w:rsidP="00EC4A37">
      <w:pPr>
        <w:pStyle w:val="Grfico1"/>
      </w:pPr>
      <w:r>
        <w:t xml:space="preserve">Plano </w:t>
      </w:r>
      <w:r w:rsidR="00C139E8">
        <w:t xml:space="preserve">1er. Nivel </w:t>
      </w:r>
      <w:r>
        <w:t xml:space="preserve">del Mall Comercial de </w:t>
      </w:r>
      <w:proofErr w:type="spellStart"/>
      <w:r>
        <w:t>Zofri</w:t>
      </w:r>
      <w:proofErr w:type="spellEnd"/>
      <w:r>
        <w:t xml:space="preserve"> (fuente: Subgerencia de Infraestructura, ZOFRI S.A.)</w:t>
      </w:r>
    </w:p>
    <w:p w14:paraId="1C28CEB1" w14:textId="094AE681" w:rsidR="00C813F9" w:rsidRDefault="005D5DE0" w:rsidP="00561A05">
      <w:r>
        <w:rPr>
          <w:noProof/>
        </w:rPr>
        <w:lastRenderedPageBreak/>
        <w:pict w14:anchorId="7E4AC2A1">
          <v:shape id="_x0000_s1206" type="#_x0000_t75" style="position:absolute;left:0;text-align:left;margin-left:0;margin-top:-.3pt;width:413.2pt;height:422.4pt;z-index:251656704;mso-position-horizontal:center;mso-position-horizontal-relative:text;mso-position-vertical-relative:text" stroked="t" strokeweight="1.5pt">
            <v:imagedata r:id="rId13" o:title="CENTRO_COMERCIAL_2017_nivel2"/>
          </v:shape>
        </w:pict>
      </w:r>
    </w:p>
    <w:p w14:paraId="6AD6D51A" w14:textId="77777777" w:rsidR="00354782" w:rsidRDefault="00354782" w:rsidP="00561A05"/>
    <w:p w14:paraId="590D38E1" w14:textId="77777777" w:rsidR="00354782" w:rsidRDefault="00354782" w:rsidP="00561A05"/>
    <w:p w14:paraId="5EDE8FCD" w14:textId="1979906C" w:rsidR="00354782" w:rsidRDefault="00354782" w:rsidP="00561A05"/>
    <w:p w14:paraId="67A6437E" w14:textId="707824D1" w:rsidR="00354782" w:rsidRDefault="00354782" w:rsidP="00561A05"/>
    <w:p w14:paraId="4C296348" w14:textId="6AD296A6" w:rsidR="00354782" w:rsidRDefault="00354782" w:rsidP="00561A05"/>
    <w:p w14:paraId="2BEA41D0" w14:textId="54EB846E" w:rsidR="00354782" w:rsidRDefault="00354782" w:rsidP="00561A05"/>
    <w:p w14:paraId="6A444ED1" w14:textId="5990A67A" w:rsidR="00354782" w:rsidRDefault="00354782" w:rsidP="00561A05"/>
    <w:p w14:paraId="1D4F8E82" w14:textId="101AD231" w:rsidR="00354782" w:rsidRDefault="00354782" w:rsidP="00561A05"/>
    <w:p w14:paraId="6FFE67C8" w14:textId="0DE05686" w:rsidR="00354782" w:rsidRDefault="00354782" w:rsidP="00561A05"/>
    <w:p w14:paraId="726417B0" w14:textId="04ED9FF2" w:rsidR="00354782" w:rsidRDefault="00354782" w:rsidP="00561A05"/>
    <w:p w14:paraId="2B1DB4B2" w14:textId="2DA9E9D5" w:rsidR="00354782" w:rsidRDefault="00354782" w:rsidP="00561A05"/>
    <w:p w14:paraId="6A7C49B2" w14:textId="3D243025" w:rsidR="00354782" w:rsidRDefault="00354782" w:rsidP="00561A05"/>
    <w:p w14:paraId="3057C64C" w14:textId="325F16B2" w:rsidR="00354782" w:rsidRDefault="00354782" w:rsidP="00561A05"/>
    <w:p w14:paraId="04F67047" w14:textId="7D3DFD73" w:rsidR="00354782" w:rsidRDefault="00354782" w:rsidP="00561A05"/>
    <w:p w14:paraId="4E3124AE" w14:textId="4E590372" w:rsidR="00354782" w:rsidRDefault="00354782" w:rsidP="00561A05"/>
    <w:p w14:paraId="47E61D42" w14:textId="61FD3595" w:rsidR="00354782" w:rsidRDefault="00354782" w:rsidP="00561A05"/>
    <w:p w14:paraId="49FD6F58" w14:textId="77777777" w:rsidR="00354782" w:rsidRDefault="00354782" w:rsidP="00561A05"/>
    <w:p w14:paraId="7076CDE2" w14:textId="77777777" w:rsidR="00354782" w:rsidRDefault="00354782" w:rsidP="00561A05"/>
    <w:p w14:paraId="66A49238" w14:textId="77777777" w:rsidR="00354782" w:rsidRDefault="00354782" w:rsidP="00561A05"/>
    <w:p w14:paraId="1ED79B0D" w14:textId="77777777" w:rsidR="00354782" w:rsidRDefault="00354782" w:rsidP="00561A05"/>
    <w:p w14:paraId="5063F293" w14:textId="7578EBFB" w:rsidR="00354782" w:rsidRDefault="00354782" w:rsidP="00354782">
      <w:pPr>
        <w:pStyle w:val="Grfico1"/>
      </w:pPr>
      <w:r>
        <w:t xml:space="preserve">Plano </w:t>
      </w:r>
      <w:r w:rsidR="00054908">
        <w:t>2do</w:t>
      </w:r>
      <w:r>
        <w:t xml:space="preserve">. Nivel del Mall Comercial de </w:t>
      </w:r>
      <w:proofErr w:type="spellStart"/>
      <w:r>
        <w:t>Zofri</w:t>
      </w:r>
      <w:proofErr w:type="spellEnd"/>
      <w:r>
        <w:t xml:space="preserve"> (fuente: Subgerencia de Infraestructura, ZOFRI S.A.)</w:t>
      </w:r>
    </w:p>
    <w:p w14:paraId="31193684" w14:textId="1CC33EBF" w:rsidR="000E6785" w:rsidRDefault="000E6785" w:rsidP="00561A05"/>
    <w:p w14:paraId="658D2B1A" w14:textId="6D1044E7" w:rsidR="00561A05" w:rsidRDefault="00AD069D" w:rsidP="00561A05">
      <w:r>
        <w:br w:type="page"/>
      </w:r>
      <w:r w:rsidR="00561A05">
        <w:lastRenderedPageBreak/>
        <w:t xml:space="preserve">El </w:t>
      </w:r>
      <w:r w:rsidR="00561A05" w:rsidRPr="00BA5DF8">
        <w:rPr>
          <w:b/>
        </w:rPr>
        <w:t>“Parque Empresarial Alto Hospicio”,</w:t>
      </w:r>
      <w:r w:rsidR="00561A05">
        <w:t xml:space="preserve"> es un terreno de 128 hectáreas ubicados en Alto Hospicio</w:t>
      </w:r>
      <w:r w:rsidR="00842952">
        <w:t>, sobre el cual ZOFRI S.A. ha habilitado un nuevo parque empresarial aprovechando la cercanía con la carretera A-16</w:t>
      </w:r>
      <w:r w:rsidR="0053025C">
        <w:t xml:space="preserve">, lo que supone una ubicación estratégica para aquellas empresas que presten servicios a la minería. </w:t>
      </w:r>
      <w:r w:rsidR="00860DAE">
        <w:t>En general, este parque está orientado a inversionistas cuyo interés sea la operación bajo régimen general o régimen de Zona Franca, ya sea para el almacenamiento de maquinarias y equipos, como para el desarrollo industrial.</w:t>
      </w:r>
      <w:r w:rsidR="00AC7B76">
        <w:t xml:space="preserve"> (ver Figura </w:t>
      </w:r>
      <w:r w:rsidR="00B94E09">
        <w:t>5</w:t>
      </w:r>
      <w:r w:rsidR="00AC7B76">
        <w:t>)</w:t>
      </w:r>
    </w:p>
    <w:p w14:paraId="4B9A0ED3" w14:textId="243040BD" w:rsidR="00A049B5" w:rsidRDefault="005D5DE0" w:rsidP="00561A05">
      <w:r>
        <w:rPr>
          <w:noProof/>
        </w:rPr>
        <w:pict w14:anchorId="4E40F384">
          <v:shape id="_x0000_s1217" type="#_x0000_t75" style="position:absolute;left:0;text-align:left;margin-left:0;margin-top:23.45pt;width:505.4pt;height:322.3pt;z-index:-251654656;mso-position-horizontal:center;mso-position-horizontal-relative:text;mso-position-vertical-relative:text" stroked="t" strokeweight="1.5pt">
            <v:imagedata r:id="rId14" o:title="Plano_PEZAH_OCT_2018"/>
          </v:shape>
        </w:pict>
      </w:r>
    </w:p>
    <w:p w14:paraId="6FBA8D56" w14:textId="30BA3189" w:rsidR="00AC7B76" w:rsidRDefault="00AC7B76" w:rsidP="00561A05"/>
    <w:p w14:paraId="4000DF2D" w14:textId="501EDAFF" w:rsidR="00AC7B76" w:rsidRDefault="00AC7B76" w:rsidP="00561A05"/>
    <w:p w14:paraId="660BCFA5" w14:textId="6E29C92D" w:rsidR="00AC7B76" w:rsidRDefault="00AC7B76" w:rsidP="00561A05"/>
    <w:p w14:paraId="5417B430" w14:textId="2296BF0E" w:rsidR="00AC7B76" w:rsidRDefault="00AC7B76" w:rsidP="00561A05"/>
    <w:p w14:paraId="40B223BD" w14:textId="0D11CF92" w:rsidR="00AC7B76" w:rsidRDefault="00AC7B76" w:rsidP="00561A05"/>
    <w:p w14:paraId="7F54D992" w14:textId="752BA574" w:rsidR="00AC7B76" w:rsidRDefault="00AC7B76" w:rsidP="00561A05"/>
    <w:p w14:paraId="2677573E" w14:textId="4B5AA1FD" w:rsidR="00AC7B76" w:rsidRDefault="00AC7B76" w:rsidP="00561A05"/>
    <w:p w14:paraId="6F055726" w14:textId="3AED50C1" w:rsidR="00AC7B76" w:rsidRDefault="00AC7B76" w:rsidP="00561A05"/>
    <w:p w14:paraId="3D3FD102" w14:textId="54420BD9" w:rsidR="00AC7B76" w:rsidRDefault="00AC7B76" w:rsidP="00561A05"/>
    <w:p w14:paraId="04CD60AC" w14:textId="56025BFB" w:rsidR="00AC7B76" w:rsidRDefault="00AC7B76" w:rsidP="00561A05"/>
    <w:p w14:paraId="338FA08C" w14:textId="280EF812" w:rsidR="00AC7B76" w:rsidRDefault="00AC7B76" w:rsidP="00561A05"/>
    <w:p w14:paraId="614FA2E1" w14:textId="1B98B6AE" w:rsidR="00AC7B76" w:rsidRDefault="00AC7B76" w:rsidP="00561A05"/>
    <w:p w14:paraId="4CA50102" w14:textId="712494B9" w:rsidR="00F47F33" w:rsidRDefault="00F47F33" w:rsidP="00561A05"/>
    <w:p w14:paraId="236A65BC" w14:textId="43CD9FC2" w:rsidR="00F47F33" w:rsidRDefault="00F47F33" w:rsidP="00561A05"/>
    <w:p w14:paraId="4276B3BD" w14:textId="5EDA2077" w:rsidR="00F47F33" w:rsidRDefault="00F47F33" w:rsidP="00561A05"/>
    <w:p w14:paraId="711C6805" w14:textId="69CF6C25" w:rsidR="00F47F33" w:rsidRDefault="00F47F33" w:rsidP="00561A05"/>
    <w:p w14:paraId="04FFAA2A" w14:textId="77777777" w:rsidR="00F47F33" w:rsidRDefault="00F47F33" w:rsidP="00561A05"/>
    <w:p w14:paraId="38BD13C0" w14:textId="0B323ADB" w:rsidR="003F456F" w:rsidRDefault="00AC7B76" w:rsidP="003F456F">
      <w:pPr>
        <w:pStyle w:val="Grfico1"/>
      </w:pPr>
      <w:r>
        <w:t>Plano Parque Empresarial Alto Hospicio (fuente: Subgerencia de Infraestructura, ZOFRI S.A.)</w:t>
      </w:r>
    </w:p>
    <w:p w14:paraId="1D28F78B" w14:textId="05BDDA0C" w:rsidR="00A049B5" w:rsidRDefault="00416C7B" w:rsidP="00561A05">
      <w:r>
        <w:br w:type="page"/>
      </w:r>
      <w:r w:rsidR="00A049B5" w:rsidRPr="00A049B5">
        <w:lastRenderedPageBreak/>
        <w:t xml:space="preserve">El </w:t>
      </w:r>
      <w:r w:rsidR="00A049B5" w:rsidRPr="00416C7B">
        <w:rPr>
          <w:b/>
        </w:rPr>
        <w:t xml:space="preserve">“Parque Industrial </w:t>
      </w:r>
      <w:proofErr w:type="spellStart"/>
      <w:r w:rsidR="00A049B5" w:rsidRPr="00416C7B">
        <w:rPr>
          <w:b/>
        </w:rPr>
        <w:t>Chacalluta</w:t>
      </w:r>
      <w:proofErr w:type="spellEnd"/>
      <w:r w:rsidR="00A049B5" w:rsidRPr="00416C7B">
        <w:rPr>
          <w:b/>
        </w:rPr>
        <w:t xml:space="preserve"> Arica”</w:t>
      </w:r>
      <w:r w:rsidR="00A049B5" w:rsidRPr="00A049B5">
        <w:t>,</w:t>
      </w:r>
      <w:r w:rsidR="00CB1C42">
        <w:t xml:space="preserve"> </w:t>
      </w:r>
      <w:r w:rsidR="00EB3A34">
        <w:t xml:space="preserve">tiene una extensión de 130 hectáreas con una ventajosa ubicación geográfica, ya que está a solo 16Km de la ciudad de Arica. Fue creado por ZOFRI S.A. para ofrecer una zona industrial con infraestructura y servicios, que permitan mejorar la competitividad de las empresas. </w:t>
      </w:r>
      <w:r w:rsidR="00711579">
        <w:t>El negocio para ZOFRI S.A., corresponde a la venta o arriendo de terrenos que van desde los 1.000 mt2.</w:t>
      </w:r>
      <w:r w:rsidR="00280134">
        <w:t xml:space="preserve"> (ver Figura 6)</w:t>
      </w:r>
    </w:p>
    <w:p w14:paraId="5F62B4D5" w14:textId="47554DD5" w:rsidR="00280134" w:rsidRDefault="005D5DE0" w:rsidP="00561A05">
      <w:r>
        <w:rPr>
          <w:noProof/>
        </w:rPr>
        <w:pict w14:anchorId="541BBE03">
          <v:shape id="_x0000_s1218" type="#_x0000_t75" style="position:absolute;left:0;text-align:left;margin-left:0;margin-top:21.25pt;width:511.6pt;height:289.95pt;z-index:251657728;mso-position-horizontal:center;mso-position-horizontal-relative:text;mso-position-vertical:absolute;mso-position-vertical-relative:text" stroked="t" strokeweight="1.5pt">
            <v:imagedata r:id="rId15" o:title="Plano_PICH_OCT_2018"/>
          </v:shape>
        </w:pict>
      </w:r>
    </w:p>
    <w:p w14:paraId="54632C44" w14:textId="7888160A" w:rsidR="00577455" w:rsidRDefault="00577455" w:rsidP="00561A05"/>
    <w:p w14:paraId="2EA5CE05" w14:textId="29DD54D5" w:rsidR="00577455" w:rsidRDefault="00577455" w:rsidP="00561A05"/>
    <w:p w14:paraId="2B0C4001" w14:textId="10002AED" w:rsidR="00577455" w:rsidRDefault="00577455" w:rsidP="00561A05"/>
    <w:p w14:paraId="717B814A" w14:textId="2A1BE0C1" w:rsidR="00577455" w:rsidRDefault="00577455" w:rsidP="00561A05"/>
    <w:p w14:paraId="0A8A231C" w14:textId="70719839" w:rsidR="00577455" w:rsidRDefault="00577455" w:rsidP="00561A05"/>
    <w:p w14:paraId="50E9C59B" w14:textId="334EB1BD" w:rsidR="00577455" w:rsidRDefault="00577455" w:rsidP="00561A05"/>
    <w:p w14:paraId="6D055EBF" w14:textId="0210C358" w:rsidR="00577455" w:rsidRDefault="00577455" w:rsidP="00561A05"/>
    <w:p w14:paraId="5822C77B" w14:textId="494BA296" w:rsidR="00577455" w:rsidRDefault="00577455" w:rsidP="00561A05"/>
    <w:p w14:paraId="75A92A5B" w14:textId="75CAEB67" w:rsidR="00577455" w:rsidRDefault="00577455" w:rsidP="00561A05"/>
    <w:p w14:paraId="04B5C27C" w14:textId="4BF2D075" w:rsidR="00577455" w:rsidRDefault="00577455" w:rsidP="00561A05"/>
    <w:p w14:paraId="3D34084C" w14:textId="102F25C0" w:rsidR="00577455" w:rsidRDefault="00577455" w:rsidP="00561A05"/>
    <w:p w14:paraId="7BC7FDEE" w14:textId="426582BB" w:rsidR="00577455" w:rsidRDefault="00577455" w:rsidP="00561A05"/>
    <w:p w14:paraId="4B550FBB" w14:textId="194963EF" w:rsidR="00577455" w:rsidRDefault="00577455" w:rsidP="00561A05"/>
    <w:p w14:paraId="2F8B89FD" w14:textId="1739714D" w:rsidR="00577455" w:rsidRDefault="00577455" w:rsidP="00561A05"/>
    <w:p w14:paraId="11BC47E7" w14:textId="7F1F33D8" w:rsidR="00577455" w:rsidRDefault="00577455" w:rsidP="00561A05"/>
    <w:p w14:paraId="55F233E6" w14:textId="455E9F36" w:rsidR="00577455" w:rsidRDefault="00C53FBE" w:rsidP="00F31C53">
      <w:pPr>
        <w:pStyle w:val="Grfico1"/>
      </w:pPr>
      <w:r>
        <w:t xml:space="preserve">Plano Parque Industrial </w:t>
      </w:r>
      <w:proofErr w:type="spellStart"/>
      <w:r>
        <w:t>Chacalluta</w:t>
      </w:r>
      <w:proofErr w:type="spellEnd"/>
      <w:r>
        <w:t xml:space="preserve"> Arica (fuente: Subgerencia de Infraestructura, ZOFRI S.A.)</w:t>
      </w:r>
    </w:p>
    <w:p w14:paraId="6053FB3F" w14:textId="77777777" w:rsidR="00C53FBE" w:rsidRDefault="00C53FBE" w:rsidP="00561A05"/>
    <w:p w14:paraId="08BFC14F" w14:textId="08921CEA" w:rsidR="00064717" w:rsidRDefault="00064717" w:rsidP="00A10FCD">
      <w:pPr>
        <w:pStyle w:val="Ttulo3"/>
      </w:pPr>
      <w:r>
        <w:br w:type="page"/>
      </w:r>
      <w:bookmarkStart w:id="18" w:name="_Toc529744707"/>
      <w:r w:rsidR="00A10FCD">
        <w:lastRenderedPageBreak/>
        <w:t>Dotación</w:t>
      </w:r>
      <w:bookmarkEnd w:id="18"/>
    </w:p>
    <w:p w14:paraId="29FEA987" w14:textId="217C74B1" w:rsidR="00FF7538" w:rsidRDefault="00EA424B" w:rsidP="003C5F48">
      <w:r>
        <w:t>La siguiente información</w:t>
      </w:r>
      <w:r w:rsidR="001F465D">
        <w:t xml:space="preserve"> se encuentra disponible y publicada en el portal de transparencia de ZOFRI S.A. (</w:t>
      </w:r>
      <w:hyperlink r:id="rId16" w:history="1">
        <w:r w:rsidR="001F465D" w:rsidRPr="00230ED3">
          <w:rPr>
            <w:rStyle w:val="Hipervnculo"/>
          </w:rPr>
          <w:t>https://www.zofri.cl/transparencia/</w:t>
        </w:r>
      </w:hyperlink>
      <w:r w:rsidR="001F465D">
        <w:t>)</w:t>
      </w:r>
      <w:r w:rsidR="00A049B5">
        <w:t>, la cual se refiere a la dotación de la compañía:</w:t>
      </w:r>
    </w:p>
    <w:p w14:paraId="39B94632" w14:textId="77777777" w:rsidR="00111E0D" w:rsidRDefault="00111E0D" w:rsidP="003C5F48"/>
    <w:p w14:paraId="54B36C93" w14:textId="71236D33" w:rsidR="00EA424B" w:rsidRDefault="00111E0D" w:rsidP="005664E3">
      <w:pPr>
        <w:pStyle w:val="Ttulolibre"/>
      </w:pPr>
      <w:r>
        <w:t>Directores de la Compañía</w:t>
      </w:r>
      <w:r w:rsidR="001F465D">
        <w:tab/>
      </w:r>
    </w:p>
    <w:p w14:paraId="686BEBFC" w14:textId="73324226" w:rsidR="003C5F48" w:rsidRDefault="007A2E02" w:rsidP="003C5F48">
      <w:r>
        <w:t xml:space="preserve">Los actuales </w:t>
      </w:r>
      <w:r w:rsidR="00A959D6">
        <w:t>d</w:t>
      </w:r>
      <w:r>
        <w:t>irectores de la compañía</w:t>
      </w:r>
      <w:r w:rsidR="000F3560">
        <w:t xml:space="preserve"> y </w:t>
      </w:r>
      <w:r>
        <w:t>electos en la Junta Extraordinaria de Accionistas</w:t>
      </w:r>
      <w:r w:rsidR="00A959D6">
        <w:t xml:space="preserve"> realizada en mayo de </w:t>
      </w:r>
      <w:r w:rsidR="00331307">
        <w:t>2018</w:t>
      </w:r>
      <w:r w:rsidR="00A959D6">
        <w:t xml:space="preserve"> son:</w:t>
      </w:r>
    </w:p>
    <w:p w14:paraId="2CF839B4" w14:textId="77777777" w:rsidR="00166500" w:rsidRDefault="00166500" w:rsidP="003C5F48"/>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4"/>
        <w:gridCol w:w="3543"/>
        <w:gridCol w:w="2694"/>
      </w:tblGrid>
      <w:tr w:rsidR="00FB202F" w:rsidRPr="001E3702" w14:paraId="17D4F38F" w14:textId="4720DEB4" w:rsidTr="00FB202F">
        <w:tc>
          <w:tcPr>
            <w:tcW w:w="2184" w:type="dxa"/>
            <w:shd w:val="clear" w:color="auto" w:fill="D9E2F3"/>
            <w:tcMar>
              <w:top w:w="57" w:type="dxa"/>
              <w:left w:w="57" w:type="dxa"/>
              <w:bottom w:w="57" w:type="dxa"/>
              <w:right w:w="57" w:type="dxa"/>
            </w:tcMar>
            <w:vAlign w:val="center"/>
          </w:tcPr>
          <w:p w14:paraId="25BC7178" w14:textId="07361A10" w:rsidR="003B0BDA" w:rsidRPr="00FB202F" w:rsidRDefault="003B0BDA" w:rsidP="00FB202F">
            <w:pPr>
              <w:spacing w:line="240" w:lineRule="auto"/>
              <w:jc w:val="left"/>
              <w:rPr>
                <w:b/>
              </w:rPr>
            </w:pPr>
            <w:r w:rsidRPr="00FB202F">
              <w:rPr>
                <w:b/>
              </w:rPr>
              <w:t>Cargo</w:t>
            </w:r>
          </w:p>
        </w:tc>
        <w:tc>
          <w:tcPr>
            <w:tcW w:w="3543" w:type="dxa"/>
            <w:shd w:val="clear" w:color="auto" w:fill="D9E2F3"/>
            <w:tcMar>
              <w:top w:w="57" w:type="dxa"/>
              <w:left w:w="57" w:type="dxa"/>
              <w:bottom w:w="57" w:type="dxa"/>
              <w:right w:w="57" w:type="dxa"/>
            </w:tcMar>
            <w:vAlign w:val="center"/>
          </w:tcPr>
          <w:p w14:paraId="4959DF36" w14:textId="645369C9" w:rsidR="003B0BDA" w:rsidRPr="00FB202F" w:rsidRDefault="003B0BDA" w:rsidP="00FB202F">
            <w:pPr>
              <w:spacing w:line="240" w:lineRule="auto"/>
              <w:jc w:val="left"/>
              <w:rPr>
                <w:b/>
              </w:rPr>
            </w:pPr>
            <w:r w:rsidRPr="00FB202F">
              <w:rPr>
                <w:b/>
              </w:rPr>
              <w:t>Nombre</w:t>
            </w:r>
          </w:p>
        </w:tc>
        <w:tc>
          <w:tcPr>
            <w:tcW w:w="2694" w:type="dxa"/>
            <w:shd w:val="clear" w:color="auto" w:fill="D9E2F3"/>
            <w:tcMar>
              <w:top w:w="57" w:type="dxa"/>
              <w:left w:w="57" w:type="dxa"/>
              <w:bottom w:w="57" w:type="dxa"/>
              <w:right w:w="57" w:type="dxa"/>
            </w:tcMar>
            <w:vAlign w:val="center"/>
          </w:tcPr>
          <w:p w14:paraId="530C8418" w14:textId="42ABAEE3" w:rsidR="003B0BDA" w:rsidRPr="00FB202F" w:rsidRDefault="003B0BDA" w:rsidP="00FB202F">
            <w:pPr>
              <w:spacing w:line="240" w:lineRule="auto"/>
              <w:jc w:val="left"/>
              <w:rPr>
                <w:b/>
              </w:rPr>
            </w:pPr>
            <w:r w:rsidRPr="00FB202F">
              <w:rPr>
                <w:b/>
              </w:rPr>
              <w:t>Profesión</w:t>
            </w:r>
          </w:p>
        </w:tc>
      </w:tr>
      <w:tr w:rsidR="003B0BDA" w14:paraId="3520DCCA" w14:textId="22346B5B" w:rsidTr="00FB202F">
        <w:trPr>
          <w:trHeight w:val="454"/>
        </w:trPr>
        <w:tc>
          <w:tcPr>
            <w:tcW w:w="2184" w:type="dxa"/>
            <w:shd w:val="clear" w:color="auto" w:fill="auto"/>
            <w:tcMar>
              <w:top w:w="57" w:type="dxa"/>
              <w:left w:w="57" w:type="dxa"/>
              <w:bottom w:w="57" w:type="dxa"/>
              <w:right w:w="57" w:type="dxa"/>
            </w:tcMar>
            <w:vAlign w:val="center"/>
          </w:tcPr>
          <w:p w14:paraId="4580E70D" w14:textId="5BB4B950" w:rsidR="003B0BDA" w:rsidRDefault="003B0BDA" w:rsidP="00FB202F">
            <w:pPr>
              <w:spacing w:line="240" w:lineRule="auto"/>
              <w:jc w:val="left"/>
            </w:pPr>
            <w:r>
              <w:t>Presidente</w:t>
            </w:r>
          </w:p>
        </w:tc>
        <w:tc>
          <w:tcPr>
            <w:tcW w:w="3543" w:type="dxa"/>
            <w:shd w:val="clear" w:color="auto" w:fill="auto"/>
            <w:tcMar>
              <w:top w:w="57" w:type="dxa"/>
              <w:left w:w="57" w:type="dxa"/>
              <w:bottom w:w="57" w:type="dxa"/>
              <w:right w:w="57" w:type="dxa"/>
            </w:tcMar>
            <w:vAlign w:val="center"/>
          </w:tcPr>
          <w:p w14:paraId="7D2CA773" w14:textId="72CC4E57" w:rsidR="003B0BDA" w:rsidRDefault="003B0BDA" w:rsidP="00FB202F">
            <w:pPr>
              <w:spacing w:line="240" w:lineRule="auto"/>
              <w:jc w:val="left"/>
            </w:pPr>
            <w:r>
              <w:t xml:space="preserve">Vladimir </w:t>
            </w:r>
            <w:proofErr w:type="spellStart"/>
            <w:r>
              <w:t>Sciaraffia</w:t>
            </w:r>
            <w:proofErr w:type="spellEnd"/>
            <w:r>
              <w:t xml:space="preserve"> V.</w:t>
            </w:r>
          </w:p>
        </w:tc>
        <w:tc>
          <w:tcPr>
            <w:tcW w:w="2694" w:type="dxa"/>
            <w:shd w:val="clear" w:color="auto" w:fill="auto"/>
            <w:tcMar>
              <w:top w:w="57" w:type="dxa"/>
              <w:left w:w="57" w:type="dxa"/>
              <w:bottom w:w="57" w:type="dxa"/>
              <w:right w:w="57" w:type="dxa"/>
            </w:tcMar>
            <w:vAlign w:val="center"/>
          </w:tcPr>
          <w:p w14:paraId="50074558" w14:textId="4A39CFFE" w:rsidR="003B0BDA" w:rsidRDefault="003B0BDA" w:rsidP="00FB202F">
            <w:pPr>
              <w:spacing w:line="240" w:lineRule="auto"/>
              <w:jc w:val="left"/>
            </w:pPr>
            <w:r>
              <w:t>Arquitecto</w:t>
            </w:r>
          </w:p>
        </w:tc>
      </w:tr>
      <w:tr w:rsidR="003B0BDA" w14:paraId="1FD9C4B6" w14:textId="41FC1F27" w:rsidTr="00FB202F">
        <w:trPr>
          <w:trHeight w:val="434"/>
        </w:trPr>
        <w:tc>
          <w:tcPr>
            <w:tcW w:w="2184" w:type="dxa"/>
            <w:shd w:val="clear" w:color="auto" w:fill="auto"/>
            <w:tcMar>
              <w:top w:w="57" w:type="dxa"/>
              <w:left w:w="57" w:type="dxa"/>
              <w:bottom w:w="57" w:type="dxa"/>
              <w:right w:w="57" w:type="dxa"/>
            </w:tcMar>
            <w:vAlign w:val="center"/>
          </w:tcPr>
          <w:p w14:paraId="7E10D5AF" w14:textId="6AE5117D" w:rsidR="003B0BDA" w:rsidRDefault="003B0BDA" w:rsidP="00FB202F">
            <w:pPr>
              <w:spacing w:line="240" w:lineRule="auto"/>
              <w:jc w:val="left"/>
            </w:pPr>
            <w:r>
              <w:t>Vicepresidenta</w:t>
            </w:r>
          </w:p>
        </w:tc>
        <w:tc>
          <w:tcPr>
            <w:tcW w:w="3543" w:type="dxa"/>
            <w:shd w:val="clear" w:color="auto" w:fill="auto"/>
            <w:tcMar>
              <w:top w:w="57" w:type="dxa"/>
              <w:left w:w="57" w:type="dxa"/>
              <w:bottom w:w="57" w:type="dxa"/>
              <w:right w:w="57" w:type="dxa"/>
            </w:tcMar>
            <w:vAlign w:val="center"/>
          </w:tcPr>
          <w:p w14:paraId="66E2A4D1" w14:textId="5DEFC945" w:rsidR="003B0BDA" w:rsidRDefault="003B0BDA" w:rsidP="00FB202F">
            <w:pPr>
              <w:spacing w:line="240" w:lineRule="auto"/>
              <w:jc w:val="left"/>
            </w:pPr>
            <w:r>
              <w:t xml:space="preserve">Paola </w:t>
            </w:r>
            <w:proofErr w:type="spellStart"/>
            <w:r>
              <w:t>Bruzzone</w:t>
            </w:r>
            <w:proofErr w:type="spellEnd"/>
            <w:r>
              <w:t xml:space="preserve"> G.</w:t>
            </w:r>
          </w:p>
        </w:tc>
        <w:tc>
          <w:tcPr>
            <w:tcW w:w="2694" w:type="dxa"/>
            <w:shd w:val="clear" w:color="auto" w:fill="auto"/>
            <w:tcMar>
              <w:top w:w="57" w:type="dxa"/>
              <w:left w:w="57" w:type="dxa"/>
              <w:bottom w:w="57" w:type="dxa"/>
              <w:right w:w="57" w:type="dxa"/>
            </w:tcMar>
            <w:vAlign w:val="center"/>
          </w:tcPr>
          <w:p w14:paraId="00440160" w14:textId="2B3AAAA0" w:rsidR="003B0BDA" w:rsidRDefault="003B0BDA" w:rsidP="00FB202F">
            <w:pPr>
              <w:spacing w:line="240" w:lineRule="auto"/>
              <w:jc w:val="left"/>
            </w:pPr>
            <w:r>
              <w:t>Abogada</w:t>
            </w:r>
          </w:p>
        </w:tc>
      </w:tr>
      <w:tr w:rsidR="003B0BDA" w14:paraId="2D394E74" w14:textId="4BF56A0F" w:rsidTr="00FB202F">
        <w:trPr>
          <w:trHeight w:val="443"/>
        </w:trPr>
        <w:tc>
          <w:tcPr>
            <w:tcW w:w="2184" w:type="dxa"/>
            <w:shd w:val="clear" w:color="auto" w:fill="auto"/>
            <w:tcMar>
              <w:top w:w="57" w:type="dxa"/>
              <w:left w:w="57" w:type="dxa"/>
              <w:bottom w:w="57" w:type="dxa"/>
              <w:right w:w="57" w:type="dxa"/>
            </w:tcMar>
            <w:vAlign w:val="center"/>
          </w:tcPr>
          <w:p w14:paraId="6FC31E8C" w14:textId="3C1A0018" w:rsidR="003B0BDA" w:rsidRDefault="003B0BDA" w:rsidP="00FB202F">
            <w:pPr>
              <w:spacing w:line="240" w:lineRule="auto"/>
              <w:jc w:val="left"/>
            </w:pPr>
            <w:r>
              <w:t>Directora</w:t>
            </w:r>
          </w:p>
        </w:tc>
        <w:tc>
          <w:tcPr>
            <w:tcW w:w="3543" w:type="dxa"/>
            <w:shd w:val="clear" w:color="auto" w:fill="auto"/>
            <w:tcMar>
              <w:top w:w="57" w:type="dxa"/>
              <w:left w:w="57" w:type="dxa"/>
              <w:bottom w:w="57" w:type="dxa"/>
              <w:right w:w="57" w:type="dxa"/>
            </w:tcMar>
            <w:vAlign w:val="center"/>
          </w:tcPr>
          <w:p w14:paraId="2B77C7D0" w14:textId="6F3EE4FB" w:rsidR="003B0BDA" w:rsidRDefault="003B0BDA" w:rsidP="00FB202F">
            <w:pPr>
              <w:spacing w:line="240" w:lineRule="auto"/>
              <w:jc w:val="left"/>
            </w:pPr>
            <w:r>
              <w:t>Adriana Tapia C.</w:t>
            </w:r>
          </w:p>
        </w:tc>
        <w:tc>
          <w:tcPr>
            <w:tcW w:w="2694" w:type="dxa"/>
            <w:shd w:val="clear" w:color="auto" w:fill="auto"/>
            <w:tcMar>
              <w:top w:w="57" w:type="dxa"/>
              <w:left w:w="57" w:type="dxa"/>
              <w:bottom w:w="57" w:type="dxa"/>
              <w:right w:w="57" w:type="dxa"/>
            </w:tcMar>
            <w:vAlign w:val="center"/>
          </w:tcPr>
          <w:p w14:paraId="20F2A568" w14:textId="720954C0" w:rsidR="003B0BDA" w:rsidRDefault="003B0BDA" w:rsidP="00FB202F">
            <w:pPr>
              <w:spacing w:line="240" w:lineRule="auto"/>
              <w:jc w:val="left"/>
            </w:pPr>
            <w:r>
              <w:t>Médico Cirujano</w:t>
            </w:r>
          </w:p>
        </w:tc>
      </w:tr>
      <w:tr w:rsidR="003B0BDA" w14:paraId="57828458" w14:textId="17C0547C" w:rsidTr="00FB202F">
        <w:tc>
          <w:tcPr>
            <w:tcW w:w="2184" w:type="dxa"/>
            <w:shd w:val="clear" w:color="auto" w:fill="auto"/>
            <w:tcMar>
              <w:top w:w="57" w:type="dxa"/>
              <w:left w:w="57" w:type="dxa"/>
              <w:bottom w:w="57" w:type="dxa"/>
              <w:right w:w="57" w:type="dxa"/>
            </w:tcMar>
            <w:vAlign w:val="center"/>
          </w:tcPr>
          <w:p w14:paraId="74E2F796" w14:textId="577AE377"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2412057" w14:textId="3321FFA2" w:rsidR="003B0BDA" w:rsidRDefault="003B0BDA" w:rsidP="00FB202F">
            <w:pPr>
              <w:spacing w:line="240" w:lineRule="auto"/>
              <w:jc w:val="left"/>
            </w:pPr>
            <w:r w:rsidRPr="00472443">
              <w:t xml:space="preserve">Gonzalo de Urruticoechea </w:t>
            </w:r>
            <w:r>
              <w:t>S.</w:t>
            </w:r>
          </w:p>
        </w:tc>
        <w:tc>
          <w:tcPr>
            <w:tcW w:w="2694" w:type="dxa"/>
            <w:shd w:val="clear" w:color="auto" w:fill="auto"/>
            <w:tcMar>
              <w:top w:w="57" w:type="dxa"/>
              <w:left w:w="57" w:type="dxa"/>
              <w:bottom w:w="57" w:type="dxa"/>
              <w:right w:w="57" w:type="dxa"/>
            </w:tcMar>
            <w:vAlign w:val="center"/>
          </w:tcPr>
          <w:p w14:paraId="4875DA62" w14:textId="7CB3957A" w:rsidR="003B0BDA" w:rsidRDefault="003B0BDA" w:rsidP="00FB202F">
            <w:pPr>
              <w:spacing w:line="240" w:lineRule="auto"/>
              <w:jc w:val="left"/>
            </w:pPr>
            <w:r>
              <w:t>Administrador de Empresas</w:t>
            </w:r>
          </w:p>
        </w:tc>
      </w:tr>
      <w:tr w:rsidR="003B0BDA" w14:paraId="3B8E9532" w14:textId="6C47CA6D" w:rsidTr="00FB202F">
        <w:trPr>
          <w:trHeight w:val="474"/>
        </w:trPr>
        <w:tc>
          <w:tcPr>
            <w:tcW w:w="2184" w:type="dxa"/>
            <w:shd w:val="clear" w:color="auto" w:fill="auto"/>
            <w:tcMar>
              <w:top w:w="57" w:type="dxa"/>
              <w:left w:w="57" w:type="dxa"/>
              <w:bottom w:w="57" w:type="dxa"/>
              <w:right w:w="57" w:type="dxa"/>
            </w:tcMar>
            <w:vAlign w:val="center"/>
          </w:tcPr>
          <w:p w14:paraId="5DB3E211" w14:textId="2CA76E06"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58F49F42" w14:textId="780DC95A" w:rsidR="003B0BDA" w:rsidRDefault="003B0BDA" w:rsidP="00FB202F">
            <w:pPr>
              <w:spacing w:line="240" w:lineRule="auto"/>
              <w:jc w:val="left"/>
            </w:pPr>
            <w:r w:rsidRPr="00AD16FF">
              <w:t xml:space="preserve">Patricio </w:t>
            </w:r>
            <w:proofErr w:type="spellStart"/>
            <w:r w:rsidRPr="00AD16FF">
              <w:t>Dussaillant</w:t>
            </w:r>
            <w:proofErr w:type="spellEnd"/>
            <w:r w:rsidRPr="00AD16FF">
              <w:t xml:space="preserve"> B</w:t>
            </w:r>
            <w:r>
              <w:t>.</w:t>
            </w:r>
          </w:p>
        </w:tc>
        <w:tc>
          <w:tcPr>
            <w:tcW w:w="2694" w:type="dxa"/>
            <w:shd w:val="clear" w:color="auto" w:fill="auto"/>
            <w:tcMar>
              <w:top w:w="57" w:type="dxa"/>
              <w:left w:w="57" w:type="dxa"/>
              <w:bottom w:w="57" w:type="dxa"/>
              <w:right w:w="57" w:type="dxa"/>
            </w:tcMar>
            <w:vAlign w:val="center"/>
          </w:tcPr>
          <w:p w14:paraId="192D95DC" w14:textId="2867907D" w:rsidR="003B0BDA" w:rsidRDefault="003B0BDA" w:rsidP="00FB202F">
            <w:pPr>
              <w:spacing w:line="240" w:lineRule="auto"/>
              <w:jc w:val="left"/>
            </w:pPr>
            <w:r>
              <w:t>Abogado</w:t>
            </w:r>
          </w:p>
        </w:tc>
      </w:tr>
      <w:tr w:rsidR="003B0BDA" w14:paraId="3B0464B2" w14:textId="04DADFE2" w:rsidTr="00FB202F">
        <w:trPr>
          <w:trHeight w:val="596"/>
        </w:trPr>
        <w:tc>
          <w:tcPr>
            <w:tcW w:w="2184" w:type="dxa"/>
            <w:shd w:val="clear" w:color="auto" w:fill="auto"/>
            <w:tcMar>
              <w:top w:w="57" w:type="dxa"/>
              <w:left w:w="57" w:type="dxa"/>
              <w:bottom w:w="57" w:type="dxa"/>
              <w:right w:w="57" w:type="dxa"/>
            </w:tcMar>
            <w:vAlign w:val="center"/>
          </w:tcPr>
          <w:p w14:paraId="2991803C" w14:textId="50A7EF8C"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DF13ED6" w14:textId="48DE6CC4" w:rsidR="003B0BDA" w:rsidRDefault="003B0BDA" w:rsidP="00FB202F">
            <w:pPr>
              <w:spacing w:line="240" w:lineRule="auto"/>
              <w:jc w:val="left"/>
            </w:pPr>
            <w:r w:rsidRPr="00AD16FF">
              <w:t xml:space="preserve">Raúl </w:t>
            </w:r>
            <w:proofErr w:type="spellStart"/>
            <w:r w:rsidRPr="00AD16FF">
              <w:t>Aronsohn</w:t>
            </w:r>
            <w:proofErr w:type="spellEnd"/>
            <w:r w:rsidRPr="00AD16FF">
              <w:t xml:space="preserve"> F</w:t>
            </w:r>
            <w:r>
              <w:t>.</w:t>
            </w:r>
          </w:p>
        </w:tc>
        <w:tc>
          <w:tcPr>
            <w:tcW w:w="2694" w:type="dxa"/>
            <w:shd w:val="clear" w:color="auto" w:fill="auto"/>
            <w:tcMar>
              <w:top w:w="57" w:type="dxa"/>
              <w:left w:w="57" w:type="dxa"/>
              <w:bottom w:w="57" w:type="dxa"/>
              <w:right w:w="57" w:type="dxa"/>
            </w:tcMar>
            <w:vAlign w:val="center"/>
          </w:tcPr>
          <w:p w14:paraId="5BCB951A" w14:textId="7691134A" w:rsidR="003B0BDA" w:rsidRDefault="003B0BDA" w:rsidP="00FB202F">
            <w:pPr>
              <w:spacing w:line="240" w:lineRule="auto"/>
              <w:jc w:val="left"/>
            </w:pPr>
            <w:r>
              <w:t>Ingeniero Comercial</w:t>
            </w:r>
          </w:p>
        </w:tc>
      </w:tr>
      <w:tr w:rsidR="003B0BDA" w14:paraId="19B748E1" w14:textId="2C23E289" w:rsidTr="00FB202F">
        <w:tc>
          <w:tcPr>
            <w:tcW w:w="2184" w:type="dxa"/>
            <w:shd w:val="clear" w:color="auto" w:fill="auto"/>
            <w:tcMar>
              <w:top w:w="57" w:type="dxa"/>
              <w:left w:w="57" w:type="dxa"/>
              <w:bottom w:w="57" w:type="dxa"/>
              <w:right w:w="57" w:type="dxa"/>
            </w:tcMar>
            <w:vAlign w:val="center"/>
          </w:tcPr>
          <w:p w14:paraId="040896AC" w14:textId="332B5AA2" w:rsidR="003B0BDA" w:rsidRDefault="003B0BDA" w:rsidP="00FB202F">
            <w:pPr>
              <w:spacing w:line="240" w:lineRule="auto"/>
              <w:jc w:val="left"/>
            </w:pPr>
            <w:r>
              <w:t>Director (Independiente)</w:t>
            </w:r>
          </w:p>
        </w:tc>
        <w:tc>
          <w:tcPr>
            <w:tcW w:w="3543" w:type="dxa"/>
            <w:shd w:val="clear" w:color="auto" w:fill="auto"/>
            <w:tcMar>
              <w:top w:w="57" w:type="dxa"/>
              <w:left w:w="57" w:type="dxa"/>
              <w:bottom w:w="57" w:type="dxa"/>
              <w:right w:w="57" w:type="dxa"/>
            </w:tcMar>
            <w:vAlign w:val="center"/>
          </w:tcPr>
          <w:p w14:paraId="5888F8A2" w14:textId="415634D8" w:rsidR="003B0BDA" w:rsidRDefault="003B0BDA" w:rsidP="00FB202F">
            <w:pPr>
              <w:spacing w:line="240" w:lineRule="auto"/>
              <w:jc w:val="left"/>
            </w:pPr>
            <w:r w:rsidRPr="00AD16FF">
              <w:t>Felipe Pérez W</w:t>
            </w:r>
            <w:r>
              <w:t>.</w:t>
            </w:r>
          </w:p>
        </w:tc>
        <w:tc>
          <w:tcPr>
            <w:tcW w:w="2694" w:type="dxa"/>
            <w:shd w:val="clear" w:color="auto" w:fill="auto"/>
            <w:tcMar>
              <w:top w:w="57" w:type="dxa"/>
              <w:left w:w="57" w:type="dxa"/>
              <w:bottom w:w="57" w:type="dxa"/>
              <w:right w:w="57" w:type="dxa"/>
            </w:tcMar>
            <w:vAlign w:val="center"/>
          </w:tcPr>
          <w:p w14:paraId="77B65E4F" w14:textId="756CD4FE" w:rsidR="003B0BDA" w:rsidRDefault="003B0BDA" w:rsidP="00FB202F">
            <w:pPr>
              <w:spacing w:line="240" w:lineRule="auto"/>
              <w:jc w:val="left"/>
            </w:pPr>
            <w:r>
              <w:t>Abogado</w:t>
            </w:r>
          </w:p>
        </w:tc>
      </w:tr>
    </w:tbl>
    <w:p w14:paraId="3625BE06" w14:textId="70DD27FD" w:rsidR="00A959D6" w:rsidRDefault="00A959D6" w:rsidP="003C5F48"/>
    <w:p w14:paraId="6F541ABB" w14:textId="0A54E4DD" w:rsidR="005664E3" w:rsidRDefault="00166500" w:rsidP="005664E3">
      <w:pPr>
        <w:pStyle w:val="Ttulolibre"/>
      </w:pPr>
      <w:r>
        <w:br w:type="page"/>
      </w:r>
      <w:r w:rsidR="005664E3">
        <w:lastRenderedPageBreak/>
        <w:t>Gerentes</w:t>
      </w:r>
    </w:p>
    <w:p w14:paraId="3C1C69C2" w14:textId="12590013" w:rsidR="000F3560" w:rsidRDefault="00331307" w:rsidP="003C5F48">
      <w:r>
        <w:t xml:space="preserve">Los </w:t>
      </w:r>
      <w:r w:rsidR="008539DD">
        <w:t xml:space="preserve">gerentes de áreas vigentes a septiembre de 2018 son los </w:t>
      </w:r>
      <w:r>
        <w:t>siguientes</w:t>
      </w:r>
      <w:r w:rsidR="008539DD">
        <w:t>:</w:t>
      </w:r>
    </w:p>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18"/>
        <w:gridCol w:w="2835"/>
        <w:gridCol w:w="2268"/>
      </w:tblGrid>
      <w:tr w:rsidR="00FB202F" w:rsidRPr="00252C4F" w14:paraId="0CA4C41A" w14:textId="77777777" w:rsidTr="00FB202F">
        <w:tc>
          <w:tcPr>
            <w:tcW w:w="3318" w:type="dxa"/>
            <w:shd w:val="clear" w:color="auto" w:fill="D9E2F3"/>
            <w:tcMar>
              <w:top w:w="57" w:type="dxa"/>
              <w:left w:w="57" w:type="dxa"/>
              <w:bottom w:w="57" w:type="dxa"/>
              <w:right w:w="57" w:type="dxa"/>
            </w:tcMar>
            <w:vAlign w:val="center"/>
          </w:tcPr>
          <w:p w14:paraId="2DA672C7" w14:textId="0CBDFA39" w:rsidR="00D22926" w:rsidRPr="00FB202F" w:rsidRDefault="00D22926" w:rsidP="00FB202F">
            <w:pPr>
              <w:spacing w:line="240" w:lineRule="auto"/>
              <w:jc w:val="left"/>
              <w:rPr>
                <w:b/>
              </w:rPr>
            </w:pPr>
            <w:r w:rsidRPr="00FB202F">
              <w:rPr>
                <w:b/>
              </w:rPr>
              <w:t>Cargo</w:t>
            </w:r>
          </w:p>
        </w:tc>
        <w:tc>
          <w:tcPr>
            <w:tcW w:w="2835" w:type="dxa"/>
            <w:shd w:val="clear" w:color="auto" w:fill="D9E2F3"/>
            <w:tcMar>
              <w:top w:w="57" w:type="dxa"/>
              <w:left w:w="57" w:type="dxa"/>
              <w:bottom w:w="57" w:type="dxa"/>
              <w:right w:w="57" w:type="dxa"/>
            </w:tcMar>
            <w:vAlign w:val="center"/>
          </w:tcPr>
          <w:p w14:paraId="658E1049" w14:textId="525958C6" w:rsidR="00D22926" w:rsidRPr="00FB202F" w:rsidRDefault="00D22926" w:rsidP="00FB202F">
            <w:pPr>
              <w:spacing w:line="240" w:lineRule="auto"/>
              <w:jc w:val="left"/>
              <w:rPr>
                <w:b/>
              </w:rPr>
            </w:pPr>
            <w:r w:rsidRPr="00FB202F">
              <w:rPr>
                <w:b/>
              </w:rPr>
              <w:t>Nombre</w:t>
            </w:r>
          </w:p>
        </w:tc>
        <w:tc>
          <w:tcPr>
            <w:tcW w:w="2268" w:type="dxa"/>
            <w:shd w:val="clear" w:color="auto" w:fill="D9E2F3"/>
            <w:tcMar>
              <w:top w:w="57" w:type="dxa"/>
              <w:left w:w="57" w:type="dxa"/>
              <w:bottom w:w="57" w:type="dxa"/>
              <w:right w:w="57" w:type="dxa"/>
            </w:tcMar>
            <w:vAlign w:val="center"/>
          </w:tcPr>
          <w:p w14:paraId="1613B21D" w14:textId="4A06A1BD" w:rsidR="00D22926" w:rsidRPr="00FB202F" w:rsidRDefault="00D22926" w:rsidP="00FB202F">
            <w:pPr>
              <w:spacing w:line="240" w:lineRule="auto"/>
              <w:jc w:val="left"/>
              <w:rPr>
                <w:b/>
              </w:rPr>
            </w:pPr>
            <w:r w:rsidRPr="00FB202F">
              <w:rPr>
                <w:b/>
              </w:rPr>
              <w:t>Profesión</w:t>
            </w:r>
          </w:p>
        </w:tc>
      </w:tr>
      <w:tr w:rsidR="00D22926" w14:paraId="2BA5CC32" w14:textId="77777777" w:rsidTr="00FB202F">
        <w:trPr>
          <w:trHeight w:val="439"/>
        </w:trPr>
        <w:tc>
          <w:tcPr>
            <w:tcW w:w="3318" w:type="dxa"/>
            <w:shd w:val="clear" w:color="auto" w:fill="auto"/>
            <w:tcMar>
              <w:top w:w="57" w:type="dxa"/>
              <w:left w:w="57" w:type="dxa"/>
              <w:bottom w:w="57" w:type="dxa"/>
              <w:right w:w="57" w:type="dxa"/>
            </w:tcMar>
            <w:vAlign w:val="center"/>
          </w:tcPr>
          <w:p w14:paraId="347A6FAD" w14:textId="3EEA4930" w:rsidR="00D22926" w:rsidRDefault="00E85DC5" w:rsidP="00FB202F">
            <w:pPr>
              <w:spacing w:line="240" w:lineRule="auto"/>
              <w:jc w:val="left"/>
            </w:pPr>
            <w:r>
              <w:t>Gerente General</w:t>
            </w:r>
          </w:p>
        </w:tc>
        <w:tc>
          <w:tcPr>
            <w:tcW w:w="2835" w:type="dxa"/>
            <w:shd w:val="clear" w:color="auto" w:fill="auto"/>
            <w:tcMar>
              <w:top w:w="57" w:type="dxa"/>
              <w:left w:w="57" w:type="dxa"/>
              <w:bottom w:w="57" w:type="dxa"/>
              <w:right w:w="57" w:type="dxa"/>
            </w:tcMar>
            <w:vAlign w:val="center"/>
          </w:tcPr>
          <w:p w14:paraId="581B07C7" w14:textId="567B6565" w:rsidR="00D22926" w:rsidRDefault="004C32E0" w:rsidP="00FB202F">
            <w:pPr>
              <w:spacing w:line="240" w:lineRule="auto"/>
              <w:jc w:val="left"/>
            </w:pPr>
            <w:r>
              <w:t>Rodolfo Prat Diaz</w:t>
            </w:r>
          </w:p>
        </w:tc>
        <w:tc>
          <w:tcPr>
            <w:tcW w:w="2268" w:type="dxa"/>
            <w:shd w:val="clear" w:color="auto" w:fill="auto"/>
            <w:tcMar>
              <w:top w:w="57" w:type="dxa"/>
              <w:left w:w="57" w:type="dxa"/>
              <w:bottom w:w="57" w:type="dxa"/>
              <w:right w:w="57" w:type="dxa"/>
            </w:tcMar>
            <w:vAlign w:val="center"/>
          </w:tcPr>
          <w:p w14:paraId="20064585" w14:textId="72709F04" w:rsidR="00D22926" w:rsidRDefault="00D22926" w:rsidP="00FB202F">
            <w:pPr>
              <w:spacing w:line="240" w:lineRule="auto"/>
              <w:jc w:val="left"/>
            </w:pPr>
            <w:r>
              <w:t>Ingeniero Naval</w:t>
            </w:r>
          </w:p>
        </w:tc>
      </w:tr>
      <w:tr w:rsidR="00D22926" w14:paraId="65742838" w14:textId="77777777" w:rsidTr="00FB202F">
        <w:trPr>
          <w:trHeight w:val="432"/>
        </w:trPr>
        <w:tc>
          <w:tcPr>
            <w:tcW w:w="3318" w:type="dxa"/>
            <w:shd w:val="clear" w:color="auto" w:fill="auto"/>
            <w:tcMar>
              <w:top w:w="57" w:type="dxa"/>
              <w:left w:w="57" w:type="dxa"/>
              <w:bottom w:w="57" w:type="dxa"/>
              <w:right w:w="57" w:type="dxa"/>
            </w:tcMar>
            <w:vAlign w:val="center"/>
          </w:tcPr>
          <w:p w14:paraId="53A10632" w14:textId="75F8329F" w:rsidR="00D22926" w:rsidRDefault="00E85DC5" w:rsidP="00FB202F">
            <w:pPr>
              <w:spacing w:line="240" w:lineRule="auto"/>
              <w:jc w:val="left"/>
            </w:pPr>
            <w:r>
              <w:t>Gerente Comercial</w:t>
            </w:r>
          </w:p>
        </w:tc>
        <w:tc>
          <w:tcPr>
            <w:tcW w:w="2835" w:type="dxa"/>
            <w:shd w:val="clear" w:color="auto" w:fill="auto"/>
            <w:tcMar>
              <w:top w:w="57" w:type="dxa"/>
              <w:left w:w="57" w:type="dxa"/>
              <w:bottom w:w="57" w:type="dxa"/>
              <w:right w:w="57" w:type="dxa"/>
            </w:tcMar>
            <w:vAlign w:val="center"/>
          </w:tcPr>
          <w:p w14:paraId="6377864D" w14:textId="170C18C1" w:rsidR="00D22926" w:rsidRDefault="004C32E0" w:rsidP="00FB202F">
            <w:pPr>
              <w:spacing w:line="240" w:lineRule="auto"/>
              <w:jc w:val="left"/>
            </w:pPr>
            <w:r>
              <w:t xml:space="preserve">Claudio </w:t>
            </w:r>
            <w:proofErr w:type="spellStart"/>
            <w:r>
              <w:t>Figari</w:t>
            </w:r>
            <w:proofErr w:type="spellEnd"/>
            <w:r>
              <w:t xml:space="preserve"> Sepúlveda</w:t>
            </w:r>
          </w:p>
        </w:tc>
        <w:tc>
          <w:tcPr>
            <w:tcW w:w="2268" w:type="dxa"/>
            <w:shd w:val="clear" w:color="auto" w:fill="auto"/>
            <w:tcMar>
              <w:top w:w="57" w:type="dxa"/>
              <w:left w:w="57" w:type="dxa"/>
              <w:bottom w:w="57" w:type="dxa"/>
              <w:right w:w="57" w:type="dxa"/>
            </w:tcMar>
            <w:vAlign w:val="center"/>
          </w:tcPr>
          <w:p w14:paraId="7B682584" w14:textId="39DB0B4F" w:rsidR="00D22926" w:rsidRDefault="00D22926" w:rsidP="00FB202F">
            <w:pPr>
              <w:spacing w:line="240" w:lineRule="auto"/>
              <w:jc w:val="left"/>
            </w:pPr>
            <w:r>
              <w:t>Ingeniero Civil</w:t>
            </w:r>
          </w:p>
        </w:tc>
      </w:tr>
      <w:tr w:rsidR="00D22926" w14:paraId="4178058D" w14:textId="77777777" w:rsidTr="00FB202F">
        <w:tc>
          <w:tcPr>
            <w:tcW w:w="3318" w:type="dxa"/>
            <w:shd w:val="clear" w:color="auto" w:fill="auto"/>
            <w:tcMar>
              <w:top w:w="57" w:type="dxa"/>
              <w:left w:w="57" w:type="dxa"/>
              <w:bottom w:w="57" w:type="dxa"/>
              <w:right w:w="57" w:type="dxa"/>
            </w:tcMar>
            <w:vAlign w:val="center"/>
          </w:tcPr>
          <w:p w14:paraId="1153F59F" w14:textId="77777777" w:rsidR="007A0376" w:rsidRDefault="00E85DC5" w:rsidP="00FB202F">
            <w:pPr>
              <w:spacing w:line="240" w:lineRule="auto"/>
              <w:jc w:val="left"/>
            </w:pPr>
            <w:r>
              <w:t xml:space="preserve">Gerente de Administración </w:t>
            </w:r>
          </w:p>
          <w:p w14:paraId="5EF959DC" w14:textId="72D931AF" w:rsidR="00D22926" w:rsidRDefault="00E85DC5" w:rsidP="00FB202F">
            <w:pPr>
              <w:spacing w:line="240" w:lineRule="auto"/>
              <w:jc w:val="left"/>
            </w:pPr>
            <w:r>
              <w:t>y Finanzas</w:t>
            </w:r>
          </w:p>
        </w:tc>
        <w:tc>
          <w:tcPr>
            <w:tcW w:w="2835" w:type="dxa"/>
            <w:shd w:val="clear" w:color="auto" w:fill="auto"/>
            <w:tcMar>
              <w:top w:w="57" w:type="dxa"/>
              <w:left w:w="57" w:type="dxa"/>
              <w:bottom w:w="57" w:type="dxa"/>
              <w:right w:w="57" w:type="dxa"/>
            </w:tcMar>
            <w:vAlign w:val="center"/>
          </w:tcPr>
          <w:p w14:paraId="1EF93573" w14:textId="2026585D" w:rsidR="00D22926" w:rsidRDefault="001543B1" w:rsidP="00FB202F">
            <w:pPr>
              <w:spacing w:line="240" w:lineRule="auto"/>
              <w:jc w:val="left"/>
            </w:pPr>
            <w:r>
              <w:t xml:space="preserve">Francisco </w:t>
            </w:r>
            <w:proofErr w:type="spellStart"/>
            <w:r>
              <w:t>Opaso</w:t>
            </w:r>
            <w:proofErr w:type="spellEnd"/>
            <w:r>
              <w:t xml:space="preserve"> </w:t>
            </w:r>
            <w:proofErr w:type="spellStart"/>
            <w:r>
              <w:t>Souper</w:t>
            </w:r>
            <w:proofErr w:type="spellEnd"/>
          </w:p>
        </w:tc>
        <w:tc>
          <w:tcPr>
            <w:tcW w:w="2268" w:type="dxa"/>
            <w:shd w:val="clear" w:color="auto" w:fill="auto"/>
            <w:tcMar>
              <w:top w:w="57" w:type="dxa"/>
              <w:left w:w="57" w:type="dxa"/>
              <w:bottom w:w="57" w:type="dxa"/>
              <w:right w:w="57" w:type="dxa"/>
            </w:tcMar>
            <w:vAlign w:val="center"/>
          </w:tcPr>
          <w:p w14:paraId="59843F2A" w14:textId="71DBD4D4" w:rsidR="00D22926" w:rsidRDefault="00D22926" w:rsidP="00FB202F">
            <w:pPr>
              <w:spacing w:line="240" w:lineRule="auto"/>
              <w:jc w:val="left"/>
            </w:pPr>
            <w:r>
              <w:t>Ingeniero Comercial</w:t>
            </w:r>
          </w:p>
        </w:tc>
      </w:tr>
      <w:tr w:rsidR="00D22926" w14:paraId="5BD6ED54" w14:textId="77777777" w:rsidTr="00FB202F">
        <w:trPr>
          <w:trHeight w:val="478"/>
        </w:trPr>
        <w:tc>
          <w:tcPr>
            <w:tcW w:w="3318" w:type="dxa"/>
            <w:shd w:val="clear" w:color="auto" w:fill="auto"/>
            <w:tcMar>
              <w:top w:w="57" w:type="dxa"/>
              <w:left w:w="57" w:type="dxa"/>
              <w:bottom w:w="57" w:type="dxa"/>
              <w:right w:w="57" w:type="dxa"/>
            </w:tcMar>
            <w:vAlign w:val="center"/>
          </w:tcPr>
          <w:p w14:paraId="3D5A4D38" w14:textId="5184E7C2" w:rsidR="00D22926" w:rsidRDefault="0080390E" w:rsidP="00FB202F">
            <w:pPr>
              <w:spacing w:line="240" w:lineRule="auto"/>
              <w:jc w:val="left"/>
            </w:pPr>
            <w:r>
              <w:t>Gerente de Operaciones</w:t>
            </w:r>
          </w:p>
        </w:tc>
        <w:tc>
          <w:tcPr>
            <w:tcW w:w="2835" w:type="dxa"/>
            <w:shd w:val="clear" w:color="auto" w:fill="auto"/>
            <w:tcMar>
              <w:top w:w="57" w:type="dxa"/>
              <w:left w:w="57" w:type="dxa"/>
              <w:bottom w:w="57" w:type="dxa"/>
              <w:right w:w="57" w:type="dxa"/>
            </w:tcMar>
            <w:vAlign w:val="center"/>
          </w:tcPr>
          <w:p w14:paraId="4C514532" w14:textId="5F3591F5" w:rsidR="00D22926" w:rsidRDefault="001543B1" w:rsidP="00FB202F">
            <w:pPr>
              <w:spacing w:line="240" w:lineRule="auto"/>
              <w:jc w:val="left"/>
            </w:pPr>
            <w:r>
              <w:t xml:space="preserve">Renzo </w:t>
            </w:r>
            <w:proofErr w:type="spellStart"/>
            <w:r>
              <w:t>Aste</w:t>
            </w:r>
            <w:proofErr w:type="spellEnd"/>
            <w:r>
              <w:t xml:space="preserve"> </w:t>
            </w:r>
            <w:proofErr w:type="spellStart"/>
            <w:r>
              <w:t>Sereño</w:t>
            </w:r>
            <w:proofErr w:type="spellEnd"/>
          </w:p>
        </w:tc>
        <w:tc>
          <w:tcPr>
            <w:tcW w:w="2268" w:type="dxa"/>
            <w:shd w:val="clear" w:color="auto" w:fill="auto"/>
            <w:tcMar>
              <w:top w:w="57" w:type="dxa"/>
              <w:left w:w="57" w:type="dxa"/>
              <w:bottom w:w="57" w:type="dxa"/>
              <w:right w:w="57" w:type="dxa"/>
            </w:tcMar>
            <w:vAlign w:val="center"/>
          </w:tcPr>
          <w:p w14:paraId="64D85F8F" w14:textId="40EEF360" w:rsidR="00D22926" w:rsidRDefault="00D22926" w:rsidP="00FB202F">
            <w:pPr>
              <w:spacing w:line="240" w:lineRule="auto"/>
              <w:jc w:val="left"/>
            </w:pPr>
            <w:r>
              <w:t>Ingeniero Comercial</w:t>
            </w:r>
          </w:p>
        </w:tc>
      </w:tr>
      <w:tr w:rsidR="00D22926" w14:paraId="1F9485E2" w14:textId="77777777" w:rsidTr="00FB202F">
        <w:tc>
          <w:tcPr>
            <w:tcW w:w="3318" w:type="dxa"/>
            <w:shd w:val="clear" w:color="auto" w:fill="auto"/>
            <w:tcMar>
              <w:top w:w="57" w:type="dxa"/>
              <w:left w:w="57" w:type="dxa"/>
              <w:bottom w:w="57" w:type="dxa"/>
              <w:right w:w="57" w:type="dxa"/>
            </w:tcMar>
            <w:vAlign w:val="center"/>
          </w:tcPr>
          <w:p w14:paraId="08772985" w14:textId="77777777" w:rsidR="00A53607" w:rsidRDefault="0080390E" w:rsidP="00FB202F">
            <w:pPr>
              <w:spacing w:line="240" w:lineRule="auto"/>
              <w:jc w:val="left"/>
            </w:pPr>
            <w:r>
              <w:t xml:space="preserve">Gerente de Planificación </w:t>
            </w:r>
          </w:p>
          <w:p w14:paraId="58B39712" w14:textId="5C4CC6E5" w:rsidR="00D22926" w:rsidRDefault="0080390E" w:rsidP="00FB202F">
            <w:pPr>
              <w:spacing w:line="240" w:lineRule="auto"/>
              <w:jc w:val="left"/>
            </w:pPr>
            <w:r>
              <w:t>y Desarrollo</w:t>
            </w:r>
          </w:p>
        </w:tc>
        <w:tc>
          <w:tcPr>
            <w:tcW w:w="2835" w:type="dxa"/>
            <w:shd w:val="clear" w:color="auto" w:fill="auto"/>
            <w:tcMar>
              <w:top w:w="57" w:type="dxa"/>
              <w:left w:w="57" w:type="dxa"/>
              <w:bottom w:w="57" w:type="dxa"/>
              <w:right w:w="57" w:type="dxa"/>
            </w:tcMar>
            <w:vAlign w:val="center"/>
          </w:tcPr>
          <w:p w14:paraId="7CB76F04" w14:textId="285275C3" w:rsidR="00D22926" w:rsidRDefault="00D01531" w:rsidP="00FB202F">
            <w:pPr>
              <w:spacing w:line="240" w:lineRule="auto"/>
              <w:jc w:val="left"/>
            </w:pPr>
            <w:r>
              <w:t>Jaime Soto Zura</w:t>
            </w:r>
          </w:p>
        </w:tc>
        <w:tc>
          <w:tcPr>
            <w:tcW w:w="2268" w:type="dxa"/>
            <w:shd w:val="clear" w:color="auto" w:fill="auto"/>
            <w:tcMar>
              <w:top w:w="57" w:type="dxa"/>
              <w:left w:w="57" w:type="dxa"/>
              <w:bottom w:w="57" w:type="dxa"/>
              <w:right w:w="57" w:type="dxa"/>
            </w:tcMar>
            <w:vAlign w:val="center"/>
          </w:tcPr>
          <w:p w14:paraId="242AF8B9" w14:textId="64D9BB8D" w:rsidR="00D22926" w:rsidRDefault="00D22926" w:rsidP="00FB202F">
            <w:pPr>
              <w:spacing w:line="240" w:lineRule="auto"/>
              <w:jc w:val="left"/>
            </w:pPr>
            <w:r>
              <w:t>Ingeniero Comercial</w:t>
            </w:r>
          </w:p>
        </w:tc>
      </w:tr>
      <w:tr w:rsidR="00D22926" w14:paraId="4FA17D85" w14:textId="77777777" w:rsidTr="00FB202F">
        <w:trPr>
          <w:trHeight w:val="482"/>
        </w:trPr>
        <w:tc>
          <w:tcPr>
            <w:tcW w:w="3318" w:type="dxa"/>
            <w:shd w:val="clear" w:color="auto" w:fill="auto"/>
            <w:tcMar>
              <w:top w:w="57" w:type="dxa"/>
              <w:left w:w="57" w:type="dxa"/>
              <w:bottom w:w="57" w:type="dxa"/>
              <w:right w:w="57" w:type="dxa"/>
            </w:tcMar>
            <w:vAlign w:val="center"/>
          </w:tcPr>
          <w:p w14:paraId="155D8B88" w14:textId="231A34CC" w:rsidR="00D22926" w:rsidRDefault="0080390E" w:rsidP="00FB202F">
            <w:pPr>
              <w:spacing w:line="240" w:lineRule="auto"/>
              <w:jc w:val="left"/>
            </w:pPr>
            <w:r>
              <w:t>Gerente de Asuntos Legales</w:t>
            </w:r>
          </w:p>
        </w:tc>
        <w:tc>
          <w:tcPr>
            <w:tcW w:w="2835" w:type="dxa"/>
            <w:shd w:val="clear" w:color="auto" w:fill="auto"/>
            <w:tcMar>
              <w:top w:w="57" w:type="dxa"/>
              <w:left w:w="57" w:type="dxa"/>
              <w:bottom w:w="57" w:type="dxa"/>
              <w:right w:w="57" w:type="dxa"/>
            </w:tcMar>
            <w:vAlign w:val="center"/>
          </w:tcPr>
          <w:p w14:paraId="40BE8E43" w14:textId="30F0CCB4" w:rsidR="00D22926" w:rsidRDefault="00FC389C" w:rsidP="00FB202F">
            <w:pPr>
              <w:spacing w:line="240" w:lineRule="auto"/>
              <w:jc w:val="left"/>
            </w:pPr>
            <w:r>
              <w:t>Johanna Diaz Riquelme</w:t>
            </w:r>
          </w:p>
        </w:tc>
        <w:tc>
          <w:tcPr>
            <w:tcW w:w="2268" w:type="dxa"/>
            <w:shd w:val="clear" w:color="auto" w:fill="auto"/>
            <w:tcMar>
              <w:top w:w="57" w:type="dxa"/>
              <w:left w:w="57" w:type="dxa"/>
              <w:bottom w:w="57" w:type="dxa"/>
              <w:right w:w="57" w:type="dxa"/>
            </w:tcMar>
            <w:vAlign w:val="center"/>
          </w:tcPr>
          <w:p w14:paraId="69648078" w14:textId="16C010B7" w:rsidR="00D22926" w:rsidRDefault="00D22926" w:rsidP="00FB202F">
            <w:pPr>
              <w:spacing w:line="240" w:lineRule="auto"/>
              <w:ind w:left="709" w:hanging="709"/>
              <w:jc w:val="left"/>
            </w:pPr>
            <w:r>
              <w:t>Abogada</w:t>
            </w:r>
          </w:p>
        </w:tc>
      </w:tr>
    </w:tbl>
    <w:p w14:paraId="2D51CF36" w14:textId="77777777" w:rsidR="00D65183" w:rsidRDefault="00D65183" w:rsidP="003C5F48"/>
    <w:p w14:paraId="78271E57" w14:textId="154E1E74" w:rsidR="00D65183" w:rsidRDefault="00D65183" w:rsidP="00D65183">
      <w:pPr>
        <w:pStyle w:val="Ttulolibre"/>
      </w:pPr>
      <w:r>
        <w:t>Dotación General</w:t>
      </w:r>
    </w:p>
    <w:p w14:paraId="7E78EC97" w14:textId="36871B17" w:rsidR="005348F2" w:rsidRDefault="007D1982" w:rsidP="003C5F48">
      <w:r>
        <w:t>Finalmente,</w:t>
      </w:r>
      <w:r w:rsidR="005348F2">
        <w:t xml:space="preserve"> </w:t>
      </w:r>
      <w:r w:rsidR="007669C3">
        <w:t>la dotación general de la</w:t>
      </w:r>
      <w:r w:rsidR="005348F2">
        <w:t xml:space="preserve"> </w:t>
      </w:r>
      <w:r w:rsidR="007669C3">
        <w:t>empresa, distribuida</w:t>
      </w:r>
      <w:r w:rsidR="005348F2">
        <w:t xml:space="preserve"> por niveles jerárquicos y vigente a </w:t>
      </w:r>
      <w:r w:rsidR="00352D27">
        <w:t>agosto</w:t>
      </w:r>
      <w:r w:rsidR="005348F2">
        <w:t xml:space="preserve"> de 2018, es la siguiente:</w:t>
      </w:r>
    </w:p>
    <w:p w14:paraId="50FA12C8" w14:textId="77777777" w:rsidR="00FE4D03" w:rsidRDefault="00FE4D03" w:rsidP="003C5F4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2"/>
        <w:gridCol w:w="1023"/>
        <w:gridCol w:w="1090"/>
        <w:gridCol w:w="1229"/>
        <w:gridCol w:w="1003"/>
      </w:tblGrid>
      <w:tr w:rsidR="00FB202F" w:rsidRPr="00FE4D03" w14:paraId="5EB85012" w14:textId="4611C0CE" w:rsidTr="00FB202F">
        <w:tc>
          <w:tcPr>
            <w:tcW w:w="4042" w:type="dxa"/>
            <w:shd w:val="clear" w:color="auto" w:fill="D9E2F3"/>
            <w:tcMar>
              <w:top w:w="57" w:type="dxa"/>
              <w:left w:w="57" w:type="dxa"/>
              <w:bottom w:w="57" w:type="dxa"/>
              <w:right w:w="57" w:type="dxa"/>
            </w:tcMar>
            <w:vAlign w:val="center"/>
          </w:tcPr>
          <w:p w14:paraId="502E1121" w14:textId="42E28E68" w:rsidR="008C468C" w:rsidRPr="00FB202F" w:rsidRDefault="008C468C" w:rsidP="00FB202F">
            <w:pPr>
              <w:spacing w:line="240" w:lineRule="auto"/>
              <w:jc w:val="left"/>
              <w:rPr>
                <w:b/>
              </w:rPr>
            </w:pPr>
            <w:r w:rsidRPr="00FB202F">
              <w:rPr>
                <w:b/>
              </w:rPr>
              <w:t>Nivel</w:t>
            </w:r>
          </w:p>
        </w:tc>
        <w:tc>
          <w:tcPr>
            <w:tcW w:w="1023" w:type="dxa"/>
            <w:shd w:val="clear" w:color="auto" w:fill="D9E2F3"/>
            <w:tcMar>
              <w:top w:w="57" w:type="dxa"/>
              <w:left w:w="57" w:type="dxa"/>
              <w:bottom w:w="57" w:type="dxa"/>
              <w:right w:w="57" w:type="dxa"/>
            </w:tcMar>
            <w:vAlign w:val="center"/>
          </w:tcPr>
          <w:p w14:paraId="125401D2" w14:textId="5D843EFD" w:rsidR="008C468C" w:rsidRPr="00FB202F" w:rsidRDefault="008C468C" w:rsidP="00FB202F">
            <w:pPr>
              <w:spacing w:line="240" w:lineRule="auto"/>
              <w:jc w:val="left"/>
              <w:rPr>
                <w:b/>
              </w:rPr>
            </w:pPr>
            <w:r w:rsidRPr="00FB202F">
              <w:rPr>
                <w:b/>
              </w:rPr>
              <w:t>Arica</w:t>
            </w:r>
          </w:p>
        </w:tc>
        <w:tc>
          <w:tcPr>
            <w:tcW w:w="1090" w:type="dxa"/>
            <w:shd w:val="clear" w:color="auto" w:fill="D9E2F3"/>
            <w:tcMar>
              <w:top w:w="57" w:type="dxa"/>
              <w:left w:w="57" w:type="dxa"/>
              <w:bottom w:w="57" w:type="dxa"/>
              <w:right w:w="57" w:type="dxa"/>
            </w:tcMar>
            <w:vAlign w:val="center"/>
          </w:tcPr>
          <w:p w14:paraId="3BD69F2B" w14:textId="7A4C5DA4" w:rsidR="008C468C" w:rsidRPr="00FB202F" w:rsidRDefault="008C468C" w:rsidP="00FB202F">
            <w:pPr>
              <w:spacing w:line="240" w:lineRule="auto"/>
              <w:jc w:val="left"/>
              <w:rPr>
                <w:b/>
              </w:rPr>
            </w:pPr>
            <w:r w:rsidRPr="00FB202F">
              <w:rPr>
                <w:b/>
              </w:rPr>
              <w:t>Iquique</w:t>
            </w:r>
          </w:p>
        </w:tc>
        <w:tc>
          <w:tcPr>
            <w:tcW w:w="1229" w:type="dxa"/>
            <w:shd w:val="clear" w:color="auto" w:fill="D9E2F3"/>
            <w:tcMar>
              <w:top w:w="57" w:type="dxa"/>
              <w:left w:w="57" w:type="dxa"/>
              <w:bottom w:w="57" w:type="dxa"/>
              <w:right w:w="57" w:type="dxa"/>
            </w:tcMar>
            <w:vAlign w:val="center"/>
          </w:tcPr>
          <w:p w14:paraId="33A51235" w14:textId="0FE788C7" w:rsidR="008C468C" w:rsidRPr="00FB202F" w:rsidRDefault="008C468C" w:rsidP="00FB202F">
            <w:pPr>
              <w:spacing w:line="240" w:lineRule="auto"/>
              <w:jc w:val="left"/>
              <w:rPr>
                <w:b/>
              </w:rPr>
            </w:pPr>
            <w:r w:rsidRPr="00FB202F">
              <w:rPr>
                <w:b/>
              </w:rPr>
              <w:t>Santiago</w:t>
            </w:r>
          </w:p>
        </w:tc>
        <w:tc>
          <w:tcPr>
            <w:tcW w:w="1003" w:type="dxa"/>
            <w:shd w:val="clear" w:color="auto" w:fill="D9E2F3"/>
            <w:vAlign w:val="center"/>
          </w:tcPr>
          <w:p w14:paraId="321E8138" w14:textId="68BFCDAC" w:rsidR="008C468C" w:rsidRPr="00FB202F" w:rsidRDefault="008C468C" w:rsidP="00FB202F">
            <w:pPr>
              <w:spacing w:line="240" w:lineRule="auto"/>
              <w:jc w:val="left"/>
              <w:rPr>
                <w:b/>
              </w:rPr>
            </w:pPr>
            <w:r w:rsidRPr="00FB202F">
              <w:rPr>
                <w:b/>
              </w:rPr>
              <w:t>Total</w:t>
            </w:r>
          </w:p>
        </w:tc>
      </w:tr>
      <w:tr w:rsidR="00FB202F" w14:paraId="680CD97D" w14:textId="575007C6" w:rsidTr="00FB202F">
        <w:trPr>
          <w:trHeight w:val="416"/>
        </w:trPr>
        <w:tc>
          <w:tcPr>
            <w:tcW w:w="4042" w:type="dxa"/>
            <w:shd w:val="clear" w:color="auto" w:fill="auto"/>
            <w:tcMar>
              <w:top w:w="57" w:type="dxa"/>
              <w:left w:w="57" w:type="dxa"/>
              <w:bottom w:w="57" w:type="dxa"/>
              <w:right w:w="57" w:type="dxa"/>
            </w:tcMar>
            <w:vAlign w:val="center"/>
          </w:tcPr>
          <w:p w14:paraId="5FE4B40E" w14:textId="4B476B34" w:rsidR="008C468C" w:rsidRDefault="008C468C" w:rsidP="00FB202F">
            <w:pPr>
              <w:spacing w:line="240" w:lineRule="auto"/>
              <w:jc w:val="left"/>
            </w:pPr>
            <w:r>
              <w:t>Plazos Fijos</w:t>
            </w:r>
          </w:p>
        </w:tc>
        <w:tc>
          <w:tcPr>
            <w:tcW w:w="1023" w:type="dxa"/>
            <w:shd w:val="clear" w:color="auto" w:fill="auto"/>
            <w:tcMar>
              <w:top w:w="57" w:type="dxa"/>
              <w:left w:w="57" w:type="dxa"/>
              <w:bottom w:w="57" w:type="dxa"/>
              <w:right w:w="57" w:type="dxa"/>
            </w:tcMar>
            <w:vAlign w:val="center"/>
          </w:tcPr>
          <w:p w14:paraId="63DC5E0B" w14:textId="762AA900"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1810A77C" w14:textId="3AD7A4A4" w:rsidR="008C468C" w:rsidRDefault="008C468C" w:rsidP="00FB202F">
            <w:pPr>
              <w:spacing w:line="240" w:lineRule="auto"/>
              <w:jc w:val="right"/>
            </w:pPr>
            <w:r>
              <w:t>30</w:t>
            </w:r>
          </w:p>
        </w:tc>
        <w:tc>
          <w:tcPr>
            <w:tcW w:w="1229" w:type="dxa"/>
            <w:shd w:val="clear" w:color="auto" w:fill="auto"/>
            <w:tcMar>
              <w:top w:w="57" w:type="dxa"/>
              <w:left w:w="57" w:type="dxa"/>
              <w:bottom w:w="57" w:type="dxa"/>
              <w:right w:w="57" w:type="dxa"/>
            </w:tcMar>
            <w:vAlign w:val="center"/>
          </w:tcPr>
          <w:p w14:paraId="51F61191" w14:textId="7DD3F127" w:rsidR="008C468C" w:rsidRDefault="008C468C" w:rsidP="00FB202F">
            <w:pPr>
              <w:spacing w:line="240" w:lineRule="auto"/>
              <w:jc w:val="right"/>
            </w:pPr>
            <w:r>
              <w:t>0</w:t>
            </w:r>
          </w:p>
        </w:tc>
        <w:tc>
          <w:tcPr>
            <w:tcW w:w="1003" w:type="dxa"/>
            <w:shd w:val="clear" w:color="auto" w:fill="auto"/>
            <w:vAlign w:val="center"/>
          </w:tcPr>
          <w:p w14:paraId="34472D3E" w14:textId="6A532ECB" w:rsidR="008C468C" w:rsidRPr="00FB202F" w:rsidRDefault="0028550B" w:rsidP="00FB202F">
            <w:pPr>
              <w:spacing w:line="240" w:lineRule="auto"/>
              <w:jc w:val="right"/>
              <w:rPr>
                <w:b/>
              </w:rPr>
            </w:pPr>
            <w:r w:rsidRPr="00FB202F">
              <w:rPr>
                <w:b/>
              </w:rPr>
              <w:t>30</w:t>
            </w:r>
          </w:p>
        </w:tc>
      </w:tr>
      <w:tr w:rsidR="00FB202F" w14:paraId="1AD3AE45" w14:textId="299F7619" w:rsidTr="00FB202F">
        <w:trPr>
          <w:trHeight w:val="452"/>
        </w:trPr>
        <w:tc>
          <w:tcPr>
            <w:tcW w:w="4042" w:type="dxa"/>
            <w:shd w:val="clear" w:color="auto" w:fill="auto"/>
            <w:tcMar>
              <w:top w:w="57" w:type="dxa"/>
              <w:left w:w="57" w:type="dxa"/>
              <w:bottom w:w="57" w:type="dxa"/>
              <w:right w:w="57" w:type="dxa"/>
            </w:tcMar>
            <w:vAlign w:val="center"/>
          </w:tcPr>
          <w:p w14:paraId="50008D3D" w14:textId="1158DCCA" w:rsidR="008C468C" w:rsidRDefault="008C468C" w:rsidP="00FB202F">
            <w:pPr>
              <w:spacing w:line="240" w:lineRule="auto"/>
              <w:jc w:val="left"/>
            </w:pPr>
            <w:r>
              <w:t>Gerentes y Ejecutivos</w:t>
            </w:r>
          </w:p>
        </w:tc>
        <w:tc>
          <w:tcPr>
            <w:tcW w:w="1023" w:type="dxa"/>
            <w:shd w:val="clear" w:color="auto" w:fill="auto"/>
            <w:tcMar>
              <w:top w:w="57" w:type="dxa"/>
              <w:left w:w="57" w:type="dxa"/>
              <w:bottom w:w="57" w:type="dxa"/>
              <w:right w:w="57" w:type="dxa"/>
            </w:tcMar>
            <w:vAlign w:val="center"/>
          </w:tcPr>
          <w:p w14:paraId="40374E87" w14:textId="46D7739B"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24CC6411" w14:textId="4FF0BE8F" w:rsidR="008C468C" w:rsidRDefault="008C468C" w:rsidP="00FB202F">
            <w:pPr>
              <w:spacing w:line="240" w:lineRule="auto"/>
              <w:jc w:val="right"/>
            </w:pPr>
            <w:r>
              <w:t>18</w:t>
            </w:r>
          </w:p>
        </w:tc>
        <w:tc>
          <w:tcPr>
            <w:tcW w:w="1229" w:type="dxa"/>
            <w:shd w:val="clear" w:color="auto" w:fill="auto"/>
            <w:tcMar>
              <w:top w:w="57" w:type="dxa"/>
              <w:left w:w="57" w:type="dxa"/>
              <w:bottom w:w="57" w:type="dxa"/>
              <w:right w:w="57" w:type="dxa"/>
            </w:tcMar>
            <w:vAlign w:val="center"/>
          </w:tcPr>
          <w:p w14:paraId="50279D8B" w14:textId="61CB5EDF" w:rsidR="008C468C" w:rsidRDefault="008C468C" w:rsidP="00FB202F">
            <w:pPr>
              <w:spacing w:line="240" w:lineRule="auto"/>
              <w:jc w:val="right"/>
            </w:pPr>
            <w:r>
              <w:t>0</w:t>
            </w:r>
          </w:p>
        </w:tc>
        <w:tc>
          <w:tcPr>
            <w:tcW w:w="1003" w:type="dxa"/>
            <w:shd w:val="clear" w:color="auto" w:fill="auto"/>
            <w:vAlign w:val="center"/>
          </w:tcPr>
          <w:p w14:paraId="65825700" w14:textId="20E7C6EB" w:rsidR="008C468C" w:rsidRPr="00FB202F" w:rsidRDefault="0028550B" w:rsidP="00FB202F">
            <w:pPr>
              <w:spacing w:line="240" w:lineRule="auto"/>
              <w:jc w:val="right"/>
              <w:rPr>
                <w:b/>
              </w:rPr>
            </w:pPr>
            <w:r w:rsidRPr="00FB202F">
              <w:rPr>
                <w:b/>
              </w:rPr>
              <w:t>18</w:t>
            </w:r>
          </w:p>
        </w:tc>
      </w:tr>
      <w:tr w:rsidR="00FB202F" w14:paraId="681E37F1" w14:textId="54508480" w:rsidTr="00FB202F">
        <w:tc>
          <w:tcPr>
            <w:tcW w:w="4042" w:type="dxa"/>
            <w:shd w:val="clear" w:color="auto" w:fill="auto"/>
            <w:tcMar>
              <w:top w:w="57" w:type="dxa"/>
              <w:left w:w="57" w:type="dxa"/>
              <w:bottom w:w="57" w:type="dxa"/>
              <w:right w:w="57" w:type="dxa"/>
            </w:tcMar>
            <w:vAlign w:val="center"/>
          </w:tcPr>
          <w:p w14:paraId="6E234D98" w14:textId="77777777" w:rsidR="001F5AE5" w:rsidRDefault="008C468C" w:rsidP="00FB202F">
            <w:pPr>
              <w:spacing w:line="240" w:lineRule="auto"/>
              <w:jc w:val="left"/>
            </w:pPr>
            <w:r>
              <w:t>Jefaturas, Profesionales y</w:t>
            </w:r>
          </w:p>
          <w:p w14:paraId="45D15F90" w14:textId="5B64BB66" w:rsidR="008C468C" w:rsidRDefault="008C468C" w:rsidP="00FB202F">
            <w:pPr>
              <w:spacing w:line="240" w:lineRule="auto"/>
              <w:jc w:val="left"/>
            </w:pPr>
            <w:r>
              <w:t>Encargados</w:t>
            </w:r>
          </w:p>
        </w:tc>
        <w:tc>
          <w:tcPr>
            <w:tcW w:w="1023" w:type="dxa"/>
            <w:shd w:val="clear" w:color="auto" w:fill="auto"/>
            <w:tcMar>
              <w:top w:w="57" w:type="dxa"/>
              <w:left w:w="57" w:type="dxa"/>
              <w:bottom w:w="57" w:type="dxa"/>
              <w:right w:w="57" w:type="dxa"/>
            </w:tcMar>
            <w:vAlign w:val="center"/>
          </w:tcPr>
          <w:p w14:paraId="0C4BF0A1" w14:textId="52037291" w:rsidR="008C468C" w:rsidRDefault="008C468C" w:rsidP="00FB202F">
            <w:pPr>
              <w:spacing w:line="240" w:lineRule="auto"/>
              <w:jc w:val="right"/>
            </w:pPr>
            <w:r>
              <w:t>1</w:t>
            </w:r>
          </w:p>
        </w:tc>
        <w:tc>
          <w:tcPr>
            <w:tcW w:w="1090" w:type="dxa"/>
            <w:shd w:val="clear" w:color="auto" w:fill="auto"/>
            <w:tcMar>
              <w:top w:w="57" w:type="dxa"/>
              <w:left w:w="57" w:type="dxa"/>
              <w:bottom w:w="57" w:type="dxa"/>
              <w:right w:w="57" w:type="dxa"/>
            </w:tcMar>
            <w:vAlign w:val="center"/>
          </w:tcPr>
          <w:p w14:paraId="585B17BE" w14:textId="1960FEC7" w:rsidR="008C468C" w:rsidRDefault="008C468C" w:rsidP="00FB202F">
            <w:pPr>
              <w:spacing w:line="240" w:lineRule="auto"/>
              <w:jc w:val="right"/>
            </w:pPr>
            <w:r>
              <w:t>59</w:t>
            </w:r>
          </w:p>
        </w:tc>
        <w:tc>
          <w:tcPr>
            <w:tcW w:w="1229" w:type="dxa"/>
            <w:shd w:val="clear" w:color="auto" w:fill="auto"/>
            <w:tcMar>
              <w:top w:w="57" w:type="dxa"/>
              <w:left w:w="57" w:type="dxa"/>
              <w:bottom w:w="57" w:type="dxa"/>
              <w:right w:w="57" w:type="dxa"/>
            </w:tcMar>
            <w:vAlign w:val="center"/>
          </w:tcPr>
          <w:p w14:paraId="39AACA43" w14:textId="391AE6BE" w:rsidR="008C468C" w:rsidRDefault="008C468C" w:rsidP="00FB202F">
            <w:pPr>
              <w:spacing w:line="240" w:lineRule="auto"/>
              <w:jc w:val="right"/>
            </w:pPr>
            <w:r>
              <w:t>1</w:t>
            </w:r>
          </w:p>
        </w:tc>
        <w:tc>
          <w:tcPr>
            <w:tcW w:w="1003" w:type="dxa"/>
            <w:shd w:val="clear" w:color="auto" w:fill="auto"/>
            <w:vAlign w:val="center"/>
          </w:tcPr>
          <w:p w14:paraId="2FF7F2C0" w14:textId="48DDE772" w:rsidR="008C468C" w:rsidRPr="00FB202F" w:rsidRDefault="0028550B" w:rsidP="00FB202F">
            <w:pPr>
              <w:spacing w:line="240" w:lineRule="auto"/>
              <w:jc w:val="right"/>
              <w:rPr>
                <w:b/>
              </w:rPr>
            </w:pPr>
            <w:r w:rsidRPr="00FB202F">
              <w:rPr>
                <w:b/>
              </w:rPr>
              <w:t>62</w:t>
            </w:r>
          </w:p>
        </w:tc>
      </w:tr>
      <w:tr w:rsidR="00FB202F" w14:paraId="224B0D5E" w14:textId="562877D4" w:rsidTr="00FB202F">
        <w:trPr>
          <w:trHeight w:val="470"/>
        </w:trPr>
        <w:tc>
          <w:tcPr>
            <w:tcW w:w="4042" w:type="dxa"/>
            <w:shd w:val="clear" w:color="auto" w:fill="auto"/>
            <w:tcMar>
              <w:top w:w="57" w:type="dxa"/>
              <w:left w:w="57" w:type="dxa"/>
              <w:bottom w:w="57" w:type="dxa"/>
              <w:right w:w="57" w:type="dxa"/>
            </w:tcMar>
            <w:vAlign w:val="center"/>
          </w:tcPr>
          <w:p w14:paraId="6A54FCF4" w14:textId="303C3BAA" w:rsidR="008C468C" w:rsidRDefault="008C468C" w:rsidP="00FB202F">
            <w:pPr>
              <w:spacing w:line="240" w:lineRule="auto"/>
              <w:jc w:val="left"/>
            </w:pPr>
            <w:r>
              <w:t>Trabajadores en General</w:t>
            </w:r>
          </w:p>
        </w:tc>
        <w:tc>
          <w:tcPr>
            <w:tcW w:w="1023" w:type="dxa"/>
            <w:shd w:val="clear" w:color="auto" w:fill="auto"/>
            <w:tcMar>
              <w:top w:w="57" w:type="dxa"/>
              <w:left w:w="57" w:type="dxa"/>
              <w:bottom w:w="57" w:type="dxa"/>
              <w:right w:w="57" w:type="dxa"/>
            </w:tcMar>
            <w:vAlign w:val="center"/>
          </w:tcPr>
          <w:p w14:paraId="597905C4" w14:textId="5812E7AE" w:rsidR="008C468C" w:rsidRDefault="008C468C" w:rsidP="00FB202F">
            <w:pPr>
              <w:spacing w:line="240" w:lineRule="auto"/>
              <w:jc w:val="right"/>
            </w:pPr>
            <w:r>
              <w:t>4</w:t>
            </w:r>
          </w:p>
        </w:tc>
        <w:tc>
          <w:tcPr>
            <w:tcW w:w="1090" w:type="dxa"/>
            <w:shd w:val="clear" w:color="auto" w:fill="auto"/>
            <w:tcMar>
              <w:top w:w="57" w:type="dxa"/>
              <w:left w:w="57" w:type="dxa"/>
              <w:bottom w:w="57" w:type="dxa"/>
              <w:right w:w="57" w:type="dxa"/>
            </w:tcMar>
            <w:vAlign w:val="center"/>
          </w:tcPr>
          <w:p w14:paraId="12DF03FA" w14:textId="2C7FCA5F" w:rsidR="008C468C" w:rsidRDefault="008C468C" w:rsidP="00FB202F">
            <w:pPr>
              <w:spacing w:line="240" w:lineRule="auto"/>
              <w:jc w:val="right"/>
            </w:pPr>
            <w:r>
              <w:t>180</w:t>
            </w:r>
          </w:p>
        </w:tc>
        <w:tc>
          <w:tcPr>
            <w:tcW w:w="1229" w:type="dxa"/>
            <w:shd w:val="clear" w:color="auto" w:fill="auto"/>
            <w:tcMar>
              <w:top w:w="57" w:type="dxa"/>
              <w:left w:w="57" w:type="dxa"/>
              <w:bottom w:w="57" w:type="dxa"/>
              <w:right w:w="57" w:type="dxa"/>
            </w:tcMar>
            <w:vAlign w:val="center"/>
          </w:tcPr>
          <w:p w14:paraId="10A84426" w14:textId="3D835CB4" w:rsidR="008C468C" w:rsidRDefault="008C468C" w:rsidP="00FB202F">
            <w:pPr>
              <w:spacing w:line="240" w:lineRule="auto"/>
              <w:jc w:val="right"/>
            </w:pPr>
            <w:r>
              <w:t>2</w:t>
            </w:r>
          </w:p>
        </w:tc>
        <w:tc>
          <w:tcPr>
            <w:tcW w:w="1003" w:type="dxa"/>
            <w:shd w:val="clear" w:color="auto" w:fill="auto"/>
            <w:vAlign w:val="center"/>
          </w:tcPr>
          <w:p w14:paraId="6989F62D" w14:textId="4B48B84B" w:rsidR="008C468C" w:rsidRPr="00FB202F" w:rsidRDefault="0028550B" w:rsidP="00FB202F">
            <w:pPr>
              <w:spacing w:line="240" w:lineRule="auto"/>
              <w:jc w:val="right"/>
              <w:rPr>
                <w:b/>
              </w:rPr>
            </w:pPr>
            <w:r w:rsidRPr="00FB202F">
              <w:rPr>
                <w:b/>
              </w:rPr>
              <w:t>186</w:t>
            </w:r>
          </w:p>
        </w:tc>
      </w:tr>
      <w:tr w:rsidR="00FB202F" w:rsidRPr="00266FD8" w14:paraId="4D5F1141" w14:textId="77777777" w:rsidTr="00FB202F">
        <w:tc>
          <w:tcPr>
            <w:tcW w:w="4042" w:type="dxa"/>
            <w:shd w:val="clear" w:color="auto" w:fill="auto"/>
            <w:tcMar>
              <w:top w:w="57" w:type="dxa"/>
              <w:left w:w="57" w:type="dxa"/>
              <w:bottom w:w="57" w:type="dxa"/>
              <w:right w:w="57" w:type="dxa"/>
            </w:tcMar>
            <w:vAlign w:val="center"/>
          </w:tcPr>
          <w:p w14:paraId="6427B2FD" w14:textId="004A91BB" w:rsidR="0028550B" w:rsidRPr="00FB202F" w:rsidRDefault="00E502B6" w:rsidP="00FB202F">
            <w:pPr>
              <w:spacing w:line="240" w:lineRule="auto"/>
              <w:jc w:val="left"/>
              <w:rPr>
                <w:b/>
              </w:rPr>
            </w:pPr>
            <w:r w:rsidRPr="00FB202F">
              <w:rPr>
                <w:b/>
              </w:rPr>
              <w:t>Totales</w:t>
            </w:r>
          </w:p>
        </w:tc>
        <w:tc>
          <w:tcPr>
            <w:tcW w:w="1023" w:type="dxa"/>
            <w:shd w:val="clear" w:color="auto" w:fill="auto"/>
            <w:tcMar>
              <w:top w:w="57" w:type="dxa"/>
              <w:left w:w="57" w:type="dxa"/>
              <w:bottom w:w="57" w:type="dxa"/>
              <w:right w:w="57" w:type="dxa"/>
            </w:tcMar>
            <w:vAlign w:val="center"/>
          </w:tcPr>
          <w:p w14:paraId="620A8473" w14:textId="0B8DDC5F" w:rsidR="0028550B" w:rsidRPr="00FB202F" w:rsidRDefault="00285017" w:rsidP="00FB202F">
            <w:pPr>
              <w:spacing w:line="240" w:lineRule="auto"/>
              <w:jc w:val="right"/>
              <w:rPr>
                <w:b/>
              </w:rPr>
            </w:pPr>
            <w:r w:rsidRPr="00FB202F">
              <w:rPr>
                <w:b/>
              </w:rPr>
              <w:t>5</w:t>
            </w:r>
          </w:p>
        </w:tc>
        <w:tc>
          <w:tcPr>
            <w:tcW w:w="1090" w:type="dxa"/>
            <w:shd w:val="clear" w:color="auto" w:fill="auto"/>
            <w:tcMar>
              <w:top w:w="57" w:type="dxa"/>
              <w:left w:w="57" w:type="dxa"/>
              <w:bottom w:w="57" w:type="dxa"/>
              <w:right w:w="57" w:type="dxa"/>
            </w:tcMar>
            <w:vAlign w:val="center"/>
          </w:tcPr>
          <w:p w14:paraId="4888293C" w14:textId="6B98C562" w:rsidR="0028550B" w:rsidRPr="00FB202F" w:rsidRDefault="00285017" w:rsidP="00FB202F">
            <w:pPr>
              <w:spacing w:line="240" w:lineRule="auto"/>
              <w:jc w:val="right"/>
              <w:rPr>
                <w:b/>
              </w:rPr>
            </w:pPr>
            <w:r w:rsidRPr="00FB202F">
              <w:rPr>
                <w:b/>
              </w:rPr>
              <w:t>287</w:t>
            </w:r>
          </w:p>
        </w:tc>
        <w:tc>
          <w:tcPr>
            <w:tcW w:w="1229" w:type="dxa"/>
            <w:shd w:val="clear" w:color="auto" w:fill="auto"/>
            <w:tcMar>
              <w:top w:w="57" w:type="dxa"/>
              <w:left w:w="57" w:type="dxa"/>
              <w:bottom w:w="57" w:type="dxa"/>
              <w:right w:w="57" w:type="dxa"/>
            </w:tcMar>
            <w:vAlign w:val="center"/>
          </w:tcPr>
          <w:p w14:paraId="2AA2CD7F" w14:textId="5C4BD252" w:rsidR="0028550B" w:rsidRPr="00FB202F" w:rsidRDefault="00285017" w:rsidP="00FB202F">
            <w:pPr>
              <w:spacing w:line="240" w:lineRule="auto"/>
              <w:jc w:val="right"/>
              <w:rPr>
                <w:b/>
              </w:rPr>
            </w:pPr>
            <w:r w:rsidRPr="00FB202F">
              <w:rPr>
                <w:b/>
              </w:rPr>
              <w:t>3</w:t>
            </w:r>
          </w:p>
        </w:tc>
        <w:tc>
          <w:tcPr>
            <w:tcW w:w="1003" w:type="dxa"/>
            <w:shd w:val="clear" w:color="auto" w:fill="auto"/>
            <w:vAlign w:val="center"/>
          </w:tcPr>
          <w:p w14:paraId="42B24DCA" w14:textId="49062387" w:rsidR="0028550B" w:rsidRPr="00FB202F" w:rsidRDefault="00285017" w:rsidP="00FB202F">
            <w:pPr>
              <w:spacing w:line="240" w:lineRule="auto"/>
              <w:jc w:val="right"/>
              <w:rPr>
                <w:b/>
              </w:rPr>
            </w:pPr>
            <w:r w:rsidRPr="00FB202F">
              <w:rPr>
                <w:b/>
              </w:rPr>
              <w:t>295</w:t>
            </w:r>
          </w:p>
        </w:tc>
      </w:tr>
    </w:tbl>
    <w:p w14:paraId="4273D044" w14:textId="77777777" w:rsidR="00FF0938" w:rsidRDefault="00FF0938" w:rsidP="003C5F48"/>
    <w:p w14:paraId="433A183F" w14:textId="55CB3D02" w:rsidR="000D79F8" w:rsidRDefault="00FF0938" w:rsidP="00FF0938">
      <w:pPr>
        <w:pStyle w:val="Ttulo3"/>
      </w:pPr>
      <w:r>
        <w:br w:type="page"/>
      </w:r>
      <w:bookmarkStart w:id="19" w:name="_Toc529744708"/>
      <w:r w:rsidR="008A1F9E">
        <w:lastRenderedPageBreak/>
        <w:t>Estructura Organizacional</w:t>
      </w:r>
      <w:bookmarkEnd w:id="19"/>
    </w:p>
    <w:p w14:paraId="4558A232" w14:textId="250403F6" w:rsidR="00B8089B" w:rsidRDefault="005D5DE0" w:rsidP="00B8089B">
      <w:r>
        <w:rPr>
          <w:noProof/>
        </w:rPr>
        <w:pict w14:anchorId="018B777C">
          <v:group id="_x0000_s1081" editas="orgchart" style="position:absolute;left:0;text-align:left;margin-left:0;margin-top:20.6pt;width:457.5pt;height:498pt;z-index:251651584;mso-position-horizontal:center" coordorigin="3561,2430" coordsize="9358,11519">
            <o:lock v:ext="edit" aspectratio="t"/>
            <o:diagram v:ext="edit" dgmstyle="1" dgmscalex="64080" dgmscaley="56667" dgmfontsize="10"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561;top:2430;width:9358;height:11519" o:preferrelative="f">
              <v:fill o:detectmouseclick="t"/>
              <v:path o:extrusionok="t" o:connecttype="none"/>
              <o:lock v:ext="edit" text="t"/>
            </v:shape>
            <v:shapetype id="_x0000_t33" coordsize="21600,21600" o:spt="33" o:oned="t" path="m,l21600,r,21600e" filled="f">
              <v:stroke joinstyle="miter"/>
              <v:path arrowok="t" fillok="f" o:connecttype="none"/>
              <o:lock v:ext="edit" shapetype="t"/>
            </v:shapetype>
            <v:shape id="_s1083" o:spid="_x0000_s1083" type="#_x0000_t33" style="position:absolute;left:11501;top:8575;width:338;height:2854;flip:y" o:connectortype="elbow" adj="-627709,96045,-627709" strokecolor="#669"/>
            <v:shape id="_s1084" o:spid="_x0000_s1084" type="#_x0000_t33" style="position:absolute;left:11501;top:8575;width:338;height:1775;flip:y" o:connectortype="elbow" adj="-627709,141294,-627709" strokecolor="#669"/>
            <v:shape id="_s1085" o:spid="_x0000_s1085" type="#_x0000_t33" style="position:absolute;left:11501;top:8575;width:338;height:695;flip:y" o:connectortype="elbow" adj="-627709,327306,-627709" strokecolor="#669"/>
            <v:shape id="_s1086" o:spid="_x0000_s1086" type="#_x0000_t33" style="position:absolute;left:8621;top:8575;width:338;height:1775;flip:y" o:connectortype="elbow" adj="-443389,141294,-443389" strokecolor="#669"/>
            <v:shape id="_s1087" o:spid="_x0000_s1087" type="#_x0000_t33" style="position:absolute;left:8621;top:8575;width:338;height:695;flip:y" o:connectortype="elbow" adj="-443389,327306,-443389" strokecolor="#669"/>
            <v:shape id="_s1088" o:spid="_x0000_s1088" type="#_x0000_t33" style="position:absolute;left:5742;top:8575;width:338;height:5014;flip:y" o:connectortype="elbow" adj="-259135,63973,-259135" strokecolor="#669"/>
            <v:shape id="_s1089" o:spid="_x0000_s1089" type="#_x0000_t33" style="position:absolute;left:5742;top:8575;width:338;height:3934;flip:y" o:connectortype="elbow" adj="-259135,75606,-259135" strokecolor="#669"/>
            <v:shape id="_s1090" o:spid="_x0000_s1090" type="#_x0000_t33" style="position:absolute;left:5742;top:8575;width:338;height:2854;flip:y" o:connectortype="elbow" adj="-259135,96045,-259135" strokecolor="#669"/>
            <v:shape id="_s1091" o:spid="_x0000_s1091" type="#_x0000_t33" style="position:absolute;left:5742;top:8575;width:338;height:1775;flip:y" o:connectortype="elbow" adj="-259135,141294,-259135" strokecolor="#669"/>
            <v:shape id="_s1092" o:spid="_x0000_s1092" type="#_x0000_t33" style="position:absolute;left:5742;top:8575;width:338;height:695;flip:y" o:connectortype="elbow" adj="-259135,327306,-259135" strokecolor="#669"/>
            <v:shape id="_s1093" o:spid="_x0000_s1093" type="#_x0000_t33" style="position:absolute;left:8959;top:4255;width:337;height:2855;rotation:180" o:connectortype="elbow" adj="-486589,-63339,-486589" strokecolor="#669"/>
            <v:shape id="_s1094" o:spid="_x0000_s1094" type="#_x0000_t33" style="position:absolute;left:8621;top:4255;width:338;height:2855;flip:y" o:connectortype="elbow" adj="-443389,63339,-443389" strokecolor="#669"/>
            <v:shape id="_s1095" o:spid="_x0000_s1095" type="#_x0000_t33" style="position:absolute;left:8959;top:4255;width:337;height:1775;rotation:180" o:connectortype="elbow" adj="-486589,-88736,-486589" strokecolor="#669"/>
            <v:shape id="_s1096" o:spid="_x0000_s1096" type="#_x0000_t33" style="position:absolute;left:8621;top:4255;width:338;height:1774;flip:y" o:connectortype="elbow" adj="-443389,88780,-443389" strokecolor="#66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97" o:spid="_x0000_s1097" type="#_x0000_t34" style="position:absolute;left:8624;top:4590;width:3549;height:2880;rotation:270;flip:x" o:connectortype="elbow" adj="1094,60136,-69818" strokecolor="#669"/>
            <v:shapetype id="_x0000_t32" coordsize="21600,21600" o:spt="32" o:oned="t" path="m,l21600,21600e" filled="f">
              <v:path arrowok="t" fillok="f" o:connecttype="none"/>
              <o:lock v:ext="edit" shapetype="t"/>
            </v:shapetype>
            <v:shape id="_s1098" o:spid="_x0000_s1098" type="#_x0000_t32" style="position:absolute;left:7185;top:6029;width:3549;height:1;rotation:270" o:connectortype="elbow" adj="-49999,-1,-49999" strokecolor="#669"/>
            <v:shape id="_s1099" o:spid="_x0000_s1099" type="#_x0000_t34" style="position:absolute;left:5745;top:4590;width:3549;height:2879;rotation:270" o:connectortype="elbow" adj="1094,-60158,-30187" strokecolor="#669"/>
            <v:shape id="_s1100" o:spid="_x0000_s1100" type="#_x0000_t33" style="position:absolute;left:8959;top:4255;width:337;height:695;rotation:180" o:connectortype="elbow" adj="-486589,-193070,-486589" strokecolor="#669"/>
            <v:shape id="_s1101" o:spid="_x0000_s1101" type="#_x0000_t33" style="position:absolute;left:8621;top:4255;width:338;height:695;flip:y" o:connectortype="elbow" adj="-443389,193070,-443389" strokecolor="#669"/>
            <v:shape id="_s1102" o:spid="_x0000_s1102" type="#_x0000_t32" style="position:absolute;left:8805;top:3330;width:309;height:1;rotation:270" o:connectortype="elbow" adj="-574706,-1,-574706" strokecolor="#669"/>
            <v:roundrect id="_s1103" o:spid="_x0000_s1103" style="position:absolute;left:7879;top:2430;width:2160;height:720;v-text-anchor:middle" arcsize=".5" o:dgmlayout="0" o:dgmnodekind="1" o:dgmlayoutmru="0" filled="f" strokecolor="#a50021" strokeweight="2.25pt">
              <v:textbox style="mso-next-textbox:#_s1103" inset="0,0,0,0">
                <w:txbxContent>
                  <w:p w14:paraId="5E737CA1" w14:textId="457E2DAC" w:rsidR="005D5DE0" w:rsidRPr="00B34354" w:rsidRDefault="005D5DE0" w:rsidP="005B5646">
                    <w:pPr>
                      <w:jc w:val="center"/>
                      <w:rPr>
                        <w:rFonts w:cs="Arial"/>
                        <w:sz w:val="16"/>
                        <w:szCs w:val="16"/>
                      </w:rPr>
                    </w:pPr>
                    <w:r w:rsidRPr="00B34354">
                      <w:rPr>
                        <w:rFonts w:cs="Arial"/>
                        <w:sz w:val="16"/>
                        <w:szCs w:val="16"/>
                      </w:rPr>
                      <w:t>Directorio</w:t>
                    </w:r>
                  </w:p>
                </w:txbxContent>
              </v:textbox>
            </v:roundrect>
            <v:roundrect id="_s1104" o:spid="_x0000_s1104" style="position:absolute;left:7879;top:3510;width:2160;height:720;v-text-anchor:middle" arcsize=".5" o:dgmlayout="0" o:dgmnodekind="0" filled="f" strokecolor="#4c6d80" strokeweight="2.25pt">
              <v:textbox style="mso-next-textbox:#_s1104" inset="0,0,0,0">
                <w:txbxContent>
                  <w:p w14:paraId="0F810941" w14:textId="7E59B4C0" w:rsidR="005D5DE0" w:rsidRPr="00B34354" w:rsidRDefault="005D5DE0" w:rsidP="005B5646">
                    <w:pPr>
                      <w:spacing w:line="240" w:lineRule="auto"/>
                      <w:jc w:val="center"/>
                      <w:rPr>
                        <w:rFonts w:cs="Arial"/>
                        <w:sz w:val="16"/>
                        <w:szCs w:val="16"/>
                      </w:rPr>
                    </w:pPr>
                    <w:r w:rsidRPr="00B34354">
                      <w:rPr>
                        <w:rFonts w:cs="Arial"/>
                        <w:sz w:val="16"/>
                        <w:szCs w:val="16"/>
                      </w:rPr>
                      <w:t xml:space="preserve">Gerencia </w:t>
                    </w:r>
                  </w:p>
                  <w:p w14:paraId="644CBC9B" w14:textId="77777777" w:rsidR="005D5DE0" w:rsidRPr="00B34354" w:rsidRDefault="005D5DE0" w:rsidP="005B5646">
                    <w:pPr>
                      <w:spacing w:line="240" w:lineRule="auto"/>
                      <w:jc w:val="center"/>
                      <w:rPr>
                        <w:rFonts w:cs="Arial"/>
                        <w:sz w:val="16"/>
                        <w:szCs w:val="16"/>
                      </w:rPr>
                    </w:pPr>
                    <w:r w:rsidRPr="00B34354">
                      <w:rPr>
                        <w:rFonts w:cs="Arial"/>
                        <w:sz w:val="16"/>
                        <w:szCs w:val="16"/>
                      </w:rPr>
                      <w:t>General</w:t>
                    </w:r>
                  </w:p>
                </w:txbxContent>
              </v:textbox>
            </v:roundrect>
            <v:roundrect id="_s1105" o:spid="_x0000_s1105" style="position:absolute;left:6439;top:4590;width:2160;height:720;v-text-anchor:middle" arcsize=".5" o:dgmlayout="0" o:dgmnodekind="2" filled="f" strokecolor="#b2b2b2" strokeweight="2.25pt">
              <v:textbox style="mso-next-textbox:#_s1105" inset="0,0,0,0">
                <w:txbxContent>
                  <w:p w14:paraId="6EEC76C6" w14:textId="09D2BA42" w:rsidR="005D5DE0" w:rsidRPr="00B34354" w:rsidRDefault="005D5DE0" w:rsidP="005B5646">
                    <w:pPr>
                      <w:spacing w:line="240" w:lineRule="auto"/>
                      <w:jc w:val="center"/>
                      <w:rPr>
                        <w:rFonts w:cs="Arial"/>
                        <w:sz w:val="11"/>
                        <w:szCs w:val="12"/>
                      </w:rPr>
                    </w:pPr>
                    <w:r w:rsidRPr="00B34354">
                      <w:rPr>
                        <w:rFonts w:cs="Arial"/>
                        <w:sz w:val="11"/>
                        <w:szCs w:val="12"/>
                      </w:rPr>
                      <w:t xml:space="preserve">Gerencia de </w:t>
                    </w:r>
                  </w:p>
                  <w:p w14:paraId="68BE45FB" w14:textId="77777777" w:rsidR="005D5DE0" w:rsidRPr="00B34354" w:rsidRDefault="005D5DE0" w:rsidP="005B5646">
                    <w:pPr>
                      <w:spacing w:line="240" w:lineRule="auto"/>
                      <w:jc w:val="center"/>
                      <w:rPr>
                        <w:rFonts w:cs="Arial"/>
                        <w:sz w:val="11"/>
                        <w:szCs w:val="12"/>
                      </w:rPr>
                    </w:pPr>
                    <w:r w:rsidRPr="00B34354">
                      <w:rPr>
                        <w:rFonts w:cs="Arial"/>
                        <w:sz w:val="11"/>
                        <w:szCs w:val="12"/>
                      </w:rPr>
                      <w:t>Asuntos</w:t>
                    </w:r>
                  </w:p>
                  <w:p w14:paraId="00957C6D" w14:textId="34061772" w:rsidR="005D5DE0" w:rsidRPr="00B34354" w:rsidRDefault="005D5DE0" w:rsidP="005B5646">
                    <w:pPr>
                      <w:spacing w:line="240" w:lineRule="auto"/>
                      <w:jc w:val="center"/>
                      <w:rPr>
                        <w:rFonts w:cs="Arial"/>
                        <w:sz w:val="11"/>
                        <w:szCs w:val="12"/>
                      </w:rPr>
                    </w:pPr>
                    <w:r w:rsidRPr="00B34354">
                      <w:rPr>
                        <w:rFonts w:cs="Arial"/>
                        <w:sz w:val="11"/>
                        <w:szCs w:val="12"/>
                      </w:rPr>
                      <w:t xml:space="preserve"> Legales</w:t>
                    </w:r>
                  </w:p>
                </w:txbxContent>
              </v:textbox>
            </v:roundrect>
            <v:roundrect id="_s1106" o:spid="_x0000_s1106" style="position:absolute;left:9319;top:4590;width:2160;height:719;v-text-anchor:middle" arcsize=".5" o:dgmlayout="0" o:dgmnodekind="2" filled="f" strokecolor="#b2b2b2" strokeweight="2.25pt">
              <v:textbox style="mso-next-textbox:#_s1106" inset="0,0,0,0">
                <w:txbxContent>
                  <w:p w14:paraId="761AAA48" w14:textId="74403D28" w:rsidR="005D5DE0" w:rsidRPr="00B34354" w:rsidRDefault="005D5DE0" w:rsidP="005B5646">
                    <w:pPr>
                      <w:spacing w:line="240" w:lineRule="auto"/>
                      <w:jc w:val="center"/>
                      <w:rPr>
                        <w:rFonts w:cs="Arial"/>
                        <w:sz w:val="11"/>
                        <w:szCs w:val="12"/>
                      </w:rPr>
                    </w:pPr>
                    <w:r w:rsidRPr="00B34354">
                      <w:rPr>
                        <w:rFonts w:cs="Arial"/>
                        <w:sz w:val="11"/>
                        <w:szCs w:val="12"/>
                      </w:rPr>
                      <w:t xml:space="preserve">Gerencia de </w:t>
                    </w:r>
                  </w:p>
                  <w:p w14:paraId="01D303B2" w14:textId="7EB4B898" w:rsidR="005D5DE0" w:rsidRPr="00B34354" w:rsidRDefault="005D5DE0" w:rsidP="005B5646">
                    <w:pPr>
                      <w:spacing w:line="240" w:lineRule="auto"/>
                      <w:jc w:val="center"/>
                      <w:rPr>
                        <w:rFonts w:cs="Arial"/>
                        <w:sz w:val="11"/>
                        <w:szCs w:val="12"/>
                      </w:rPr>
                    </w:pPr>
                    <w:r w:rsidRPr="00B34354">
                      <w:rPr>
                        <w:rFonts w:cs="Arial"/>
                        <w:sz w:val="11"/>
                        <w:szCs w:val="12"/>
                      </w:rPr>
                      <w:t>Planificación y Desarrollo</w:t>
                    </w:r>
                  </w:p>
                </w:txbxContent>
              </v:textbox>
            </v:roundrect>
            <v:roundrect id="_s1107" o:spid="_x0000_s1107" style="position:absolute;left:5000;top:7830;width:2160;height:719;v-text-anchor:middle" arcsize=".5" o:dgmlayout="3" o:dgmnodekind="0" o:dgmlayoutmru="3" filled="f" strokecolor="#993" strokeweight="2.25pt">
              <v:textbox style="mso-next-textbox:#_s1107" inset="0,0,0,0">
                <w:txbxContent>
                  <w:p w14:paraId="17416995" w14:textId="1F4824E7" w:rsidR="005D5DE0" w:rsidRPr="00B34354" w:rsidRDefault="005D5DE0" w:rsidP="005B5646">
                    <w:pPr>
                      <w:spacing w:line="240" w:lineRule="auto"/>
                      <w:jc w:val="center"/>
                      <w:rPr>
                        <w:rFonts w:cs="Arial"/>
                        <w:sz w:val="11"/>
                        <w:szCs w:val="12"/>
                      </w:rPr>
                    </w:pPr>
                    <w:r w:rsidRPr="00B34354">
                      <w:rPr>
                        <w:rFonts w:cs="Arial"/>
                        <w:sz w:val="11"/>
                        <w:szCs w:val="12"/>
                      </w:rPr>
                      <w:t>Gerencia</w:t>
                    </w:r>
                  </w:p>
                  <w:p w14:paraId="437C34A8" w14:textId="77777777" w:rsidR="005D5DE0" w:rsidRPr="00B34354" w:rsidRDefault="005D5DE0" w:rsidP="005B5646">
                    <w:pPr>
                      <w:spacing w:line="240" w:lineRule="auto"/>
                      <w:jc w:val="center"/>
                      <w:rPr>
                        <w:rFonts w:cs="Arial"/>
                        <w:sz w:val="11"/>
                        <w:szCs w:val="12"/>
                      </w:rPr>
                    </w:pPr>
                    <w:r w:rsidRPr="00B34354">
                      <w:rPr>
                        <w:rFonts w:cs="Arial"/>
                        <w:sz w:val="11"/>
                        <w:szCs w:val="12"/>
                      </w:rPr>
                      <w:t>Comercial</w:t>
                    </w:r>
                  </w:p>
                </w:txbxContent>
              </v:textbox>
            </v:roundrect>
            <v:roundrect id="_s1108" o:spid="_x0000_s1108" style="position:absolute;left:7879;top:7830;width:2160;height:719;v-text-anchor:middle" arcsize=".5" o:dgmlayout="3" o:dgmnodekind="0" o:dgmlayoutmru="3" filled="f" strokecolor="#993" strokeweight="2.25pt">
              <v:textbox style="mso-next-textbox:#_s1108" inset="0,0,0,0">
                <w:txbxContent>
                  <w:p w14:paraId="0EFCF314" w14:textId="349DEAE9" w:rsidR="005D5DE0" w:rsidRPr="00B34354" w:rsidRDefault="005D5DE0" w:rsidP="005B5646">
                    <w:pPr>
                      <w:spacing w:line="240" w:lineRule="auto"/>
                      <w:jc w:val="center"/>
                      <w:rPr>
                        <w:rFonts w:cs="Arial"/>
                        <w:sz w:val="11"/>
                        <w:szCs w:val="12"/>
                      </w:rPr>
                    </w:pPr>
                    <w:r w:rsidRPr="00B34354">
                      <w:rPr>
                        <w:rFonts w:cs="Arial"/>
                        <w:sz w:val="11"/>
                        <w:szCs w:val="12"/>
                      </w:rPr>
                      <w:t xml:space="preserve">Gerencia de </w:t>
                    </w:r>
                  </w:p>
                  <w:p w14:paraId="19060090" w14:textId="77777777" w:rsidR="005D5DE0" w:rsidRPr="00B34354" w:rsidRDefault="005D5DE0" w:rsidP="005B5646">
                    <w:pPr>
                      <w:spacing w:line="240" w:lineRule="auto"/>
                      <w:jc w:val="center"/>
                      <w:rPr>
                        <w:rFonts w:cs="Arial"/>
                        <w:sz w:val="11"/>
                        <w:szCs w:val="12"/>
                      </w:rPr>
                    </w:pPr>
                    <w:r w:rsidRPr="00B34354">
                      <w:rPr>
                        <w:rFonts w:cs="Arial"/>
                        <w:sz w:val="11"/>
                        <w:szCs w:val="12"/>
                      </w:rPr>
                      <w:t>Operaciones</w:t>
                    </w:r>
                  </w:p>
                </w:txbxContent>
              </v:textbox>
            </v:roundrect>
            <v:roundrect id="_s1109" o:spid="_x0000_s1109" style="position:absolute;left:10759;top:7830;width:2160;height:719;v-text-anchor:middle" arcsize=".5" o:dgmlayout="3" o:dgmnodekind="0" o:dgmlayoutmru="3" filled="f" strokecolor="#993" strokeweight="2.25pt">
              <v:textbox style="mso-next-textbox:#_s1109" inset="0,0,0,0">
                <w:txbxContent>
                  <w:p w14:paraId="76B28645" w14:textId="77777777" w:rsidR="005D5DE0" w:rsidRPr="00B34354" w:rsidRDefault="005D5DE0" w:rsidP="005B5646">
                    <w:pPr>
                      <w:spacing w:line="240" w:lineRule="auto"/>
                      <w:jc w:val="center"/>
                      <w:rPr>
                        <w:rFonts w:cs="Arial"/>
                        <w:sz w:val="11"/>
                        <w:szCs w:val="12"/>
                      </w:rPr>
                    </w:pPr>
                    <w:r w:rsidRPr="00B34354">
                      <w:rPr>
                        <w:rFonts w:cs="Arial"/>
                        <w:sz w:val="11"/>
                        <w:szCs w:val="12"/>
                      </w:rPr>
                      <w:t xml:space="preserve">Gerencia de </w:t>
                    </w:r>
                  </w:p>
                  <w:p w14:paraId="165053EE" w14:textId="5F7716CC" w:rsidR="005D5DE0" w:rsidRPr="00B34354" w:rsidRDefault="005D5DE0" w:rsidP="005B5646">
                    <w:pPr>
                      <w:spacing w:line="240" w:lineRule="auto"/>
                      <w:jc w:val="center"/>
                      <w:rPr>
                        <w:rFonts w:cs="Arial"/>
                        <w:sz w:val="11"/>
                        <w:szCs w:val="12"/>
                      </w:rPr>
                    </w:pPr>
                    <w:r w:rsidRPr="00B34354">
                      <w:rPr>
                        <w:rFonts w:cs="Arial"/>
                        <w:sz w:val="11"/>
                        <w:szCs w:val="12"/>
                      </w:rPr>
                      <w:t>Administración</w:t>
                    </w:r>
                  </w:p>
                  <w:p w14:paraId="22B08D1B" w14:textId="4F0AFBF1" w:rsidR="005D5DE0" w:rsidRPr="00B34354" w:rsidRDefault="005D5DE0" w:rsidP="005B5646">
                    <w:pPr>
                      <w:spacing w:line="240" w:lineRule="auto"/>
                      <w:jc w:val="center"/>
                      <w:rPr>
                        <w:rFonts w:cs="Arial"/>
                        <w:sz w:val="11"/>
                        <w:szCs w:val="12"/>
                      </w:rPr>
                    </w:pPr>
                    <w:r w:rsidRPr="00B34354">
                      <w:rPr>
                        <w:rFonts w:cs="Arial"/>
                        <w:sz w:val="11"/>
                        <w:szCs w:val="12"/>
                      </w:rPr>
                      <w:t>y Finanzas</w:t>
                    </w:r>
                  </w:p>
                </w:txbxContent>
              </v:textbox>
            </v:roundrect>
            <v:roundrect id="_s1110" o:spid="_x0000_s1110" style="position:absolute;left:6440;top:5670;width:2159;height:719;v-text-anchor:middle" arcsize=".5" o:dgmlayout="0" o:dgmnodekind="2" filled="f" strokecolor="#b2b2b2" strokeweight="2.25pt">
              <v:textbox style="mso-next-textbox:#_s1110" inset="0,0,0,0">
                <w:txbxContent>
                  <w:p w14:paraId="2DE04325" w14:textId="78039127" w:rsidR="005D5DE0" w:rsidRPr="00B34354" w:rsidRDefault="005D5DE0" w:rsidP="005B5646">
                    <w:pPr>
                      <w:spacing w:line="240" w:lineRule="auto"/>
                      <w:jc w:val="center"/>
                      <w:rPr>
                        <w:rFonts w:cs="Arial"/>
                        <w:sz w:val="11"/>
                        <w:szCs w:val="12"/>
                      </w:rPr>
                    </w:pPr>
                    <w:r w:rsidRPr="00B34354">
                      <w:rPr>
                        <w:rFonts w:cs="Arial"/>
                        <w:sz w:val="11"/>
                        <w:szCs w:val="12"/>
                      </w:rPr>
                      <w:t xml:space="preserve">Subgerencia </w:t>
                    </w:r>
                  </w:p>
                  <w:p w14:paraId="6A220EC3" w14:textId="668F98A8" w:rsidR="005D5DE0" w:rsidRPr="00B34354" w:rsidRDefault="005D5DE0" w:rsidP="005B5646">
                    <w:pPr>
                      <w:spacing w:line="240" w:lineRule="auto"/>
                      <w:jc w:val="center"/>
                      <w:rPr>
                        <w:rFonts w:cs="Arial"/>
                        <w:sz w:val="11"/>
                        <w:szCs w:val="12"/>
                      </w:rPr>
                    </w:pPr>
                    <w:r w:rsidRPr="00B34354">
                      <w:rPr>
                        <w:rFonts w:cs="Arial"/>
                        <w:sz w:val="11"/>
                        <w:szCs w:val="12"/>
                      </w:rPr>
                      <w:t xml:space="preserve">de </w:t>
                    </w:r>
                  </w:p>
                  <w:p w14:paraId="379D3365" w14:textId="44180836" w:rsidR="005D5DE0" w:rsidRPr="00B34354" w:rsidRDefault="005D5DE0" w:rsidP="005B5646">
                    <w:pPr>
                      <w:spacing w:line="240" w:lineRule="auto"/>
                      <w:jc w:val="center"/>
                      <w:rPr>
                        <w:rFonts w:cs="Arial"/>
                        <w:sz w:val="11"/>
                        <w:szCs w:val="12"/>
                      </w:rPr>
                    </w:pPr>
                    <w:r w:rsidRPr="00B34354">
                      <w:rPr>
                        <w:rFonts w:cs="Arial"/>
                        <w:sz w:val="11"/>
                        <w:szCs w:val="12"/>
                      </w:rPr>
                      <w:t>Auditoría y Cumplimiento</w:t>
                    </w:r>
                  </w:p>
                </w:txbxContent>
              </v:textbox>
            </v:roundrect>
            <v:roundrect id="_s1111" o:spid="_x0000_s1111" style="position:absolute;left:9319;top:5670;width:2159;height:720;v-text-anchor:middle" arcsize=".5" o:dgmlayout="0" o:dgmnodekind="2" filled="f" strokecolor="#b2b2b2" strokeweight="2.25pt">
              <v:textbox style="mso-next-textbox:#_s1111" inset="0,0,0,0">
                <w:txbxContent>
                  <w:p w14:paraId="24C97A64" w14:textId="77777777" w:rsidR="005D5DE0" w:rsidRPr="00B34354" w:rsidRDefault="005D5DE0" w:rsidP="005B5646">
                    <w:pPr>
                      <w:spacing w:line="240" w:lineRule="auto"/>
                      <w:jc w:val="center"/>
                      <w:rPr>
                        <w:rFonts w:cs="Arial"/>
                        <w:sz w:val="11"/>
                        <w:szCs w:val="12"/>
                      </w:rPr>
                    </w:pPr>
                    <w:r w:rsidRPr="00B34354">
                      <w:rPr>
                        <w:rFonts w:cs="Arial"/>
                        <w:sz w:val="11"/>
                        <w:szCs w:val="12"/>
                      </w:rPr>
                      <w:t>Subgerencia de Asuntos</w:t>
                    </w:r>
                  </w:p>
                  <w:p w14:paraId="606919DB" w14:textId="77777777" w:rsidR="005D5DE0" w:rsidRPr="00B34354" w:rsidRDefault="005D5DE0" w:rsidP="005B5646">
                    <w:pPr>
                      <w:spacing w:line="240" w:lineRule="auto"/>
                      <w:jc w:val="center"/>
                      <w:rPr>
                        <w:rFonts w:cs="Arial"/>
                        <w:sz w:val="11"/>
                        <w:szCs w:val="12"/>
                      </w:rPr>
                    </w:pPr>
                    <w:r w:rsidRPr="00B34354">
                      <w:rPr>
                        <w:rFonts w:cs="Arial"/>
                        <w:sz w:val="11"/>
                        <w:szCs w:val="12"/>
                      </w:rPr>
                      <w:t>Corporativos &amp; Comunicaciones</w:t>
                    </w:r>
                  </w:p>
                </w:txbxContent>
              </v:textbox>
            </v:roundrect>
            <v:roundrect id="_s1112" o:spid="_x0000_s1112" style="position:absolute;left:6440;top:6750;width:2159;height:720;v-text-anchor:middle" arcsize=".5" o:dgmlayout="0" o:dgmnodekind="2" filled="f" strokecolor="#b2b2b2" strokeweight="2.25pt">
              <v:textbox style="mso-next-textbox:#_s1112" inset="0,0,0,0">
                <w:txbxContent>
                  <w:p w14:paraId="3A5F20BB" w14:textId="77777777" w:rsidR="005D5DE0" w:rsidRPr="00B34354" w:rsidRDefault="005D5DE0" w:rsidP="005B5646">
                    <w:pPr>
                      <w:spacing w:line="240" w:lineRule="auto"/>
                      <w:jc w:val="center"/>
                      <w:rPr>
                        <w:rFonts w:cs="Arial"/>
                        <w:sz w:val="11"/>
                        <w:szCs w:val="12"/>
                      </w:rPr>
                    </w:pPr>
                    <w:r w:rsidRPr="00B34354">
                      <w:rPr>
                        <w:rFonts w:cs="Arial"/>
                        <w:sz w:val="11"/>
                        <w:szCs w:val="12"/>
                      </w:rPr>
                      <w:t>Subgerencia</w:t>
                    </w:r>
                  </w:p>
                  <w:p w14:paraId="3B11C3FF" w14:textId="6E778983" w:rsidR="005D5DE0" w:rsidRPr="00B34354" w:rsidRDefault="005D5DE0" w:rsidP="005B5646">
                    <w:pPr>
                      <w:spacing w:line="240" w:lineRule="auto"/>
                      <w:jc w:val="center"/>
                      <w:rPr>
                        <w:rFonts w:cs="Arial"/>
                        <w:sz w:val="11"/>
                        <w:szCs w:val="12"/>
                      </w:rPr>
                    </w:pPr>
                    <w:r w:rsidRPr="00B34354">
                      <w:rPr>
                        <w:rFonts w:cs="Arial"/>
                        <w:sz w:val="11"/>
                        <w:szCs w:val="12"/>
                      </w:rPr>
                      <w:t xml:space="preserve">de </w:t>
                    </w:r>
                  </w:p>
                  <w:p w14:paraId="3398D485" w14:textId="77777777" w:rsidR="005D5DE0" w:rsidRPr="00B34354" w:rsidRDefault="005D5DE0" w:rsidP="005B5646">
                    <w:pPr>
                      <w:spacing w:line="240" w:lineRule="auto"/>
                      <w:jc w:val="center"/>
                      <w:rPr>
                        <w:rFonts w:cs="Arial"/>
                        <w:sz w:val="11"/>
                        <w:szCs w:val="12"/>
                      </w:rPr>
                    </w:pPr>
                    <w:r w:rsidRPr="00B34354">
                      <w:rPr>
                        <w:rFonts w:cs="Arial"/>
                        <w:sz w:val="11"/>
                        <w:szCs w:val="12"/>
                      </w:rPr>
                      <w:t>Seguridad</w:t>
                    </w:r>
                  </w:p>
                </w:txbxContent>
              </v:textbox>
            </v:roundrect>
            <v:roundrect id="_s1113" o:spid="_x0000_s1113" style="position:absolute;left:9319;top:6750;width:2159;height:720;v-text-anchor:middle" arcsize=".5" o:dgmlayout="0" o:dgmnodekind="2" filled="f" strokecolor="#b2b2b2" strokeweight="2.25pt">
              <v:textbox style="mso-next-textbox:#_s1113" inset="0,0,0,0">
                <w:txbxContent>
                  <w:p w14:paraId="7D78D31E" w14:textId="77777777" w:rsidR="005D5DE0" w:rsidRPr="00B34354" w:rsidRDefault="005D5DE0" w:rsidP="005B5646">
                    <w:pPr>
                      <w:spacing w:line="240" w:lineRule="auto"/>
                      <w:jc w:val="center"/>
                      <w:rPr>
                        <w:rFonts w:cs="Arial"/>
                        <w:sz w:val="11"/>
                        <w:szCs w:val="12"/>
                      </w:rPr>
                    </w:pPr>
                    <w:r w:rsidRPr="00B34354">
                      <w:rPr>
                        <w:rFonts w:cs="Arial"/>
                        <w:sz w:val="11"/>
                        <w:szCs w:val="12"/>
                      </w:rPr>
                      <w:t xml:space="preserve">Subgerencia </w:t>
                    </w:r>
                  </w:p>
                  <w:p w14:paraId="091DC5B7" w14:textId="7AE34FC9" w:rsidR="005D5DE0" w:rsidRPr="00B34354" w:rsidRDefault="005D5DE0" w:rsidP="005B5646">
                    <w:pPr>
                      <w:spacing w:line="240" w:lineRule="auto"/>
                      <w:jc w:val="center"/>
                      <w:rPr>
                        <w:rFonts w:cs="Arial"/>
                        <w:sz w:val="11"/>
                        <w:szCs w:val="12"/>
                      </w:rPr>
                    </w:pPr>
                    <w:r w:rsidRPr="00B34354">
                      <w:rPr>
                        <w:rFonts w:cs="Arial"/>
                        <w:sz w:val="11"/>
                        <w:szCs w:val="12"/>
                      </w:rPr>
                      <w:t xml:space="preserve">de </w:t>
                    </w:r>
                  </w:p>
                  <w:p w14:paraId="5636B753" w14:textId="77777777" w:rsidR="005D5DE0" w:rsidRPr="00B34354" w:rsidRDefault="005D5DE0" w:rsidP="005B5646">
                    <w:pPr>
                      <w:spacing w:line="240" w:lineRule="auto"/>
                      <w:jc w:val="center"/>
                      <w:rPr>
                        <w:rFonts w:cs="Arial"/>
                        <w:sz w:val="11"/>
                        <w:szCs w:val="12"/>
                      </w:rPr>
                    </w:pPr>
                    <w:r w:rsidRPr="00B34354">
                      <w:rPr>
                        <w:rFonts w:cs="Arial"/>
                        <w:sz w:val="11"/>
                        <w:szCs w:val="12"/>
                      </w:rPr>
                      <w:t>Personas</w:t>
                    </w:r>
                  </w:p>
                </w:txbxContent>
              </v:textbox>
            </v:roundrect>
            <v:roundrect id="_s1114" o:spid="_x0000_s1114" style="position:absolute;left:3561;top:8909;width:2159;height:720;v-text-anchor:middle" arcsize=".5" o:dgmlayout="2" o:dgmnodekind="0" filled="f" strokecolor="#993" strokeweight="2.25pt">
              <v:textbox style="mso-next-textbox:#_s1114" inset="0,0,0,0">
                <w:txbxContent>
                  <w:p w14:paraId="0C23CDB0" w14:textId="240C8E32" w:rsidR="005D5DE0" w:rsidRPr="00B34354" w:rsidRDefault="005D5DE0" w:rsidP="00C94BD1">
                    <w:pPr>
                      <w:jc w:val="center"/>
                      <w:rPr>
                        <w:rFonts w:cs="Arial"/>
                        <w:sz w:val="11"/>
                        <w:szCs w:val="12"/>
                      </w:rPr>
                    </w:pPr>
                    <w:r w:rsidRPr="00B34354">
                      <w:rPr>
                        <w:rFonts w:cs="Arial"/>
                        <w:sz w:val="11"/>
                        <w:szCs w:val="12"/>
                      </w:rPr>
                      <w:t xml:space="preserve">Subgerencia </w:t>
                    </w:r>
                  </w:p>
                  <w:p w14:paraId="549686F1" w14:textId="77777777" w:rsidR="005D5DE0" w:rsidRPr="00B34354" w:rsidRDefault="005D5DE0" w:rsidP="005B5646">
                    <w:pPr>
                      <w:jc w:val="center"/>
                      <w:rPr>
                        <w:rFonts w:cs="Arial"/>
                        <w:sz w:val="11"/>
                        <w:szCs w:val="12"/>
                      </w:rPr>
                    </w:pPr>
                    <w:r w:rsidRPr="00B34354">
                      <w:rPr>
                        <w:rFonts w:cs="Arial"/>
                        <w:sz w:val="11"/>
                        <w:szCs w:val="12"/>
                      </w:rPr>
                      <w:t>Marketing</w:t>
                    </w:r>
                  </w:p>
                </w:txbxContent>
              </v:textbox>
            </v:roundrect>
            <v:roundrect id="_s1115" o:spid="_x0000_s1115" style="position:absolute;left:3561;top:9989;width:2159;height:720;v-text-anchor:middle" arcsize=".5" o:dgmlayout="2" o:dgmnodekind="0" filled="f" strokecolor="#993" strokeweight="2.25pt">
              <v:textbox style="mso-next-textbox:#_s1115" inset="0,0,0,0">
                <w:txbxContent>
                  <w:p w14:paraId="2DC3B99F" w14:textId="77777777" w:rsidR="005D5DE0" w:rsidRPr="00B34354" w:rsidRDefault="005D5DE0" w:rsidP="005B5646">
                    <w:pPr>
                      <w:jc w:val="center"/>
                      <w:rPr>
                        <w:rFonts w:cs="Arial"/>
                        <w:sz w:val="11"/>
                        <w:szCs w:val="12"/>
                      </w:rPr>
                    </w:pPr>
                    <w:r w:rsidRPr="00B34354">
                      <w:rPr>
                        <w:rFonts w:cs="Arial"/>
                        <w:sz w:val="11"/>
                        <w:szCs w:val="12"/>
                      </w:rPr>
                      <w:t>Subgerencia</w:t>
                    </w:r>
                  </w:p>
                  <w:p w14:paraId="48B4DC15" w14:textId="0986610E" w:rsidR="005D5DE0" w:rsidRPr="00B34354" w:rsidRDefault="005D5DE0" w:rsidP="005B5646">
                    <w:pPr>
                      <w:jc w:val="center"/>
                      <w:rPr>
                        <w:rFonts w:cs="Arial"/>
                        <w:sz w:val="11"/>
                        <w:szCs w:val="12"/>
                      </w:rPr>
                    </w:pPr>
                    <w:r w:rsidRPr="00B34354">
                      <w:rPr>
                        <w:rFonts w:cs="Arial"/>
                        <w:sz w:val="11"/>
                        <w:szCs w:val="12"/>
                      </w:rPr>
                      <w:t>Comercial Mall</w:t>
                    </w:r>
                  </w:p>
                </w:txbxContent>
              </v:textbox>
            </v:roundrect>
            <v:roundrect id="_s1116" o:spid="_x0000_s1116" style="position:absolute;left:3561;top:11069;width:2159;height:720;v-text-anchor:middle" arcsize=".5" o:dgmlayout="0" o:dgmnodekind="0" filled="f" strokecolor="#993" strokeweight="2.25pt">
              <v:textbox style="mso-next-textbox:#_s1116" inset="0,0,0,0">
                <w:txbxContent>
                  <w:p w14:paraId="5D6BEADE" w14:textId="77777777" w:rsidR="005D5DE0" w:rsidRPr="00B34354" w:rsidRDefault="005D5DE0" w:rsidP="005B5646">
                    <w:pPr>
                      <w:jc w:val="center"/>
                      <w:rPr>
                        <w:rFonts w:cs="Arial"/>
                        <w:sz w:val="11"/>
                        <w:szCs w:val="12"/>
                      </w:rPr>
                    </w:pPr>
                    <w:r w:rsidRPr="00B34354">
                      <w:rPr>
                        <w:rFonts w:cs="Arial"/>
                        <w:sz w:val="11"/>
                        <w:szCs w:val="12"/>
                      </w:rPr>
                      <w:t>Subgerencia Comercial</w:t>
                    </w:r>
                  </w:p>
                  <w:p w14:paraId="101E2D4E" w14:textId="40913C08" w:rsidR="005D5DE0" w:rsidRPr="00B34354" w:rsidRDefault="005D5DE0" w:rsidP="005B5646">
                    <w:pPr>
                      <w:jc w:val="center"/>
                      <w:rPr>
                        <w:rFonts w:cs="Arial"/>
                        <w:sz w:val="11"/>
                        <w:szCs w:val="12"/>
                      </w:rPr>
                    </w:pPr>
                    <w:r w:rsidRPr="00B34354">
                      <w:rPr>
                        <w:rFonts w:cs="Arial"/>
                        <w:sz w:val="11"/>
                        <w:szCs w:val="12"/>
                      </w:rPr>
                      <w:t>Inmobiliaria</w:t>
                    </w:r>
                  </w:p>
                </w:txbxContent>
              </v:textbox>
            </v:roundrect>
            <v:roundrect id="_s1117" o:spid="_x0000_s1117" style="position:absolute;left:3561;top:12149;width:2159;height:720;v-text-anchor:middle" arcsize=".5" o:dgmlayout="0" o:dgmnodekind="0" filled="f" strokecolor="#993" strokeweight="2.25pt">
              <v:textbox style="mso-next-textbox:#_s1117" inset="0,0,0,0">
                <w:txbxContent>
                  <w:p w14:paraId="70BCB6F7" w14:textId="77777777" w:rsidR="005D5DE0" w:rsidRPr="00B34354" w:rsidRDefault="005D5DE0" w:rsidP="005B5646">
                    <w:pPr>
                      <w:jc w:val="center"/>
                      <w:rPr>
                        <w:rFonts w:cs="Arial"/>
                        <w:sz w:val="11"/>
                        <w:szCs w:val="12"/>
                      </w:rPr>
                    </w:pPr>
                    <w:r w:rsidRPr="00B34354">
                      <w:rPr>
                        <w:rFonts w:cs="Arial"/>
                        <w:sz w:val="11"/>
                        <w:szCs w:val="12"/>
                      </w:rPr>
                      <w:t>Subgerencia</w:t>
                    </w:r>
                  </w:p>
                  <w:p w14:paraId="12C41353" w14:textId="4E8AEEB0" w:rsidR="005D5DE0" w:rsidRPr="00B34354" w:rsidRDefault="005D5DE0" w:rsidP="005B5646">
                    <w:pPr>
                      <w:jc w:val="center"/>
                      <w:rPr>
                        <w:rFonts w:cs="Arial"/>
                        <w:sz w:val="11"/>
                        <w:szCs w:val="12"/>
                      </w:rPr>
                    </w:pPr>
                    <w:r w:rsidRPr="00B34354">
                      <w:rPr>
                        <w:rFonts w:cs="Arial"/>
                        <w:sz w:val="11"/>
                        <w:szCs w:val="12"/>
                      </w:rPr>
                      <w:t>Comercial Parques</w:t>
                    </w:r>
                  </w:p>
                </w:txbxContent>
              </v:textbox>
            </v:roundrect>
            <v:roundrect id="_s1118" o:spid="_x0000_s1118" style="position:absolute;left:3561;top:13229;width:2159;height:720;v-text-anchor:middle" arcsize=".5" o:dgmlayout="0" o:dgmnodekind="0" filled="f" strokecolor="#993" strokeweight="2.25pt">
              <v:textbox style="mso-next-textbox:#_s1118" inset="0,0,0,0">
                <w:txbxContent>
                  <w:p w14:paraId="594ABDD4" w14:textId="77777777" w:rsidR="005D5DE0" w:rsidRPr="00B34354" w:rsidRDefault="005D5DE0" w:rsidP="00025838">
                    <w:pPr>
                      <w:jc w:val="center"/>
                      <w:rPr>
                        <w:rFonts w:cs="Arial"/>
                        <w:sz w:val="11"/>
                        <w:szCs w:val="12"/>
                      </w:rPr>
                    </w:pPr>
                    <w:r w:rsidRPr="00B34354">
                      <w:rPr>
                        <w:rFonts w:cs="Arial"/>
                        <w:sz w:val="11"/>
                        <w:szCs w:val="12"/>
                      </w:rPr>
                      <w:t xml:space="preserve">Subgerencia Comercial </w:t>
                    </w:r>
                  </w:p>
                  <w:p w14:paraId="5B8EFBD8" w14:textId="5EEA3045" w:rsidR="005D5DE0" w:rsidRPr="00B34354" w:rsidRDefault="005D5DE0" w:rsidP="00025838">
                    <w:pPr>
                      <w:jc w:val="center"/>
                      <w:rPr>
                        <w:rFonts w:cs="Arial"/>
                        <w:sz w:val="11"/>
                        <w:szCs w:val="12"/>
                      </w:rPr>
                    </w:pPr>
                    <w:r w:rsidRPr="00B34354">
                      <w:rPr>
                        <w:rFonts w:cs="Arial"/>
                        <w:sz w:val="11"/>
                        <w:szCs w:val="12"/>
                      </w:rPr>
                      <w:t>Servicios Logísticos</w:t>
                    </w:r>
                  </w:p>
                </w:txbxContent>
              </v:textbox>
            </v:roundrect>
            <v:roundrect id="_s1119" o:spid="_x0000_s1119" style="position:absolute;left:6440;top:8909;width:2159;height:720;v-text-anchor:middle" arcsize=".5" o:dgmlayout="2" o:dgmnodekind="0" filled="f" strokecolor="#993" strokeweight="2.25pt">
              <v:textbox style="mso-next-textbox:#_s1119" inset="0,0,0,0">
                <w:txbxContent>
                  <w:p w14:paraId="176085BB" w14:textId="4379EA34" w:rsidR="005D5DE0" w:rsidRPr="00B34354" w:rsidRDefault="005D5DE0" w:rsidP="005B5646">
                    <w:pPr>
                      <w:jc w:val="center"/>
                      <w:rPr>
                        <w:rFonts w:cs="Arial"/>
                        <w:sz w:val="11"/>
                        <w:szCs w:val="12"/>
                      </w:rPr>
                    </w:pPr>
                    <w:r w:rsidRPr="00B34354">
                      <w:rPr>
                        <w:rFonts w:cs="Arial"/>
                        <w:sz w:val="11"/>
                        <w:szCs w:val="12"/>
                      </w:rPr>
                      <w:t>Subgerencia de Gestión</w:t>
                    </w:r>
                  </w:p>
                  <w:p w14:paraId="6CF71EDD" w14:textId="77777777" w:rsidR="005D5DE0" w:rsidRPr="00B34354" w:rsidRDefault="005D5DE0" w:rsidP="005B5646">
                    <w:pPr>
                      <w:jc w:val="center"/>
                      <w:rPr>
                        <w:rFonts w:cs="Arial"/>
                        <w:sz w:val="11"/>
                        <w:szCs w:val="12"/>
                      </w:rPr>
                    </w:pPr>
                    <w:r w:rsidRPr="00B34354">
                      <w:rPr>
                        <w:rFonts w:cs="Arial"/>
                        <w:sz w:val="11"/>
                        <w:szCs w:val="12"/>
                      </w:rPr>
                      <w:t>Operacional</w:t>
                    </w:r>
                  </w:p>
                </w:txbxContent>
              </v:textbox>
            </v:roundrect>
            <v:roundrect id="_s1120" o:spid="_x0000_s1120" style="position:absolute;left:6440;top:9989;width:2159;height:720;v-text-anchor:middle" arcsize=".5" o:dgmlayout="0" o:dgmnodekind="0" filled="f" strokecolor="#993" strokeweight="2.25pt">
              <v:textbox style="mso-next-textbox:#_s1120" inset="0,0,0,0">
                <w:txbxContent>
                  <w:p w14:paraId="5F67EC82" w14:textId="5F677E56" w:rsidR="005D5DE0" w:rsidRPr="00B34354" w:rsidRDefault="005D5DE0" w:rsidP="005B5646">
                    <w:pPr>
                      <w:jc w:val="center"/>
                      <w:rPr>
                        <w:rFonts w:cs="Arial"/>
                        <w:sz w:val="11"/>
                        <w:szCs w:val="12"/>
                      </w:rPr>
                    </w:pPr>
                    <w:r w:rsidRPr="00B34354">
                      <w:rPr>
                        <w:rFonts w:cs="Arial"/>
                        <w:sz w:val="11"/>
                        <w:szCs w:val="12"/>
                      </w:rPr>
                      <w:t>Subgerencia de</w:t>
                    </w:r>
                  </w:p>
                  <w:p w14:paraId="30E92A8B" w14:textId="77777777" w:rsidR="005D5DE0" w:rsidRPr="00B34354" w:rsidRDefault="005D5DE0" w:rsidP="005B5646">
                    <w:pPr>
                      <w:jc w:val="center"/>
                      <w:rPr>
                        <w:rFonts w:cs="Arial"/>
                        <w:sz w:val="11"/>
                        <w:szCs w:val="12"/>
                      </w:rPr>
                    </w:pPr>
                    <w:r w:rsidRPr="00B34354">
                      <w:rPr>
                        <w:rFonts w:cs="Arial"/>
                        <w:sz w:val="11"/>
                        <w:szCs w:val="12"/>
                      </w:rPr>
                      <w:t>Infraestructura</w:t>
                    </w:r>
                  </w:p>
                </w:txbxContent>
              </v:textbox>
            </v:roundrect>
            <v:roundrect id="_s1121" o:spid="_x0000_s1121" style="position:absolute;left:9319;top:8909;width:2160;height:720;v-text-anchor:middle" arcsize=".5" o:dgmlayout="2" o:dgmnodekind="0" filled="f" strokecolor="#993" strokeweight="2.25pt">
              <v:textbox style="mso-next-textbox:#_s1121" inset="0,0,0,0">
                <w:txbxContent>
                  <w:p w14:paraId="0CF514BA" w14:textId="19FB9491" w:rsidR="005D5DE0" w:rsidRPr="00B34354" w:rsidRDefault="005D5DE0" w:rsidP="005B5646">
                    <w:pPr>
                      <w:jc w:val="center"/>
                      <w:rPr>
                        <w:rFonts w:cs="Arial"/>
                        <w:sz w:val="11"/>
                        <w:szCs w:val="12"/>
                      </w:rPr>
                    </w:pPr>
                    <w:r w:rsidRPr="00B34354">
                      <w:rPr>
                        <w:rFonts w:cs="Arial"/>
                        <w:sz w:val="11"/>
                        <w:szCs w:val="12"/>
                      </w:rPr>
                      <w:t xml:space="preserve">Subgerencia de </w:t>
                    </w:r>
                  </w:p>
                  <w:p w14:paraId="7C11DEE0" w14:textId="1415373E" w:rsidR="005D5DE0" w:rsidRPr="00B34354" w:rsidRDefault="005D5DE0" w:rsidP="005B5646">
                    <w:pPr>
                      <w:jc w:val="center"/>
                      <w:rPr>
                        <w:rFonts w:cs="Arial"/>
                        <w:sz w:val="11"/>
                        <w:szCs w:val="12"/>
                      </w:rPr>
                    </w:pPr>
                    <w:r w:rsidRPr="00B34354">
                      <w:rPr>
                        <w:rFonts w:cs="Arial"/>
                        <w:sz w:val="11"/>
                        <w:szCs w:val="12"/>
                      </w:rPr>
                      <w:t>TIC</w:t>
                    </w:r>
                  </w:p>
                </w:txbxContent>
              </v:textbox>
            </v:roundrect>
            <v:roundrect id="_s1122" o:spid="_x0000_s1122" style="position:absolute;left:9319;top:9989;width:2160;height:720;v-text-anchor:middle" arcsize=".5" o:dgmlayout="2" o:dgmnodekind="0" filled="f" strokecolor="#993" strokeweight="2.25pt">
              <v:textbox style="mso-next-textbox:#_s1122" inset="0,0,0,0">
                <w:txbxContent>
                  <w:p w14:paraId="35F3E702" w14:textId="77777777" w:rsidR="005D5DE0" w:rsidRPr="00B34354" w:rsidRDefault="005D5DE0" w:rsidP="005B5646">
                    <w:pPr>
                      <w:jc w:val="center"/>
                      <w:rPr>
                        <w:rFonts w:cs="Arial"/>
                        <w:sz w:val="11"/>
                        <w:szCs w:val="12"/>
                      </w:rPr>
                    </w:pPr>
                    <w:r w:rsidRPr="00B34354">
                      <w:rPr>
                        <w:rFonts w:cs="Arial"/>
                        <w:sz w:val="11"/>
                        <w:szCs w:val="12"/>
                      </w:rPr>
                      <w:t>Subgerencia de</w:t>
                    </w:r>
                  </w:p>
                  <w:p w14:paraId="54A0230C" w14:textId="6787CAD4" w:rsidR="005D5DE0" w:rsidRPr="00B34354" w:rsidRDefault="005D5DE0" w:rsidP="005B5646">
                    <w:pPr>
                      <w:jc w:val="center"/>
                      <w:rPr>
                        <w:rFonts w:cs="Arial"/>
                        <w:sz w:val="11"/>
                        <w:szCs w:val="12"/>
                      </w:rPr>
                    </w:pPr>
                    <w:r w:rsidRPr="00B34354">
                      <w:rPr>
                        <w:rFonts w:cs="Arial"/>
                        <w:sz w:val="11"/>
                        <w:szCs w:val="12"/>
                      </w:rPr>
                      <w:t>Control de Gestión y Contabilidad</w:t>
                    </w:r>
                  </w:p>
                </w:txbxContent>
              </v:textbox>
            </v:roundrect>
            <v:roundrect id="_s1123" o:spid="_x0000_s1123" style="position:absolute;left:9319;top:11069;width:2160;height:719;v-text-anchor:middle" arcsize=".5" o:dgmlayout="2" o:dgmnodekind="0" filled="f" strokecolor="#993" strokeweight="2.25pt">
              <v:textbox style="mso-next-textbox:#_s1123" inset="0,0,0,0">
                <w:txbxContent>
                  <w:p w14:paraId="1E6D5DF3" w14:textId="7EC40AFE" w:rsidR="005D5DE0" w:rsidRPr="00B34354" w:rsidRDefault="005D5DE0" w:rsidP="005B5646">
                    <w:pPr>
                      <w:jc w:val="center"/>
                      <w:rPr>
                        <w:rFonts w:cs="Arial"/>
                        <w:sz w:val="11"/>
                        <w:szCs w:val="12"/>
                      </w:rPr>
                    </w:pPr>
                    <w:r w:rsidRPr="00B34354">
                      <w:rPr>
                        <w:rFonts w:cs="Arial"/>
                        <w:sz w:val="11"/>
                        <w:szCs w:val="12"/>
                      </w:rPr>
                      <w:t>Subgerencia de Finanzas y Abastecimiento</w:t>
                    </w:r>
                  </w:p>
                </w:txbxContent>
              </v:textbox>
            </v:roundrect>
          </v:group>
        </w:pict>
      </w:r>
      <w:r w:rsidR="00B8089B">
        <w:t xml:space="preserve">La estructura vigente a </w:t>
      </w:r>
      <w:r w:rsidR="00F75C68">
        <w:t>s</w:t>
      </w:r>
      <w:r w:rsidR="00B8089B">
        <w:t xml:space="preserve">eptiembre de 2018 </w:t>
      </w:r>
      <w:r w:rsidR="00177842">
        <w:t xml:space="preserve">es la </w:t>
      </w:r>
      <w:r w:rsidR="00351F59">
        <w:t>siguiente</w:t>
      </w:r>
      <w:r w:rsidR="00177842">
        <w:t xml:space="preserve">: </w:t>
      </w:r>
      <w:r w:rsidR="00351F59">
        <w:t xml:space="preserve">(ver </w:t>
      </w:r>
      <w:r w:rsidR="00BC3067">
        <w:t>F</w:t>
      </w:r>
      <w:r w:rsidR="00351F59">
        <w:t xml:space="preserve">igura </w:t>
      </w:r>
      <w:r w:rsidR="00FC637C">
        <w:t>1</w:t>
      </w:r>
      <w:r w:rsidR="00351F59">
        <w:t>)</w:t>
      </w:r>
      <w:r w:rsidR="00B8089B">
        <w:t>:</w:t>
      </w:r>
    </w:p>
    <w:p w14:paraId="0D028704" w14:textId="4E2F61AC" w:rsidR="00B8089B" w:rsidRPr="00B8089B" w:rsidRDefault="00B8089B" w:rsidP="00B8089B"/>
    <w:p w14:paraId="4CA00F57" w14:textId="486E647E" w:rsidR="008A1F9E" w:rsidRDefault="008A1F9E" w:rsidP="00910F20"/>
    <w:p w14:paraId="1E273AE6" w14:textId="3276EBD7" w:rsidR="008A1F9E" w:rsidRDefault="008A1F9E" w:rsidP="006C6A0A"/>
    <w:p w14:paraId="6865CC83" w14:textId="77777777" w:rsidR="00137152" w:rsidRDefault="00137152" w:rsidP="006C6A0A">
      <w:bookmarkStart w:id="20" w:name="_Toc525761448"/>
    </w:p>
    <w:p w14:paraId="1BFFE546" w14:textId="77777777" w:rsidR="0016234B" w:rsidRDefault="0016234B" w:rsidP="006C6A0A"/>
    <w:p w14:paraId="27D74606" w14:textId="77777777" w:rsidR="0016234B" w:rsidRDefault="0016234B" w:rsidP="006C6A0A"/>
    <w:p w14:paraId="65EAB968" w14:textId="77777777" w:rsidR="0016234B" w:rsidRDefault="0016234B" w:rsidP="006C6A0A"/>
    <w:p w14:paraId="066E1B6F" w14:textId="77777777" w:rsidR="0016234B" w:rsidRDefault="0016234B" w:rsidP="0016234B"/>
    <w:p w14:paraId="4B3B197D" w14:textId="77777777" w:rsidR="0016234B" w:rsidRDefault="0016234B" w:rsidP="0016234B"/>
    <w:p w14:paraId="52F43A34" w14:textId="77777777" w:rsidR="0016234B" w:rsidRDefault="0016234B" w:rsidP="0016234B"/>
    <w:p w14:paraId="36FEA7D7" w14:textId="77777777" w:rsidR="0016234B" w:rsidRDefault="0016234B" w:rsidP="0016234B"/>
    <w:p w14:paraId="741B9888" w14:textId="77777777" w:rsidR="0016234B" w:rsidRDefault="0016234B" w:rsidP="0016234B"/>
    <w:p w14:paraId="587EEA98" w14:textId="77777777" w:rsidR="0016234B" w:rsidRDefault="0016234B" w:rsidP="0016234B"/>
    <w:p w14:paraId="078A4E64" w14:textId="77777777" w:rsidR="0016234B" w:rsidRDefault="0016234B" w:rsidP="0016234B"/>
    <w:p w14:paraId="47257B3E" w14:textId="77777777" w:rsidR="0016234B" w:rsidRDefault="0016234B" w:rsidP="0016234B"/>
    <w:p w14:paraId="0AD3F047" w14:textId="77777777" w:rsidR="0016234B" w:rsidRDefault="0016234B" w:rsidP="0016234B"/>
    <w:p w14:paraId="71809A55" w14:textId="77777777" w:rsidR="0016234B" w:rsidRDefault="0016234B" w:rsidP="0016234B"/>
    <w:p w14:paraId="3814AD8E" w14:textId="77777777" w:rsidR="0016234B" w:rsidRDefault="0016234B" w:rsidP="0016234B"/>
    <w:p w14:paraId="62DD219E" w14:textId="77777777" w:rsidR="0016234B" w:rsidRDefault="0016234B" w:rsidP="0016234B"/>
    <w:p w14:paraId="5C8A4D1B" w14:textId="3FDF8453" w:rsidR="0016234B" w:rsidRDefault="0016234B" w:rsidP="0016234B"/>
    <w:p w14:paraId="7CE4343F" w14:textId="59B55BC2" w:rsidR="00B34354" w:rsidRDefault="00B34354" w:rsidP="0016234B"/>
    <w:p w14:paraId="1D8DF985" w14:textId="6AAA2733" w:rsidR="00B34354" w:rsidRDefault="00B34354" w:rsidP="0016234B"/>
    <w:p w14:paraId="1CAEBF19" w14:textId="77777777" w:rsidR="00B34354" w:rsidRDefault="00B34354" w:rsidP="0016234B"/>
    <w:p w14:paraId="36076D31" w14:textId="55F4B030" w:rsidR="00C57ABC" w:rsidRDefault="00C57ABC" w:rsidP="00C57ABC">
      <w:pPr>
        <w:pStyle w:val="Grfico1"/>
        <w:numPr>
          <w:ilvl w:val="0"/>
          <w:numId w:val="0"/>
        </w:numPr>
        <w:jc w:val="both"/>
        <w:rPr>
          <w:i w:val="0"/>
        </w:rPr>
      </w:pPr>
    </w:p>
    <w:p w14:paraId="271814E7" w14:textId="61E6B83C" w:rsidR="00C57ABC" w:rsidRDefault="00C57ABC" w:rsidP="00C57ABC">
      <w:pPr>
        <w:pStyle w:val="Grfico1"/>
        <w:numPr>
          <w:ilvl w:val="0"/>
          <w:numId w:val="0"/>
        </w:numPr>
        <w:jc w:val="both"/>
      </w:pPr>
    </w:p>
    <w:p w14:paraId="6B36B939" w14:textId="77777777" w:rsidR="00C57ABC" w:rsidRDefault="00C57ABC" w:rsidP="00C57ABC">
      <w:pPr>
        <w:pStyle w:val="Grfico1"/>
        <w:numPr>
          <w:ilvl w:val="0"/>
          <w:numId w:val="0"/>
        </w:numPr>
        <w:jc w:val="both"/>
      </w:pPr>
    </w:p>
    <w:p w14:paraId="6FA0CC2B" w14:textId="4F24135B" w:rsidR="0016234B" w:rsidRDefault="0016234B" w:rsidP="00AD2824">
      <w:pPr>
        <w:pStyle w:val="Grfico1"/>
      </w:pPr>
      <w:r>
        <w:t xml:space="preserve">Estructura Organizacional </w:t>
      </w:r>
      <w:r w:rsidR="00572533">
        <w:t xml:space="preserve">ZOFRI S.A. </w:t>
      </w:r>
      <w:r w:rsidR="004F60BB">
        <w:t>(</w:t>
      </w:r>
      <w:r>
        <w:t>septiembre de 2018</w:t>
      </w:r>
      <w:r w:rsidR="004F60BB">
        <w:t>)</w:t>
      </w:r>
    </w:p>
    <w:p w14:paraId="7F58981D" w14:textId="2BEAF409" w:rsidR="0016234B" w:rsidRPr="0016234B" w:rsidRDefault="0016234B" w:rsidP="0016234B">
      <w:pPr>
        <w:sectPr w:rsidR="0016234B" w:rsidRPr="0016234B" w:rsidSect="00F14C1C">
          <w:pgSz w:w="12242" w:h="15842" w:code="122"/>
          <w:pgMar w:top="2268" w:right="1701" w:bottom="1701" w:left="2268" w:header="709" w:footer="709" w:gutter="0"/>
          <w:cols w:space="708"/>
          <w:titlePg/>
          <w:docGrid w:linePitch="360"/>
        </w:sectPr>
      </w:pPr>
    </w:p>
    <w:p w14:paraId="18539825" w14:textId="457D9F64" w:rsidR="00D873C5" w:rsidRDefault="00D873C5" w:rsidP="008A1F9E">
      <w:pPr>
        <w:pStyle w:val="Ttulo2"/>
      </w:pPr>
      <w:bookmarkStart w:id="21" w:name="_Toc529744709"/>
      <w:r>
        <w:lastRenderedPageBreak/>
        <w:t>Descripción del Tema</w:t>
      </w:r>
      <w:bookmarkEnd w:id="20"/>
      <w:bookmarkEnd w:id="21"/>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F80DE0">
      <w:pPr>
        <w:numPr>
          <w:ilvl w:val="0"/>
          <w:numId w:val="8"/>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w:t>
      </w:r>
      <w:proofErr w:type="gramStart"/>
      <w:r w:rsidR="0053675E">
        <w:t>y</w:t>
      </w:r>
      <w:proofErr w:type="gramEnd"/>
      <w:r w:rsidR="0053675E">
        <w:t xml:space="preserve"> en consecuencia, se deben negociar nuevos plazos de entrega para la implementación de las correcciones.</w:t>
      </w:r>
      <w:r>
        <w:t xml:space="preserve"> </w:t>
      </w:r>
    </w:p>
    <w:p w14:paraId="2A304403" w14:textId="5F9B9BB8" w:rsidR="00D038BC" w:rsidRDefault="00D038BC" w:rsidP="00F80DE0">
      <w:pPr>
        <w:numPr>
          <w:ilvl w:val="0"/>
          <w:numId w:val="8"/>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2" w:name="_Toc525761449"/>
      <w:r>
        <w:br w:type="page"/>
      </w:r>
      <w:bookmarkStart w:id="23" w:name="_Toc529744710"/>
      <w:r w:rsidR="00D873C5">
        <w:lastRenderedPageBreak/>
        <w:t>Objetivos</w:t>
      </w:r>
      <w:bookmarkEnd w:id="22"/>
      <w:bookmarkEnd w:id="23"/>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4" w:name="_Toc525761450"/>
      <w:bookmarkStart w:id="25" w:name="_Toc529744711"/>
      <w:r w:rsidRPr="008D7292">
        <w:t>Objetivo General</w:t>
      </w:r>
      <w:bookmarkEnd w:id="24"/>
      <w:bookmarkEnd w:id="25"/>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6" w:name="_Toc525761451"/>
      <w:bookmarkStart w:id="27" w:name="_Toc529744712"/>
      <w:r>
        <w:t>Objetivos Específicos</w:t>
      </w:r>
      <w:bookmarkEnd w:id="26"/>
      <w:bookmarkEnd w:id="27"/>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141AC2">
        <w:tc>
          <w:tcPr>
            <w:tcW w:w="766" w:type="dxa"/>
            <w:shd w:val="clear" w:color="auto" w:fill="auto"/>
            <w:tcMar>
              <w:top w:w="57" w:type="dxa"/>
              <w:left w:w="57" w:type="dxa"/>
              <w:bottom w:w="57" w:type="dxa"/>
              <w:right w:w="57" w:type="dxa"/>
            </w:tcMar>
          </w:tcPr>
          <w:p w14:paraId="3BE606F5" w14:textId="030BB5E8" w:rsidR="007773BC" w:rsidRPr="00620D83" w:rsidRDefault="00AD11AA" w:rsidP="00141AC2">
            <w:pPr>
              <w:jc w:val="left"/>
            </w:pPr>
            <w:r w:rsidRPr="00620D83">
              <w:t>1</w:t>
            </w:r>
            <w:r w:rsidR="005B2301" w:rsidRPr="00620D83">
              <w:t>)</w:t>
            </w:r>
          </w:p>
        </w:tc>
        <w:tc>
          <w:tcPr>
            <w:tcW w:w="7621" w:type="dxa"/>
            <w:shd w:val="clear" w:color="auto" w:fill="auto"/>
            <w:tcMar>
              <w:top w:w="57" w:type="dxa"/>
              <w:left w:w="57" w:type="dxa"/>
              <w:bottom w:w="57" w:type="dxa"/>
              <w:right w:w="57" w:type="dxa"/>
            </w:tcMar>
          </w:tcPr>
          <w:p w14:paraId="02A5B4CE" w14:textId="048A0269" w:rsidR="007773BC" w:rsidRPr="00620D83" w:rsidRDefault="007773BC" w:rsidP="00141AC2">
            <w:pPr>
              <w:jc w:val="left"/>
            </w:pPr>
            <w:r w:rsidRPr="00620D83">
              <w:rPr>
                <w:rFonts w:cs="Arial"/>
                <w:szCs w:val="22"/>
              </w:rPr>
              <w:t>Identificar los factores críticos que influyen en las buenas prácticas del área bajo estudio.</w:t>
            </w:r>
          </w:p>
        </w:tc>
      </w:tr>
      <w:tr w:rsidR="007773BC" w:rsidRPr="00620D83" w14:paraId="0BAFC1E6" w14:textId="77777777" w:rsidTr="00141AC2">
        <w:trPr>
          <w:trHeight w:val="688"/>
        </w:trPr>
        <w:tc>
          <w:tcPr>
            <w:tcW w:w="766" w:type="dxa"/>
            <w:shd w:val="clear" w:color="auto" w:fill="auto"/>
            <w:tcMar>
              <w:top w:w="57" w:type="dxa"/>
              <w:left w:w="57" w:type="dxa"/>
              <w:bottom w:w="57" w:type="dxa"/>
              <w:right w:w="57" w:type="dxa"/>
            </w:tcMar>
          </w:tcPr>
          <w:p w14:paraId="2A296F1F" w14:textId="734E2F8A" w:rsidR="007773BC" w:rsidRPr="00620D83" w:rsidRDefault="00AD11AA" w:rsidP="00141AC2">
            <w:pPr>
              <w:jc w:val="left"/>
            </w:pPr>
            <w:r w:rsidRPr="00620D83">
              <w:t>2</w:t>
            </w:r>
            <w:r w:rsidR="005B2301" w:rsidRPr="00620D83">
              <w:t>)</w:t>
            </w:r>
          </w:p>
        </w:tc>
        <w:tc>
          <w:tcPr>
            <w:tcW w:w="7621" w:type="dxa"/>
            <w:shd w:val="clear" w:color="auto" w:fill="auto"/>
            <w:tcMar>
              <w:top w:w="57" w:type="dxa"/>
              <w:left w:w="57" w:type="dxa"/>
              <w:bottom w:w="57" w:type="dxa"/>
              <w:right w:w="57" w:type="dxa"/>
            </w:tcMar>
          </w:tcPr>
          <w:p w14:paraId="1298D1A7" w14:textId="6EDE9DF3" w:rsidR="007773BC" w:rsidRPr="00620D83" w:rsidRDefault="007773BC" w:rsidP="00141AC2">
            <w:pPr>
              <w:jc w:val="left"/>
            </w:pPr>
            <w:r w:rsidRPr="00620D83">
              <w:rPr>
                <w:rFonts w:cs="Arial"/>
                <w:szCs w:val="22"/>
              </w:rPr>
              <w:t>Desarrollar los elementos centrales del manual de buenas prácticas.</w:t>
            </w:r>
          </w:p>
        </w:tc>
      </w:tr>
      <w:tr w:rsidR="007773BC" w:rsidRPr="00620D83" w14:paraId="641B3FDC" w14:textId="77777777" w:rsidTr="00141AC2">
        <w:trPr>
          <w:trHeight w:val="713"/>
        </w:trPr>
        <w:tc>
          <w:tcPr>
            <w:tcW w:w="766" w:type="dxa"/>
            <w:shd w:val="clear" w:color="auto" w:fill="auto"/>
            <w:tcMar>
              <w:top w:w="57" w:type="dxa"/>
              <w:left w:w="57" w:type="dxa"/>
              <w:bottom w:w="57" w:type="dxa"/>
              <w:right w:w="57" w:type="dxa"/>
            </w:tcMar>
          </w:tcPr>
          <w:p w14:paraId="70AE39F1" w14:textId="1982AC0F" w:rsidR="007773BC" w:rsidRPr="00620D83" w:rsidRDefault="00AD11AA" w:rsidP="00141AC2">
            <w:pPr>
              <w:jc w:val="left"/>
            </w:pPr>
            <w:r w:rsidRPr="00620D83">
              <w:t>3</w:t>
            </w:r>
            <w:r w:rsidR="005B2301" w:rsidRPr="00620D83">
              <w:t>)</w:t>
            </w:r>
          </w:p>
        </w:tc>
        <w:tc>
          <w:tcPr>
            <w:tcW w:w="7621" w:type="dxa"/>
            <w:shd w:val="clear" w:color="auto" w:fill="auto"/>
            <w:tcMar>
              <w:top w:w="57" w:type="dxa"/>
              <w:left w:w="57" w:type="dxa"/>
              <w:bottom w:w="57" w:type="dxa"/>
              <w:right w:w="57" w:type="dxa"/>
            </w:tcMar>
          </w:tcPr>
          <w:p w14:paraId="66F1C4E4" w14:textId="6AE8D0DB" w:rsidR="007773BC" w:rsidRPr="00620D83" w:rsidRDefault="00AD11AA" w:rsidP="00141AC2">
            <w:pPr>
              <w:jc w:val="left"/>
            </w:pPr>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8" w:name="_Toc525761452"/>
      <w:bookmarkStart w:id="29" w:name="_Toc529744713"/>
      <w:r>
        <w:lastRenderedPageBreak/>
        <w:t>Marco Teórico</w:t>
      </w:r>
      <w:bookmarkEnd w:id="28"/>
      <w:bookmarkEnd w:id="29"/>
    </w:p>
    <w:p w14:paraId="5054529C" w14:textId="77777777" w:rsidR="007B7CC0" w:rsidRDefault="007B7CC0" w:rsidP="00910F20"/>
    <w:p w14:paraId="7E59149D" w14:textId="1AD9455D" w:rsidR="00B61E81" w:rsidRDefault="00B61E81" w:rsidP="00A9510B">
      <w:pPr>
        <w:pStyle w:val="Ttulo2"/>
      </w:pPr>
      <w:bookmarkStart w:id="30" w:name="_Toc529744714"/>
      <w:bookmarkStart w:id="31" w:name="_Toc525761453"/>
      <w:r>
        <w:t>Gestión de Proyectos Informáticos</w:t>
      </w:r>
      <w:bookmarkEnd w:id="30"/>
    </w:p>
    <w:p w14:paraId="53427B14" w14:textId="61B414E3" w:rsidR="00B61E81" w:rsidRPr="009A503F" w:rsidRDefault="00B61E81" w:rsidP="00B61E81">
      <w:pPr>
        <w:rPr>
          <w:i/>
        </w:rPr>
      </w:pPr>
      <w:r w:rsidRPr="009A503F">
        <w:rPr>
          <w:i/>
        </w:rPr>
        <w:t xml:space="preserve">“Empíricamente se dice que más del 50% de los proyectos informáticos no responden a los objetivos que tenían planteados o han tenido desviaciones significativas de tiempo o de coste. Según algunos autores, esta cifra llega al 70% o al 80%. De acuerdo con un estudio del </w:t>
      </w:r>
      <w:proofErr w:type="spellStart"/>
      <w:r w:rsidRPr="009A503F">
        <w:rPr>
          <w:i/>
        </w:rPr>
        <w:t>Standish</w:t>
      </w:r>
      <w:proofErr w:type="spellEnd"/>
      <w:r w:rsidRPr="009A503F">
        <w:rPr>
          <w:i/>
        </w:rPr>
        <w:t xml:space="preserve"> </w:t>
      </w:r>
      <w:proofErr w:type="spellStart"/>
      <w:r w:rsidRPr="009A503F">
        <w:rPr>
          <w:i/>
        </w:rPr>
        <w:t>Group</w:t>
      </w:r>
      <w:proofErr w:type="spellEnd"/>
      <w:r w:rsidRPr="009A503F">
        <w:rPr>
          <w:i/>
        </w:rPr>
        <w:t xml:space="preserve"> sobre proyectos informáticos en todo el mundo, de los proyectos analizados un</w:t>
      </w:r>
      <w:r w:rsidR="00E41D0D" w:rsidRPr="009A503F">
        <w:rPr>
          <w:i/>
        </w:rPr>
        <w:t xml:space="preserve"> </w:t>
      </w:r>
      <w:r w:rsidRPr="009A503F">
        <w:rPr>
          <w:i/>
        </w:rPr>
        <w:t>31% fueron cancelados antes de su finalización; en un 88% de los casos, se superó el periodo</w:t>
      </w:r>
      <w:r w:rsidR="00E41D0D" w:rsidRPr="009A503F">
        <w:rPr>
          <w:i/>
        </w:rPr>
        <w:t xml:space="preserve"> </w:t>
      </w:r>
      <w:r w:rsidRPr="009A503F">
        <w:rPr>
          <w:i/>
        </w:rPr>
        <w:t>acordado. Y, lo que es más importante, el volumen económico de sobrecoste alcanzó el 222%</w:t>
      </w:r>
      <w:r w:rsidR="00E41D0D" w:rsidRPr="009A503F">
        <w:rPr>
          <w:i/>
        </w:rPr>
        <w:t xml:space="preserve"> </w:t>
      </w:r>
      <w:r w:rsidRPr="009A503F">
        <w:rPr>
          <w:i/>
        </w:rPr>
        <w:t>de las estimaciones iniciales.</w:t>
      </w:r>
    </w:p>
    <w:p w14:paraId="54924093" w14:textId="77777777" w:rsidR="00E41D0D" w:rsidRPr="009A503F" w:rsidRDefault="00E41D0D" w:rsidP="00B61E81">
      <w:pPr>
        <w:rPr>
          <w:i/>
        </w:rPr>
      </w:pPr>
    </w:p>
    <w:p w14:paraId="1C46BFF4" w14:textId="6AC9E6B3" w:rsidR="00B61E81" w:rsidRPr="009A503F" w:rsidRDefault="00B61E81" w:rsidP="00B61E81">
      <w:pPr>
        <w:rPr>
          <w:i/>
        </w:rPr>
      </w:pPr>
      <w:r w:rsidRPr="009A503F">
        <w:rPr>
          <w:i/>
        </w:rPr>
        <w:t>En efecto, gestionar con éxito proyectos en general, y los informáticos en particular, es cada vez</w:t>
      </w:r>
      <w:r w:rsidR="00E41D0D" w:rsidRPr="009A503F">
        <w:rPr>
          <w:i/>
        </w:rPr>
        <w:t xml:space="preserve"> </w:t>
      </w:r>
      <w:r w:rsidRPr="009A503F">
        <w:rPr>
          <w:i/>
        </w:rPr>
        <w:t>más difícil porque supone mayores niveles de exigencia (en términos de tiempo, coste y</w:t>
      </w:r>
      <w:r w:rsidR="00E41D0D" w:rsidRPr="009A503F">
        <w:rPr>
          <w:i/>
        </w:rPr>
        <w:t xml:space="preserve"> </w:t>
      </w:r>
      <w:r w:rsidRPr="009A503F">
        <w:rPr>
          <w:i/>
        </w:rPr>
        <w:t>calidad), pero también de riesgo y complejidad, derivados del tamaño, la multidisciplinariedad y</w:t>
      </w:r>
      <w:r w:rsidR="00E41D0D" w:rsidRPr="009A503F">
        <w:rPr>
          <w:i/>
        </w:rPr>
        <w:t xml:space="preserve"> </w:t>
      </w:r>
      <w:r w:rsidRPr="009A503F">
        <w:rPr>
          <w:i/>
        </w:rPr>
        <w:t>el cambio tecnológico acelerado. Al mismo tiempo, requiere no solo habilidades técnicas, sino</w:t>
      </w:r>
      <w:r w:rsidR="00E41D0D" w:rsidRPr="009A503F">
        <w:rPr>
          <w:i/>
        </w:rPr>
        <w:t xml:space="preserve"> </w:t>
      </w:r>
      <w:r w:rsidRPr="009A503F">
        <w:rPr>
          <w:i/>
        </w:rPr>
        <w:t>de gestión de personas. Los proyectos informáticos son cada vez más proyectos “mixtos”, que</w:t>
      </w:r>
      <w:r w:rsidR="00E41D0D" w:rsidRPr="009A503F">
        <w:rPr>
          <w:i/>
        </w:rPr>
        <w:t xml:space="preserve"> </w:t>
      </w:r>
      <w:r w:rsidRPr="009A503F">
        <w:rPr>
          <w:i/>
        </w:rPr>
        <w:t>involucran cambios en la organización, los procesos de trabajo y las actitudes y habilidades de</w:t>
      </w:r>
      <w:r w:rsidR="00E41D0D" w:rsidRPr="009A503F">
        <w:rPr>
          <w:i/>
        </w:rPr>
        <w:t xml:space="preserve"> </w:t>
      </w:r>
      <w:r w:rsidRPr="009A503F">
        <w:rPr>
          <w:i/>
        </w:rPr>
        <w:t>las personas.”</w:t>
      </w:r>
      <w:r w:rsidR="00CB3DE4">
        <w:rPr>
          <w:i/>
          <w:noProof/>
        </w:rPr>
        <w:t xml:space="preserve"> </w:t>
      </w:r>
      <w:r w:rsidR="00CB3DE4">
        <w:rPr>
          <w:noProof/>
        </w:rPr>
        <w:t>(García, Lamarca, &amp; Rodriguez, 2007)</w:t>
      </w:r>
    </w:p>
    <w:p w14:paraId="4C86A217" w14:textId="77777777" w:rsidR="00E41D0D" w:rsidRDefault="00E41D0D" w:rsidP="00B61E81"/>
    <w:p w14:paraId="3C53136C" w14:textId="77777777" w:rsidR="00B61E81" w:rsidRPr="00B61E81" w:rsidRDefault="00B61E81" w:rsidP="00B61E81"/>
    <w:p w14:paraId="1B329781" w14:textId="29A15F70" w:rsidR="00A9510B" w:rsidRDefault="006F7F80" w:rsidP="00A9510B">
      <w:pPr>
        <w:pStyle w:val="Ttulo2"/>
      </w:pPr>
      <w:r>
        <w:br w:type="page"/>
      </w:r>
      <w:bookmarkStart w:id="32" w:name="_Toc529744715"/>
      <w:r w:rsidR="00A9510B">
        <w:lastRenderedPageBreak/>
        <w:t>CMMI</w:t>
      </w:r>
      <w:r w:rsidR="00A9510B">
        <w:rPr>
          <w:rStyle w:val="Refdenotaalpie"/>
        </w:rPr>
        <w:footnoteReference w:id="3"/>
      </w:r>
      <w:bookmarkEnd w:id="32"/>
    </w:p>
    <w:p w14:paraId="2B7A295C" w14:textId="30F768BF" w:rsidR="00A9510B" w:rsidRDefault="00AB6B4D" w:rsidP="007F78E8">
      <w:r>
        <w:t xml:space="preserve">Los </w:t>
      </w:r>
      <w:r w:rsidR="00B92913">
        <w:t>modelos CMMI, cuya sigla en inglés se puede traducir como “Integración de Modelos de Madurez de Capacidades”</w:t>
      </w:r>
      <w:r w:rsidR="00951567">
        <w:t>, son un conjunto de buenas prácticas orientadas a apoyar a las organizaciones en la mejora de su</w:t>
      </w:r>
      <w:r w:rsidR="004C7377">
        <w:t xml:space="preserve">s capacidades y procesos críticos, con un alto enfoque en </w:t>
      </w:r>
      <w:r w:rsidR="00AA0C49">
        <w:t xml:space="preserve">la ingeniería de software. </w:t>
      </w:r>
      <w:r w:rsidR="00A20A34">
        <w:t xml:space="preserve">Dichos modelos han sido desarrollados por equipos con miembros procedentes de la industria y el Software </w:t>
      </w:r>
      <w:proofErr w:type="spellStart"/>
      <w:r w:rsidR="00A20A34">
        <w:t>Enginnering</w:t>
      </w:r>
      <w:proofErr w:type="spellEnd"/>
      <w:r w:rsidR="00A20A34">
        <w:t xml:space="preserve"> Institute (SEI)</w:t>
      </w:r>
      <w:r w:rsidR="007F78E8">
        <w:t xml:space="preserve">, como también recogidos y administrados por el </w:t>
      </w:r>
      <w:r w:rsidR="008E5C84">
        <w:t>Instituto CMMI</w:t>
      </w:r>
      <w:r w:rsidR="00193D62">
        <w:t xml:space="preserve"> (“CMMI Institute”</w:t>
      </w:r>
      <w:r w:rsidR="00822E70">
        <w:t>, ubicado en la ciudad de Pittsburgh, Pensilvania, EE. UU</w:t>
      </w:r>
      <w:r w:rsidR="00193D62">
        <w:t>)</w:t>
      </w:r>
      <w:r w:rsidR="00291B9A">
        <w:t>.</w:t>
      </w:r>
    </w:p>
    <w:p w14:paraId="1BB95CFC" w14:textId="0C7E8768" w:rsidR="00291B9A" w:rsidRDefault="00291B9A" w:rsidP="00B92913"/>
    <w:p w14:paraId="776EE28B" w14:textId="44FB3928" w:rsidR="002C5480" w:rsidRDefault="00666A2A" w:rsidP="00B92913">
      <w:r>
        <w:t xml:space="preserve">Los modelos proporcionan una mirada integrada y holística que permite a las organizaciones focalizarse en mejorar el desempeño en las áreas: </w:t>
      </w:r>
      <w:r w:rsidR="002C5480">
        <w:t>d</w:t>
      </w:r>
      <w:r>
        <w:t xml:space="preserve">esarrollo, </w:t>
      </w:r>
      <w:r w:rsidR="002C5480">
        <w:t>s</w:t>
      </w:r>
      <w:r>
        <w:t xml:space="preserve">ervicios, </w:t>
      </w:r>
      <w:r w:rsidR="002C5480">
        <w:t>a</w:t>
      </w:r>
      <w:r>
        <w:t xml:space="preserve">dquisición y </w:t>
      </w:r>
      <w:r w:rsidR="002C5480">
        <w:t>p</w:t>
      </w:r>
      <w:r>
        <w:t xml:space="preserve">ersonas. </w:t>
      </w:r>
      <w:r w:rsidR="00F715E9">
        <w:t>Para c</w:t>
      </w:r>
      <w:r w:rsidR="002C5480">
        <w:t xml:space="preserve">ada una </w:t>
      </w:r>
      <w:r w:rsidR="00D056A5">
        <w:t xml:space="preserve">de </w:t>
      </w:r>
      <w:r w:rsidR="002C5480">
        <w:t xml:space="preserve">dichas áreas </w:t>
      </w:r>
      <w:r w:rsidR="00F715E9">
        <w:t xml:space="preserve">existe </w:t>
      </w:r>
      <w:r w:rsidR="002C5480">
        <w:t xml:space="preserve">un modelo documentado, que permite guiar al interesado en la implementación del modelo y en el área de interés. </w:t>
      </w:r>
      <w:r w:rsidR="00F715E9">
        <w:t xml:space="preserve">Estos modelos son revisados periódicamente y por lo mismo, cada uno de ellos va evolucionando en distintas versiones. </w:t>
      </w:r>
      <w:r w:rsidR="00D30544">
        <w:t xml:space="preserve"> </w:t>
      </w:r>
    </w:p>
    <w:p w14:paraId="335196C1" w14:textId="77D6685E" w:rsidR="00666A2A" w:rsidRDefault="00666A2A" w:rsidP="00B92913">
      <w:r>
        <w:t xml:space="preserve"> </w:t>
      </w:r>
    </w:p>
    <w:p w14:paraId="6D1D4F89" w14:textId="2AE73CE9" w:rsidR="00C841B9" w:rsidRDefault="00C1090A" w:rsidP="00B92913">
      <w:r>
        <w:br w:type="page"/>
      </w:r>
      <w:r w:rsidR="00C841B9">
        <w:lastRenderedPageBreak/>
        <w:t xml:space="preserve">En la actualidad existen </w:t>
      </w:r>
      <w:r w:rsidR="002015C1">
        <w:t xml:space="preserve">los siguientes </w:t>
      </w:r>
      <w:r w:rsidR="00C841B9">
        <w:t>cuatro modelos</w:t>
      </w:r>
      <w:r w:rsidR="00EB0A3D">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6"/>
        <w:gridCol w:w="5211"/>
      </w:tblGrid>
      <w:tr w:rsidR="00E100E3" w:rsidRPr="00695A96" w14:paraId="3E0AB4CD" w14:textId="77777777" w:rsidTr="00695A96">
        <w:trPr>
          <w:cantSplit/>
          <w:tblHeader/>
        </w:trPr>
        <w:tc>
          <w:tcPr>
            <w:tcW w:w="3176" w:type="dxa"/>
            <w:shd w:val="clear" w:color="auto" w:fill="D9E2F3"/>
            <w:tcMar>
              <w:top w:w="57" w:type="dxa"/>
              <w:left w:w="57" w:type="dxa"/>
              <w:bottom w:w="57" w:type="dxa"/>
              <w:right w:w="57" w:type="dxa"/>
            </w:tcMar>
            <w:vAlign w:val="center"/>
          </w:tcPr>
          <w:p w14:paraId="590790DD" w14:textId="70E58598" w:rsidR="00E100E3" w:rsidRPr="00695A96" w:rsidRDefault="00E100E3" w:rsidP="00695A96">
            <w:pPr>
              <w:spacing w:line="240" w:lineRule="auto"/>
              <w:jc w:val="left"/>
              <w:rPr>
                <w:b/>
              </w:rPr>
            </w:pPr>
            <w:r w:rsidRPr="00695A96">
              <w:rPr>
                <w:b/>
              </w:rPr>
              <w:t>Modelo</w:t>
            </w:r>
          </w:p>
        </w:tc>
        <w:tc>
          <w:tcPr>
            <w:tcW w:w="5211" w:type="dxa"/>
            <w:shd w:val="clear" w:color="auto" w:fill="D9E2F3"/>
            <w:tcMar>
              <w:top w:w="57" w:type="dxa"/>
              <w:left w:w="57" w:type="dxa"/>
              <w:bottom w:w="57" w:type="dxa"/>
              <w:right w:w="57" w:type="dxa"/>
            </w:tcMar>
            <w:vAlign w:val="center"/>
          </w:tcPr>
          <w:p w14:paraId="124D643A" w14:textId="2D09E1BC" w:rsidR="00E100E3" w:rsidRPr="00695A96" w:rsidRDefault="00E100E3" w:rsidP="00695A96">
            <w:pPr>
              <w:spacing w:line="240" w:lineRule="auto"/>
              <w:jc w:val="left"/>
              <w:rPr>
                <w:b/>
              </w:rPr>
            </w:pPr>
            <w:r w:rsidRPr="00695A96">
              <w:rPr>
                <w:b/>
              </w:rPr>
              <w:t>Descripción</w:t>
            </w:r>
          </w:p>
        </w:tc>
      </w:tr>
      <w:tr w:rsidR="00E100E3" w14:paraId="730C8C32" w14:textId="77777777" w:rsidTr="00695A96">
        <w:trPr>
          <w:cantSplit/>
        </w:trPr>
        <w:tc>
          <w:tcPr>
            <w:tcW w:w="3176" w:type="dxa"/>
            <w:shd w:val="clear" w:color="auto" w:fill="auto"/>
            <w:tcMar>
              <w:top w:w="57" w:type="dxa"/>
              <w:left w:w="57" w:type="dxa"/>
              <w:bottom w:w="57" w:type="dxa"/>
              <w:right w:w="57" w:type="dxa"/>
            </w:tcMar>
            <w:vAlign w:val="center"/>
          </w:tcPr>
          <w:p w14:paraId="4DBA0C04" w14:textId="77777777" w:rsidR="00C1090A" w:rsidRPr="00695A96" w:rsidRDefault="00C1090A" w:rsidP="00695A96">
            <w:pPr>
              <w:jc w:val="left"/>
              <w:rPr>
                <w:b/>
              </w:rPr>
            </w:pPr>
            <w:r w:rsidRPr="00695A96">
              <w:rPr>
                <w:b/>
              </w:rPr>
              <w:t>CMMI para Desarrollo</w:t>
            </w:r>
          </w:p>
          <w:p w14:paraId="3BC6EB00" w14:textId="044433EF" w:rsidR="00216B2A" w:rsidRDefault="00216B2A" w:rsidP="00695A96">
            <w:pPr>
              <w:jc w:val="left"/>
            </w:pPr>
            <w:r>
              <w:t>(CMMI-DEV</w:t>
            </w:r>
            <w:r w:rsidR="00F02685">
              <w:t>, V1.3</w:t>
            </w:r>
            <w:r>
              <w:t>)</w:t>
            </w:r>
          </w:p>
        </w:tc>
        <w:tc>
          <w:tcPr>
            <w:tcW w:w="5211" w:type="dxa"/>
            <w:shd w:val="clear" w:color="auto" w:fill="auto"/>
            <w:tcMar>
              <w:top w:w="57" w:type="dxa"/>
              <w:left w:w="57" w:type="dxa"/>
              <w:bottom w:w="57" w:type="dxa"/>
              <w:right w:w="57" w:type="dxa"/>
            </w:tcMar>
            <w:vAlign w:val="center"/>
          </w:tcPr>
          <w:p w14:paraId="59322043" w14:textId="38CAB117" w:rsidR="00E100E3" w:rsidRDefault="00296887" w:rsidP="00296887">
            <w:r>
              <w:t>Provee orientación para aplicar las buenas prácticas CMMI en una organización que desarroll</w:t>
            </w:r>
            <w:r w:rsidR="002E1BD7">
              <w:t>a</w:t>
            </w:r>
            <w:r>
              <w:t xml:space="preserve"> productos y servicios de calidad, con el propósito de satisface</w:t>
            </w:r>
            <w:r w:rsidR="007C0816">
              <w:t>r</w:t>
            </w:r>
            <w:r>
              <w:t xml:space="preserve"> los requerimientos de clientes y usuarios finales.</w:t>
            </w:r>
          </w:p>
        </w:tc>
      </w:tr>
      <w:tr w:rsidR="00E100E3" w14:paraId="57822610" w14:textId="77777777" w:rsidTr="00695A96">
        <w:trPr>
          <w:cantSplit/>
        </w:trPr>
        <w:tc>
          <w:tcPr>
            <w:tcW w:w="3176" w:type="dxa"/>
            <w:shd w:val="clear" w:color="auto" w:fill="auto"/>
            <w:tcMar>
              <w:top w:w="57" w:type="dxa"/>
              <w:left w:w="57" w:type="dxa"/>
              <w:bottom w:w="57" w:type="dxa"/>
              <w:right w:w="57" w:type="dxa"/>
            </w:tcMar>
            <w:vAlign w:val="center"/>
          </w:tcPr>
          <w:p w14:paraId="30B44CFC" w14:textId="71E9C1B5" w:rsidR="00216B2A" w:rsidRPr="00695A96" w:rsidRDefault="00216B2A" w:rsidP="00695A96">
            <w:pPr>
              <w:jc w:val="left"/>
              <w:rPr>
                <w:b/>
              </w:rPr>
            </w:pPr>
            <w:r w:rsidRPr="00695A96">
              <w:rPr>
                <w:b/>
              </w:rPr>
              <w:t>CMMI para Servicios</w:t>
            </w:r>
          </w:p>
          <w:p w14:paraId="436B3C8C" w14:textId="235C20DA" w:rsidR="00E100E3" w:rsidRDefault="00216B2A" w:rsidP="00695A96">
            <w:pPr>
              <w:jc w:val="left"/>
            </w:pPr>
            <w:r>
              <w:t>(CMMI-SVC</w:t>
            </w:r>
            <w:r w:rsidR="00F02685">
              <w:t>, V1.3</w:t>
            </w:r>
            <w:r>
              <w:t>)</w:t>
            </w:r>
          </w:p>
        </w:tc>
        <w:tc>
          <w:tcPr>
            <w:tcW w:w="5211" w:type="dxa"/>
            <w:shd w:val="clear" w:color="auto" w:fill="auto"/>
            <w:tcMar>
              <w:top w:w="57" w:type="dxa"/>
              <w:left w:w="57" w:type="dxa"/>
              <w:bottom w:w="57" w:type="dxa"/>
              <w:right w:w="57" w:type="dxa"/>
            </w:tcMar>
            <w:vAlign w:val="center"/>
          </w:tcPr>
          <w:p w14:paraId="03FE8D5F" w14:textId="6078B773" w:rsidR="00E100E3" w:rsidRDefault="00AB113C" w:rsidP="00DB7E7B">
            <w:r>
              <w:t>Entrega guías para aplicar las buenas prácticas de CMMI en una organización proveedora de servicios</w:t>
            </w:r>
            <w:r w:rsidR="00DB7E7B">
              <w:t xml:space="preserve"> para clientes y usuarios finales. </w:t>
            </w:r>
          </w:p>
        </w:tc>
      </w:tr>
      <w:tr w:rsidR="00E100E3" w14:paraId="5FA478A2" w14:textId="77777777" w:rsidTr="00695A96">
        <w:trPr>
          <w:cantSplit/>
        </w:trPr>
        <w:tc>
          <w:tcPr>
            <w:tcW w:w="3176" w:type="dxa"/>
            <w:shd w:val="clear" w:color="auto" w:fill="auto"/>
            <w:tcMar>
              <w:top w:w="57" w:type="dxa"/>
              <w:left w:w="57" w:type="dxa"/>
              <w:bottom w:w="57" w:type="dxa"/>
              <w:right w:w="57" w:type="dxa"/>
            </w:tcMar>
            <w:vAlign w:val="center"/>
          </w:tcPr>
          <w:p w14:paraId="1152DB0A" w14:textId="33E7D99B" w:rsidR="00071869" w:rsidRPr="00695A96" w:rsidRDefault="00071869" w:rsidP="00695A96">
            <w:pPr>
              <w:jc w:val="left"/>
              <w:rPr>
                <w:b/>
              </w:rPr>
            </w:pPr>
            <w:r w:rsidRPr="00695A96">
              <w:rPr>
                <w:b/>
              </w:rPr>
              <w:t>CMMI para Adquisiciones</w:t>
            </w:r>
          </w:p>
          <w:p w14:paraId="36FB28A0" w14:textId="77CF1215" w:rsidR="00E100E3" w:rsidRDefault="00071869" w:rsidP="00695A96">
            <w:pPr>
              <w:jc w:val="left"/>
            </w:pPr>
            <w:r>
              <w:t>(CMMI-</w:t>
            </w:r>
            <w:r w:rsidR="005E759A">
              <w:t>ACQ</w:t>
            </w:r>
            <w:r w:rsidR="00F02685">
              <w:t>, V1.3</w:t>
            </w:r>
            <w:r w:rsidR="005E759A">
              <w:t>)</w:t>
            </w:r>
          </w:p>
        </w:tc>
        <w:tc>
          <w:tcPr>
            <w:tcW w:w="5211" w:type="dxa"/>
            <w:shd w:val="clear" w:color="auto" w:fill="auto"/>
            <w:tcMar>
              <w:top w:w="57" w:type="dxa"/>
              <w:left w:w="57" w:type="dxa"/>
              <w:bottom w:w="57" w:type="dxa"/>
              <w:right w:w="57" w:type="dxa"/>
            </w:tcMar>
            <w:vAlign w:val="center"/>
          </w:tcPr>
          <w:p w14:paraId="5C5262C8" w14:textId="1E628FD8" w:rsidR="00E100E3" w:rsidRDefault="00301172" w:rsidP="006E076F">
            <w:r>
              <w:t>Proveer orientación para aplicar las buenas prácticas CMMI en una organización que requiere gestionar la adquisición de productos y servicios</w:t>
            </w:r>
            <w:r w:rsidR="00745FCC">
              <w:t xml:space="preserve"> para satisface</w:t>
            </w:r>
            <w:r w:rsidR="006E076F">
              <w:t>r</w:t>
            </w:r>
            <w:r w:rsidR="00745FCC">
              <w:t xml:space="preserve"> necesidades de clientes y usuarios finales.</w:t>
            </w:r>
            <w:r w:rsidR="00417A94">
              <w:t xml:space="preserve"> </w:t>
            </w:r>
          </w:p>
        </w:tc>
      </w:tr>
      <w:tr w:rsidR="00E100E3" w14:paraId="201E52EE" w14:textId="77777777" w:rsidTr="00695A96">
        <w:trPr>
          <w:cantSplit/>
        </w:trPr>
        <w:tc>
          <w:tcPr>
            <w:tcW w:w="3176" w:type="dxa"/>
            <w:shd w:val="clear" w:color="auto" w:fill="auto"/>
            <w:tcMar>
              <w:top w:w="57" w:type="dxa"/>
              <w:left w:w="57" w:type="dxa"/>
              <w:bottom w:w="57" w:type="dxa"/>
              <w:right w:w="57" w:type="dxa"/>
            </w:tcMar>
            <w:vAlign w:val="center"/>
          </w:tcPr>
          <w:p w14:paraId="257ED4A3" w14:textId="77777777" w:rsidR="00E100E3" w:rsidRPr="00695A96" w:rsidRDefault="00DA0956" w:rsidP="00695A96">
            <w:pPr>
              <w:jc w:val="left"/>
              <w:rPr>
                <w:b/>
              </w:rPr>
            </w:pPr>
            <w:r w:rsidRPr="00695A96">
              <w:rPr>
                <w:b/>
              </w:rPr>
              <w:t>CMMI</w:t>
            </w:r>
            <w:r w:rsidR="00954E05" w:rsidRPr="00695A96">
              <w:rPr>
                <w:b/>
              </w:rPr>
              <w:t xml:space="preserve"> para Personas</w:t>
            </w:r>
          </w:p>
          <w:p w14:paraId="43B4C0DC" w14:textId="521F5B99" w:rsidR="00954E05" w:rsidRDefault="00954E05" w:rsidP="00695A96">
            <w:pPr>
              <w:jc w:val="left"/>
            </w:pPr>
            <w:r>
              <w:t>(P-CMM</w:t>
            </w:r>
            <w:r w:rsidR="00F02685">
              <w:t>, V2.0</w:t>
            </w:r>
            <w:r>
              <w:t>)</w:t>
            </w:r>
          </w:p>
        </w:tc>
        <w:tc>
          <w:tcPr>
            <w:tcW w:w="5211" w:type="dxa"/>
            <w:shd w:val="clear" w:color="auto" w:fill="auto"/>
            <w:tcMar>
              <w:top w:w="57" w:type="dxa"/>
              <w:left w:w="57" w:type="dxa"/>
              <w:bottom w:w="57" w:type="dxa"/>
              <w:right w:w="57" w:type="dxa"/>
            </w:tcMar>
            <w:vAlign w:val="center"/>
          </w:tcPr>
          <w:p w14:paraId="085781E1" w14:textId="4C8C70F5" w:rsidR="00E100E3" w:rsidRDefault="00BA2993" w:rsidP="004922A7">
            <w:r>
              <w:t>Se autodefine como una herramienta</w:t>
            </w:r>
            <w:r w:rsidR="00ED005C">
              <w:t xml:space="preserve"> para ayudar a enfrentar con éxito los problemas críticos de las personas</w:t>
            </w:r>
            <w:r w:rsidR="004922A7">
              <w:t xml:space="preserve"> en las organizaciones.</w:t>
            </w:r>
          </w:p>
        </w:tc>
      </w:tr>
    </w:tbl>
    <w:p w14:paraId="763C17CC" w14:textId="63350FF1" w:rsidR="00EB0A3D" w:rsidRDefault="00EB0A3D" w:rsidP="00B92913"/>
    <w:p w14:paraId="398E8B00" w14:textId="693A9623" w:rsidR="00135ADD" w:rsidRDefault="00135ADD" w:rsidP="00B92913">
      <w:r>
        <w:t xml:space="preserve">Considerando el área bajo estudio, como también los </w:t>
      </w:r>
      <w:r w:rsidR="00911BA8">
        <w:t>objetivos definidos, el modelo CMMI que se utilizará como referencia será el “CMMI para Desarrollo”</w:t>
      </w:r>
      <w:r w:rsidR="00E03364">
        <w:t>.</w:t>
      </w:r>
      <w:r w:rsidR="00911BA8">
        <w:t xml:space="preserve"> </w:t>
      </w:r>
    </w:p>
    <w:p w14:paraId="079EBC65" w14:textId="6FAE35F2" w:rsidR="0042095B" w:rsidRDefault="0042095B" w:rsidP="00B92913"/>
    <w:p w14:paraId="731B6AB0" w14:textId="44982CEB" w:rsidR="00CA4410" w:rsidRDefault="0042095B" w:rsidP="0042095B">
      <w:pPr>
        <w:pStyle w:val="Ttulo2"/>
      </w:pPr>
      <w:r>
        <w:br w:type="page"/>
      </w:r>
      <w:bookmarkStart w:id="33" w:name="_Toc525761454"/>
      <w:bookmarkStart w:id="34" w:name="_Toc529744716"/>
      <w:bookmarkEnd w:id="31"/>
      <w:r w:rsidR="00CA4410">
        <w:lastRenderedPageBreak/>
        <w:t>Guía del PMBOK</w:t>
      </w:r>
      <w:bookmarkEnd w:id="33"/>
      <w:r w:rsidR="00E67114">
        <w:rPr>
          <w:rStyle w:val="Refdenotaalpie"/>
        </w:rPr>
        <w:footnoteReference w:id="4"/>
      </w:r>
      <w:bookmarkEnd w:id="34"/>
    </w:p>
    <w:p w14:paraId="6AB9E8C7" w14:textId="4D3541EA" w:rsidR="0001630C" w:rsidRDefault="0001630C" w:rsidP="0001630C">
      <w:r>
        <w:t xml:space="preserve">La guía del PMBOK, también conocida como la Guía de los fundamentos para la Dirección de Proyectos, es un documento desarrollado por el “Project Management Institut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F80DE0">
      <w:pPr>
        <w:numPr>
          <w:ilvl w:val="0"/>
          <w:numId w:val="9"/>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6E7BC1" w:rsidRPr="00333541" w14:paraId="7615D7B2" w14:textId="77777777" w:rsidTr="00695A96">
        <w:trPr>
          <w:cantSplit/>
          <w:tblHeader/>
        </w:trPr>
        <w:tc>
          <w:tcPr>
            <w:tcW w:w="2325" w:type="dxa"/>
            <w:shd w:val="clear" w:color="auto" w:fill="D9E2F3"/>
            <w:tcMar>
              <w:top w:w="57" w:type="dxa"/>
              <w:left w:w="57" w:type="dxa"/>
              <w:bottom w:w="57" w:type="dxa"/>
              <w:right w:w="57" w:type="dxa"/>
            </w:tcMar>
            <w:vAlign w:val="center"/>
          </w:tcPr>
          <w:p w14:paraId="77634531" w14:textId="7BF2E5E8" w:rsidR="006E7BC1" w:rsidRPr="00695A96" w:rsidRDefault="006E7BC1" w:rsidP="00695A96">
            <w:pPr>
              <w:spacing w:line="240" w:lineRule="auto"/>
              <w:jc w:val="left"/>
              <w:rPr>
                <w:rFonts w:cs="Arial"/>
                <w:b/>
              </w:rPr>
            </w:pPr>
            <w:r w:rsidRPr="00695A96">
              <w:rPr>
                <w:rFonts w:cs="Arial"/>
                <w:b/>
              </w:rPr>
              <w:t>Componente Clave</w:t>
            </w:r>
          </w:p>
        </w:tc>
        <w:tc>
          <w:tcPr>
            <w:tcW w:w="6062" w:type="dxa"/>
            <w:shd w:val="clear" w:color="auto" w:fill="D9E2F3"/>
            <w:tcMar>
              <w:top w:w="57" w:type="dxa"/>
              <w:left w:w="57" w:type="dxa"/>
              <w:bottom w:w="57" w:type="dxa"/>
              <w:right w:w="57" w:type="dxa"/>
            </w:tcMar>
            <w:vAlign w:val="center"/>
          </w:tcPr>
          <w:p w14:paraId="366259A5" w14:textId="0E1EB16A" w:rsidR="006E7BC1" w:rsidRPr="00695A96" w:rsidRDefault="006E7BC1" w:rsidP="00695A96">
            <w:pPr>
              <w:spacing w:line="240" w:lineRule="auto"/>
              <w:jc w:val="left"/>
              <w:rPr>
                <w:rFonts w:cs="Arial"/>
                <w:b/>
              </w:rPr>
            </w:pPr>
            <w:r w:rsidRPr="00695A96">
              <w:rPr>
                <w:rFonts w:cs="Arial"/>
                <w:b/>
              </w:rPr>
              <w:t>Descripción</w:t>
            </w:r>
          </w:p>
        </w:tc>
      </w:tr>
      <w:tr w:rsidR="006E7BC1" w:rsidRPr="00333541" w14:paraId="0F5D5905" w14:textId="77777777" w:rsidTr="00695A96">
        <w:trPr>
          <w:cantSplit/>
        </w:trPr>
        <w:tc>
          <w:tcPr>
            <w:tcW w:w="2325" w:type="dxa"/>
            <w:shd w:val="clear" w:color="auto" w:fill="auto"/>
            <w:tcMar>
              <w:top w:w="57" w:type="dxa"/>
              <w:left w:w="57" w:type="dxa"/>
              <w:bottom w:w="57" w:type="dxa"/>
              <w:right w:w="57" w:type="dxa"/>
            </w:tcMar>
            <w:vAlign w:val="center"/>
          </w:tcPr>
          <w:p w14:paraId="3F00AFD1" w14:textId="18831A1A" w:rsidR="006E7BC1" w:rsidRPr="00695A96" w:rsidRDefault="008A240D" w:rsidP="00695A96">
            <w:pPr>
              <w:spacing w:line="240" w:lineRule="auto"/>
              <w:jc w:val="left"/>
              <w:rPr>
                <w:rFonts w:cs="Arial"/>
                <w:b/>
              </w:rPr>
            </w:pPr>
            <w:r w:rsidRPr="00695A96">
              <w:rPr>
                <w:rFonts w:cs="Arial"/>
                <w:b/>
              </w:rPr>
              <w:t>Ciclo de vida del proyecto</w:t>
            </w:r>
          </w:p>
        </w:tc>
        <w:tc>
          <w:tcPr>
            <w:tcW w:w="6062" w:type="dxa"/>
            <w:shd w:val="clear" w:color="auto" w:fill="auto"/>
            <w:tcMar>
              <w:top w:w="57" w:type="dxa"/>
              <w:left w:w="57" w:type="dxa"/>
              <w:bottom w:w="57" w:type="dxa"/>
              <w:right w:w="57" w:type="dxa"/>
            </w:tcMar>
            <w:vAlign w:val="center"/>
          </w:tcPr>
          <w:p w14:paraId="1865AAFD" w14:textId="47AB1668" w:rsidR="006E7BC1" w:rsidRPr="00695A96" w:rsidRDefault="0068702A" w:rsidP="00695A96">
            <w:pPr>
              <w:spacing w:line="276" w:lineRule="auto"/>
              <w:rPr>
                <w:rFonts w:cs="Arial"/>
              </w:rPr>
            </w:pPr>
            <w:r w:rsidRPr="00695A96">
              <w:rPr>
                <w:rFonts w:cs="Arial"/>
                <w:color w:val="auto"/>
                <w:lang w:eastAsia="es-CL"/>
              </w:rPr>
              <w:t>Serie de fases que atraviesa un proyecto desde su inicio hasta su conclusión.</w:t>
            </w:r>
          </w:p>
        </w:tc>
      </w:tr>
      <w:tr w:rsidR="006E7BC1" w:rsidRPr="00333541" w14:paraId="3FC7CF4D" w14:textId="77777777" w:rsidTr="00695A96">
        <w:trPr>
          <w:cantSplit/>
        </w:trPr>
        <w:tc>
          <w:tcPr>
            <w:tcW w:w="2325" w:type="dxa"/>
            <w:shd w:val="clear" w:color="auto" w:fill="auto"/>
            <w:tcMar>
              <w:top w:w="57" w:type="dxa"/>
              <w:left w:w="57" w:type="dxa"/>
              <w:bottom w:w="57" w:type="dxa"/>
              <w:right w:w="57" w:type="dxa"/>
            </w:tcMar>
            <w:vAlign w:val="center"/>
          </w:tcPr>
          <w:p w14:paraId="0B2CD5A2" w14:textId="000CFF1E" w:rsidR="006E7BC1" w:rsidRPr="00695A96" w:rsidRDefault="008A240D" w:rsidP="00695A96">
            <w:pPr>
              <w:spacing w:line="240" w:lineRule="auto"/>
              <w:jc w:val="left"/>
              <w:rPr>
                <w:rFonts w:cs="Arial"/>
                <w:b/>
              </w:rPr>
            </w:pPr>
            <w:r w:rsidRPr="00695A96">
              <w:rPr>
                <w:rFonts w:cs="Arial"/>
                <w:b/>
              </w:rPr>
              <w:t>Fase del proyecto</w:t>
            </w:r>
          </w:p>
        </w:tc>
        <w:tc>
          <w:tcPr>
            <w:tcW w:w="6062" w:type="dxa"/>
            <w:shd w:val="clear" w:color="auto" w:fill="auto"/>
            <w:tcMar>
              <w:top w:w="57" w:type="dxa"/>
              <w:left w:w="57" w:type="dxa"/>
              <w:bottom w:w="57" w:type="dxa"/>
              <w:right w:w="57" w:type="dxa"/>
            </w:tcMar>
            <w:vAlign w:val="center"/>
          </w:tcPr>
          <w:p w14:paraId="520C5FE6" w14:textId="55BDC9B9" w:rsidR="006E7BC1" w:rsidRPr="00695A96" w:rsidRDefault="0068702A" w:rsidP="00695A96">
            <w:pPr>
              <w:autoSpaceDE w:val="0"/>
              <w:autoSpaceDN w:val="0"/>
              <w:adjustRightInd w:val="0"/>
              <w:spacing w:line="276" w:lineRule="auto"/>
              <w:rPr>
                <w:rFonts w:cs="Arial"/>
              </w:rPr>
            </w:pPr>
            <w:r w:rsidRPr="00695A96">
              <w:rPr>
                <w:rFonts w:cs="Arial"/>
                <w:color w:val="auto"/>
                <w:lang w:eastAsia="es-CL"/>
              </w:rPr>
              <w:t>Conjunto de actividades del proyecto relacionadas lógicamente que culmina con la finalización de uno o más entregables.</w:t>
            </w:r>
          </w:p>
        </w:tc>
      </w:tr>
      <w:tr w:rsidR="006E7BC1" w:rsidRPr="00333541" w14:paraId="1DFCFBDD" w14:textId="77777777" w:rsidTr="00695A96">
        <w:trPr>
          <w:cantSplit/>
        </w:trPr>
        <w:tc>
          <w:tcPr>
            <w:tcW w:w="2325" w:type="dxa"/>
            <w:shd w:val="clear" w:color="auto" w:fill="auto"/>
            <w:tcMar>
              <w:top w:w="57" w:type="dxa"/>
              <w:left w:w="57" w:type="dxa"/>
              <w:bottom w:w="57" w:type="dxa"/>
              <w:right w:w="57" w:type="dxa"/>
            </w:tcMar>
            <w:vAlign w:val="center"/>
          </w:tcPr>
          <w:p w14:paraId="6F688128" w14:textId="6A386CAC" w:rsidR="006E7BC1" w:rsidRPr="00695A96" w:rsidRDefault="008A240D" w:rsidP="00695A96">
            <w:pPr>
              <w:spacing w:line="240" w:lineRule="auto"/>
              <w:jc w:val="left"/>
              <w:rPr>
                <w:rFonts w:cs="Arial"/>
                <w:b/>
              </w:rPr>
            </w:pPr>
            <w:r w:rsidRPr="00695A96">
              <w:rPr>
                <w:rFonts w:cs="Arial"/>
                <w:b/>
              </w:rPr>
              <w:t>Punto de revisión de fase</w:t>
            </w:r>
          </w:p>
        </w:tc>
        <w:tc>
          <w:tcPr>
            <w:tcW w:w="6062" w:type="dxa"/>
            <w:shd w:val="clear" w:color="auto" w:fill="auto"/>
            <w:tcMar>
              <w:top w:w="57" w:type="dxa"/>
              <w:left w:w="57" w:type="dxa"/>
              <w:bottom w:w="57" w:type="dxa"/>
              <w:right w:w="57" w:type="dxa"/>
            </w:tcMar>
            <w:vAlign w:val="center"/>
          </w:tcPr>
          <w:p w14:paraId="172FC09D" w14:textId="5AF90777"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Revisión al final de una fase en la que se toma una decisión de continuar a la siguiente</w:t>
            </w:r>
            <w:r w:rsidR="00647DFA" w:rsidRPr="00695A96">
              <w:rPr>
                <w:rFonts w:cs="Arial"/>
                <w:color w:val="auto"/>
                <w:lang w:eastAsia="es-CL"/>
              </w:rPr>
              <w:t xml:space="preserve"> </w:t>
            </w:r>
            <w:r w:rsidRPr="00695A96">
              <w:rPr>
                <w:rFonts w:cs="Arial"/>
                <w:color w:val="auto"/>
                <w:lang w:eastAsia="es-CL"/>
              </w:rPr>
              <w:t>fase, continuar con modificaciones o dar por concluido un programa o proyecto.</w:t>
            </w:r>
          </w:p>
        </w:tc>
      </w:tr>
      <w:tr w:rsidR="006E7BC1" w:rsidRPr="00333541" w14:paraId="692B1BCE" w14:textId="77777777" w:rsidTr="00695A96">
        <w:trPr>
          <w:cantSplit/>
        </w:trPr>
        <w:tc>
          <w:tcPr>
            <w:tcW w:w="2325" w:type="dxa"/>
            <w:shd w:val="clear" w:color="auto" w:fill="auto"/>
            <w:tcMar>
              <w:top w:w="57" w:type="dxa"/>
              <w:left w:w="57" w:type="dxa"/>
              <w:bottom w:w="57" w:type="dxa"/>
              <w:right w:w="57" w:type="dxa"/>
            </w:tcMar>
            <w:vAlign w:val="center"/>
          </w:tcPr>
          <w:p w14:paraId="0D5702F0" w14:textId="286CD776" w:rsidR="006E7BC1" w:rsidRPr="00695A96" w:rsidRDefault="008A240D" w:rsidP="00695A96">
            <w:pPr>
              <w:spacing w:line="240" w:lineRule="auto"/>
              <w:jc w:val="left"/>
              <w:rPr>
                <w:rFonts w:cs="Arial"/>
                <w:b/>
              </w:rPr>
            </w:pPr>
            <w:r w:rsidRPr="00695A96">
              <w:rPr>
                <w:rFonts w:cs="Arial"/>
                <w:b/>
              </w:rPr>
              <w:t>Procesos de la dirección de proyectos</w:t>
            </w:r>
          </w:p>
        </w:tc>
        <w:tc>
          <w:tcPr>
            <w:tcW w:w="6062" w:type="dxa"/>
            <w:shd w:val="clear" w:color="auto" w:fill="auto"/>
            <w:tcMar>
              <w:top w:w="57" w:type="dxa"/>
              <w:left w:w="57" w:type="dxa"/>
              <w:bottom w:w="57" w:type="dxa"/>
              <w:right w:w="57" w:type="dxa"/>
            </w:tcMar>
            <w:vAlign w:val="center"/>
          </w:tcPr>
          <w:p w14:paraId="5E1866C2" w14:textId="02FD806F"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Serie sistemática de actividades dirigidas a producir un resultado final de forma tal</w:t>
            </w:r>
            <w:r w:rsidR="00647DFA" w:rsidRPr="00695A96">
              <w:rPr>
                <w:rFonts w:cs="Arial"/>
                <w:color w:val="auto"/>
                <w:lang w:eastAsia="es-CL"/>
              </w:rPr>
              <w:t xml:space="preserve"> </w:t>
            </w:r>
            <w:r w:rsidRPr="00695A96">
              <w:rPr>
                <w:rFonts w:cs="Arial"/>
                <w:color w:val="auto"/>
                <w:lang w:eastAsia="es-CL"/>
              </w:rPr>
              <w:t>que se actuará sobre una o más entradas para crear una o más salidas.</w:t>
            </w:r>
          </w:p>
        </w:tc>
      </w:tr>
      <w:tr w:rsidR="006E7BC1" w:rsidRPr="00333541" w14:paraId="569671D1" w14:textId="77777777" w:rsidTr="00695A96">
        <w:trPr>
          <w:cantSplit/>
        </w:trPr>
        <w:tc>
          <w:tcPr>
            <w:tcW w:w="2325" w:type="dxa"/>
            <w:shd w:val="clear" w:color="auto" w:fill="auto"/>
            <w:tcMar>
              <w:top w:w="57" w:type="dxa"/>
              <w:left w:w="57" w:type="dxa"/>
              <w:bottom w:w="57" w:type="dxa"/>
              <w:right w:w="57" w:type="dxa"/>
            </w:tcMar>
            <w:vAlign w:val="center"/>
          </w:tcPr>
          <w:p w14:paraId="35D6AD4A" w14:textId="4D336449" w:rsidR="006E7BC1" w:rsidRPr="00695A96" w:rsidRDefault="008A240D" w:rsidP="00695A96">
            <w:pPr>
              <w:spacing w:line="240" w:lineRule="auto"/>
              <w:jc w:val="left"/>
              <w:rPr>
                <w:rFonts w:cs="Arial"/>
                <w:b/>
              </w:rPr>
            </w:pPr>
            <w:r w:rsidRPr="00695A96">
              <w:rPr>
                <w:rFonts w:cs="Arial"/>
                <w:b/>
              </w:rPr>
              <w:t>Grupo de procesos de la dirección de proyectos</w:t>
            </w:r>
          </w:p>
        </w:tc>
        <w:tc>
          <w:tcPr>
            <w:tcW w:w="6062" w:type="dxa"/>
            <w:shd w:val="clear" w:color="auto" w:fill="auto"/>
            <w:tcMar>
              <w:top w:w="57" w:type="dxa"/>
              <w:left w:w="57" w:type="dxa"/>
              <w:bottom w:w="57" w:type="dxa"/>
              <w:right w:w="57" w:type="dxa"/>
            </w:tcMar>
            <w:vAlign w:val="center"/>
          </w:tcPr>
          <w:p w14:paraId="72B6811F" w14:textId="191FE208" w:rsidR="00924EC4" w:rsidRPr="00695A96" w:rsidRDefault="00924EC4" w:rsidP="00695A96">
            <w:pPr>
              <w:autoSpaceDE w:val="0"/>
              <w:autoSpaceDN w:val="0"/>
              <w:adjustRightInd w:val="0"/>
              <w:spacing w:line="276" w:lineRule="auto"/>
              <w:rPr>
                <w:rFonts w:cs="Arial"/>
                <w:color w:val="auto"/>
                <w:lang w:eastAsia="es-CL"/>
              </w:rPr>
            </w:pPr>
            <w:r w:rsidRPr="00695A96">
              <w:rPr>
                <w:rFonts w:cs="Arial"/>
                <w:color w:val="auto"/>
                <w:lang w:eastAsia="es-CL"/>
              </w:rPr>
              <w:t>Agrupamiento lógico de las entradas, herramientas, técnicas y salidas relacionadas</w:t>
            </w:r>
            <w:r w:rsidR="00647DFA" w:rsidRPr="00695A96">
              <w:rPr>
                <w:rFonts w:cs="Arial"/>
                <w:color w:val="auto"/>
                <w:lang w:eastAsia="es-CL"/>
              </w:rPr>
              <w:t xml:space="preserve"> </w:t>
            </w:r>
            <w:r w:rsidRPr="00695A96">
              <w:rPr>
                <w:rFonts w:cs="Arial"/>
                <w:color w:val="auto"/>
                <w:lang w:eastAsia="es-CL"/>
              </w:rPr>
              <w:t>con la dirección de proyectos. Los grupos de procesos de la dirección de proyectos</w:t>
            </w:r>
            <w:r w:rsidR="00647DFA" w:rsidRPr="00695A96">
              <w:rPr>
                <w:rFonts w:cs="Arial"/>
                <w:color w:val="auto"/>
                <w:lang w:eastAsia="es-CL"/>
              </w:rPr>
              <w:t xml:space="preserve"> </w:t>
            </w:r>
            <w:r w:rsidRPr="00695A96">
              <w:rPr>
                <w:rFonts w:cs="Arial"/>
                <w:color w:val="auto"/>
                <w:lang w:eastAsia="es-CL"/>
              </w:rPr>
              <w:t>incluyen procesos de inicio, planificación, ejecución, monitoreo y control, y cierre.</w:t>
            </w:r>
          </w:p>
          <w:p w14:paraId="772F14C2" w14:textId="77777777" w:rsidR="001D2DE3" w:rsidRPr="00695A96" w:rsidRDefault="001D2DE3" w:rsidP="00695A96">
            <w:pPr>
              <w:autoSpaceDE w:val="0"/>
              <w:autoSpaceDN w:val="0"/>
              <w:adjustRightInd w:val="0"/>
              <w:spacing w:line="276" w:lineRule="auto"/>
              <w:rPr>
                <w:rFonts w:cs="Arial"/>
                <w:color w:val="auto"/>
                <w:lang w:eastAsia="es-CL"/>
              </w:rPr>
            </w:pPr>
          </w:p>
          <w:p w14:paraId="07C2C89A" w14:textId="04AE5036" w:rsidR="006E7BC1" w:rsidRPr="00695A96" w:rsidRDefault="00924EC4" w:rsidP="00695A96">
            <w:pPr>
              <w:spacing w:line="276" w:lineRule="auto"/>
              <w:rPr>
                <w:rFonts w:cs="Arial"/>
              </w:rPr>
            </w:pPr>
            <w:r w:rsidRPr="00695A96">
              <w:rPr>
                <w:rFonts w:cs="Arial"/>
                <w:color w:val="auto"/>
                <w:lang w:eastAsia="es-CL"/>
              </w:rPr>
              <w:t xml:space="preserve">Los grupos de procesos de la dirección de proyectos no son fases del </w:t>
            </w:r>
            <w:r w:rsidR="00647DFA" w:rsidRPr="00695A96">
              <w:rPr>
                <w:rFonts w:cs="Arial"/>
                <w:color w:val="auto"/>
                <w:lang w:eastAsia="es-CL"/>
              </w:rPr>
              <w:t>p</w:t>
            </w:r>
            <w:r w:rsidRPr="00695A96">
              <w:rPr>
                <w:rFonts w:cs="Arial"/>
                <w:color w:val="auto"/>
                <w:lang w:eastAsia="es-CL"/>
              </w:rPr>
              <w:t>royecto.</w:t>
            </w:r>
          </w:p>
        </w:tc>
      </w:tr>
      <w:tr w:rsidR="006E7BC1" w:rsidRPr="00333541" w14:paraId="5DB7CF32" w14:textId="77777777" w:rsidTr="00695A96">
        <w:trPr>
          <w:cantSplit/>
        </w:trPr>
        <w:tc>
          <w:tcPr>
            <w:tcW w:w="2325" w:type="dxa"/>
            <w:shd w:val="clear" w:color="auto" w:fill="auto"/>
            <w:tcMar>
              <w:top w:w="57" w:type="dxa"/>
              <w:left w:w="57" w:type="dxa"/>
              <w:bottom w:w="57" w:type="dxa"/>
              <w:right w:w="57" w:type="dxa"/>
            </w:tcMar>
            <w:vAlign w:val="center"/>
          </w:tcPr>
          <w:p w14:paraId="64994FC4" w14:textId="1F2E1D25" w:rsidR="006E7BC1" w:rsidRPr="00695A96" w:rsidRDefault="008A240D" w:rsidP="00695A96">
            <w:pPr>
              <w:spacing w:line="240" w:lineRule="auto"/>
              <w:jc w:val="left"/>
              <w:rPr>
                <w:rFonts w:cs="Arial"/>
                <w:b/>
              </w:rPr>
            </w:pPr>
            <w:r w:rsidRPr="00695A96">
              <w:rPr>
                <w:rFonts w:cs="Arial"/>
                <w:b/>
              </w:rPr>
              <w:t>Área de conocimiento de la dirección de proyectos</w:t>
            </w:r>
          </w:p>
        </w:tc>
        <w:tc>
          <w:tcPr>
            <w:tcW w:w="6062" w:type="dxa"/>
            <w:shd w:val="clear" w:color="auto" w:fill="auto"/>
            <w:tcMar>
              <w:top w:w="57" w:type="dxa"/>
              <w:left w:w="57" w:type="dxa"/>
              <w:bottom w:w="57" w:type="dxa"/>
              <w:right w:w="57" w:type="dxa"/>
            </w:tcMar>
            <w:vAlign w:val="center"/>
          </w:tcPr>
          <w:p w14:paraId="6896012B" w14:textId="2B8CB501"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Área identificada de la dirección de proyectos definida por sus requisitos de</w:t>
            </w:r>
            <w:r w:rsidR="001D2DE3" w:rsidRPr="00695A96">
              <w:rPr>
                <w:rFonts w:cs="Arial"/>
                <w:color w:val="auto"/>
                <w:lang w:eastAsia="es-CL"/>
              </w:rPr>
              <w:t xml:space="preserve"> </w:t>
            </w:r>
            <w:r w:rsidRPr="00695A96">
              <w:rPr>
                <w:rFonts w:cs="Arial"/>
                <w:color w:val="auto"/>
                <w:lang w:eastAsia="es-CL"/>
              </w:rPr>
              <w:t>conocimientos y que se describe en términos de sus procesos, prácticas, datos</w:t>
            </w:r>
            <w:r w:rsidR="001D2DE3" w:rsidRPr="00695A96">
              <w:rPr>
                <w:rFonts w:cs="Arial"/>
                <w:color w:val="auto"/>
                <w:lang w:eastAsia="es-CL"/>
              </w:rPr>
              <w:t xml:space="preserve"> </w:t>
            </w:r>
            <w:r w:rsidRPr="00695A96">
              <w:rPr>
                <w:rFonts w:cs="Arial"/>
                <w:color w:val="auto"/>
                <w:lang w:eastAsia="es-CL"/>
              </w:rPr>
              <w:t>iniciales, resultados, herramientas y técnicas que los componen.</w:t>
            </w:r>
          </w:p>
        </w:tc>
      </w:tr>
    </w:tbl>
    <w:p w14:paraId="27BF96F4" w14:textId="136C410D" w:rsidR="00EB79F7" w:rsidRDefault="00EB79F7" w:rsidP="00910F20"/>
    <w:p w14:paraId="77E72235" w14:textId="7CFF87B6" w:rsidR="006B342C" w:rsidRDefault="006B342C" w:rsidP="00910F20">
      <w:r>
        <w:br w:type="page"/>
      </w:r>
      <w:r>
        <w:lastRenderedPageBreak/>
        <w:t>La siguiente figura</w:t>
      </w:r>
      <w:r w:rsidR="006A1201">
        <w:t xml:space="preserve"> (ver Figura </w:t>
      </w:r>
      <w:r w:rsidR="006F2D6B">
        <w:t>8</w:t>
      </w:r>
      <w:r w:rsidR="006A1201">
        <w:t>)</w:t>
      </w:r>
      <w:r>
        <w:t>, contenida en la guía del PMBOK</w:t>
      </w:r>
      <w:r w:rsidR="001E04F6">
        <w:t>, representa la relación entre los componentes claves de los proyectos y los demás conceptos descritos en la guía (grupos de procesos y áreas de conocimiento):</w:t>
      </w:r>
    </w:p>
    <w:p w14:paraId="09AB754C" w14:textId="4ED2EAA9" w:rsidR="001E04F6" w:rsidRDefault="005D5DE0" w:rsidP="00910F20">
      <w:r>
        <w:rPr>
          <w:noProof/>
        </w:rPr>
        <w:pict w14:anchorId="2B3A651F">
          <v:shape id="_x0000_s1138" type="#_x0000_t75" style="position:absolute;left:0;text-align:left;margin-left:-.2pt;margin-top:6.9pt;width:413.75pt;height:433.6pt;z-index:251653632;visibility:visible;mso-wrap-style:square;mso-position-horizontal-relative:text;mso-position-vertical-relative:text">
            <v:imagedata r:id="rId17" o:title=""/>
          </v:shape>
        </w:pict>
      </w:r>
    </w:p>
    <w:p w14:paraId="49846B96" w14:textId="77777777" w:rsidR="00852195" w:rsidRDefault="00852195" w:rsidP="00910F20"/>
    <w:p w14:paraId="3B085807" w14:textId="0D05B02F" w:rsidR="00431C12" w:rsidRDefault="00431C12" w:rsidP="00910F20"/>
    <w:p w14:paraId="2E44A629" w14:textId="1AA73762" w:rsidR="00852195" w:rsidRDefault="00852195" w:rsidP="00910F20"/>
    <w:p w14:paraId="1C045ED4" w14:textId="6EB6B5A4" w:rsidR="00852195" w:rsidRDefault="00852195" w:rsidP="00910F20"/>
    <w:p w14:paraId="7263517B" w14:textId="6739D417" w:rsidR="00852195" w:rsidRDefault="00852195" w:rsidP="00910F20"/>
    <w:p w14:paraId="308A72AA" w14:textId="4A5DA458" w:rsidR="00852195" w:rsidRDefault="00852195" w:rsidP="00910F20"/>
    <w:p w14:paraId="0576B3D7" w14:textId="35DDF9DA" w:rsidR="00852195" w:rsidRDefault="00852195" w:rsidP="00910F20"/>
    <w:p w14:paraId="1FC6E342" w14:textId="2C092442" w:rsidR="00852195" w:rsidRDefault="00852195" w:rsidP="00910F20"/>
    <w:p w14:paraId="75C0C42D" w14:textId="7F32E822" w:rsidR="00852195" w:rsidRDefault="00852195" w:rsidP="00910F20"/>
    <w:p w14:paraId="5F004EDF" w14:textId="29DE97DB" w:rsidR="00852195" w:rsidRDefault="00852195" w:rsidP="00910F20"/>
    <w:p w14:paraId="5B74740A" w14:textId="1D94886A" w:rsidR="00852195" w:rsidRDefault="00852195" w:rsidP="00910F20"/>
    <w:p w14:paraId="664209BF" w14:textId="0E7CC9EB" w:rsidR="00852195" w:rsidRDefault="00852195" w:rsidP="00910F20"/>
    <w:p w14:paraId="645AF491" w14:textId="1065415C" w:rsidR="00852195" w:rsidRDefault="00852195" w:rsidP="00910F20"/>
    <w:p w14:paraId="1789225E" w14:textId="02F82F9E" w:rsidR="00852195" w:rsidRDefault="00852195" w:rsidP="00910F20"/>
    <w:p w14:paraId="06476E1C" w14:textId="7D57D401" w:rsidR="00852195" w:rsidRDefault="00852195" w:rsidP="00910F20"/>
    <w:p w14:paraId="2D6D252A" w14:textId="4F377BB9" w:rsidR="00852195" w:rsidRDefault="00852195" w:rsidP="00910F20"/>
    <w:p w14:paraId="1E923C47" w14:textId="6B1F41FD" w:rsidR="00852195" w:rsidRDefault="00852195" w:rsidP="00910F20"/>
    <w:p w14:paraId="29336AB7" w14:textId="3491C639" w:rsidR="00852195" w:rsidRDefault="00852195" w:rsidP="00910F20"/>
    <w:p w14:paraId="576E4715" w14:textId="3CA9CA52" w:rsidR="00852195" w:rsidRDefault="00852195" w:rsidP="00910F20"/>
    <w:p w14:paraId="58C36F86" w14:textId="5C9A494F" w:rsidR="00852195" w:rsidRDefault="00852195" w:rsidP="00910F20"/>
    <w:p w14:paraId="25FB4F8A" w14:textId="77777777" w:rsidR="00852195" w:rsidRDefault="00852195" w:rsidP="00910F20"/>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5" w:name="_Toc308398436"/>
      <w:bookmarkStart w:id="36" w:name="_Toc529744717"/>
      <w:r w:rsidR="00764356">
        <w:lastRenderedPageBreak/>
        <w:t>Grupos de Procesos de la Dirección de Proyectos</w:t>
      </w:r>
      <w:bookmarkEnd w:id="35"/>
      <w:bookmarkEnd w:id="36"/>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5920"/>
      </w:tblGrid>
      <w:tr w:rsidR="00D942AA" w:rsidRPr="00AC68AB" w14:paraId="6AA27E6B" w14:textId="77777777" w:rsidTr="00695A96">
        <w:trPr>
          <w:cantSplit/>
        </w:trPr>
        <w:tc>
          <w:tcPr>
            <w:tcW w:w="2467" w:type="dxa"/>
            <w:shd w:val="clear" w:color="auto" w:fill="D9E2F3"/>
            <w:tcMar>
              <w:top w:w="57" w:type="dxa"/>
              <w:left w:w="57" w:type="dxa"/>
              <w:bottom w:w="57" w:type="dxa"/>
              <w:right w:w="57" w:type="dxa"/>
            </w:tcMar>
            <w:vAlign w:val="center"/>
          </w:tcPr>
          <w:p w14:paraId="2010FC3C" w14:textId="6A982D25" w:rsidR="00D942AA" w:rsidRPr="00695A96" w:rsidRDefault="00D942AA" w:rsidP="00695A96">
            <w:pPr>
              <w:spacing w:line="240" w:lineRule="auto"/>
              <w:jc w:val="left"/>
              <w:rPr>
                <w:b/>
              </w:rPr>
            </w:pPr>
            <w:r w:rsidRPr="00695A96">
              <w:rPr>
                <w:b/>
              </w:rPr>
              <w:t>Grupos</w:t>
            </w:r>
          </w:p>
        </w:tc>
        <w:tc>
          <w:tcPr>
            <w:tcW w:w="5920" w:type="dxa"/>
            <w:shd w:val="clear" w:color="auto" w:fill="D9E2F3"/>
            <w:tcMar>
              <w:top w:w="57" w:type="dxa"/>
              <w:left w:w="57" w:type="dxa"/>
              <w:bottom w:w="57" w:type="dxa"/>
              <w:right w:w="57" w:type="dxa"/>
            </w:tcMar>
            <w:vAlign w:val="center"/>
          </w:tcPr>
          <w:p w14:paraId="46A95EB1" w14:textId="258E5846" w:rsidR="00D942AA" w:rsidRPr="00695A96" w:rsidRDefault="00D942AA" w:rsidP="00695A96">
            <w:pPr>
              <w:spacing w:line="240" w:lineRule="auto"/>
              <w:jc w:val="left"/>
              <w:rPr>
                <w:b/>
              </w:rPr>
            </w:pPr>
            <w:r w:rsidRPr="00695A96">
              <w:rPr>
                <w:b/>
              </w:rPr>
              <w:t>Descripción</w:t>
            </w:r>
          </w:p>
        </w:tc>
      </w:tr>
      <w:tr w:rsidR="00D942AA" w14:paraId="501DB591" w14:textId="77777777" w:rsidTr="00695A96">
        <w:trPr>
          <w:cantSplit/>
        </w:trPr>
        <w:tc>
          <w:tcPr>
            <w:tcW w:w="2467" w:type="dxa"/>
            <w:shd w:val="clear" w:color="auto" w:fill="auto"/>
            <w:tcMar>
              <w:top w:w="57" w:type="dxa"/>
              <w:left w:w="57" w:type="dxa"/>
              <w:bottom w:w="57" w:type="dxa"/>
              <w:right w:w="57" w:type="dxa"/>
            </w:tcMar>
            <w:vAlign w:val="center"/>
          </w:tcPr>
          <w:p w14:paraId="76D8D211" w14:textId="383AB0A1" w:rsidR="00D942AA" w:rsidRPr="00695A96" w:rsidRDefault="007979F0" w:rsidP="00695A96">
            <w:pPr>
              <w:jc w:val="left"/>
              <w:rPr>
                <w:b/>
              </w:rPr>
            </w:pPr>
            <w:r w:rsidRPr="00695A96">
              <w:rPr>
                <w:b/>
              </w:rPr>
              <w:t>Procesos de Inicio</w:t>
            </w:r>
          </w:p>
        </w:tc>
        <w:tc>
          <w:tcPr>
            <w:tcW w:w="5920" w:type="dxa"/>
            <w:shd w:val="clear" w:color="auto" w:fill="auto"/>
            <w:tcMar>
              <w:top w:w="57" w:type="dxa"/>
              <w:left w:w="57" w:type="dxa"/>
              <w:bottom w:w="57" w:type="dxa"/>
              <w:right w:w="57" w:type="dxa"/>
            </w:tcMar>
            <w:vAlign w:val="center"/>
          </w:tcPr>
          <w:p w14:paraId="76FFD866" w14:textId="09C12AD6" w:rsidR="00D942AA" w:rsidRDefault="004F50D5" w:rsidP="00695A96">
            <w:pPr>
              <w:jc w:val="left"/>
            </w:pPr>
            <w:r>
              <w:t>Procesos realizados para definir un nuevo proyecto o una nueva fase, a través de la obtención de las autorizaciones necesarias para iniciar el proyecto o fase.</w:t>
            </w:r>
          </w:p>
        </w:tc>
      </w:tr>
      <w:tr w:rsidR="00D942AA" w14:paraId="72E91C25" w14:textId="77777777" w:rsidTr="00695A96">
        <w:trPr>
          <w:cantSplit/>
        </w:trPr>
        <w:tc>
          <w:tcPr>
            <w:tcW w:w="2467" w:type="dxa"/>
            <w:shd w:val="clear" w:color="auto" w:fill="auto"/>
            <w:tcMar>
              <w:top w:w="57" w:type="dxa"/>
              <w:left w:w="57" w:type="dxa"/>
              <w:bottom w:w="57" w:type="dxa"/>
              <w:right w:w="57" w:type="dxa"/>
            </w:tcMar>
            <w:vAlign w:val="center"/>
          </w:tcPr>
          <w:p w14:paraId="1ECB66E7" w14:textId="368AC4CB" w:rsidR="00D942AA" w:rsidRPr="00695A96" w:rsidRDefault="007979F0" w:rsidP="00695A96">
            <w:pPr>
              <w:jc w:val="left"/>
              <w:rPr>
                <w:b/>
              </w:rPr>
            </w:pPr>
            <w:r w:rsidRPr="00695A96">
              <w:rPr>
                <w:b/>
              </w:rPr>
              <w:t xml:space="preserve">Procesos de </w:t>
            </w:r>
            <w:r w:rsidR="002C1EF2" w:rsidRPr="00695A96">
              <w:rPr>
                <w:b/>
              </w:rPr>
              <w:t>P</w:t>
            </w:r>
            <w:r w:rsidRPr="00695A96">
              <w:rPr>
                <w:b/>
              </w:rPr>
              <w:t>lanificación</w:t>
            </w:r>
          </w:p>
        </w:tc>
        <w:tc>
          <w:tcPr>
            <w:tcW w:w="5920" w:type="dxa"/>
            <w:shd w:val="clear" w:color="auto" w:fill="auto"/>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695A96">
        <w:trPr>
          <w:cantSplit/>
        </w:trPr>
        <w:tc>
          <w:tcPr>
            <w:tcW w:w="2467" w:type="dxa"/>
            <w:shd w:val="clear" w:color="auto" w:fill="auto"/>
            <w:tcMar>
              <w:top w:w="57" w:type="dxa"/>
              <w:left w:w="57" w:type="dxa"/>
              <w:bottom w:w="57" w:type="dxa"/>
              <w:right w:w="57" w:type="dxa"/>
            </w:tcMar>
            <w:vAlign w:val="center"/>
          </w:tcPr>
          <w:p w14:paraId="73E9B64B" w14:textId="521E5791" w:rsidR="00D942AA" w:rsidRPr="00695A96" w:rsidRDefault="007979F0" w:rsidP="00695A96">
            <w:pPr>
              <w:jc w:val="left"/>
              <w:rPr>
                <w:b/>
              </w:rPr>
            </w:pPr>
            <w:r w:rsidRPr="00695A96">
              <w:rPr>
                <w:b/>
              </w:rPr>
              <w:t>Procesos de Ejecución</w:t>
            </w:r>
          </w:p>
        </w:tc>
        <w:tc>
          <w:tcPr>
            <w:tcW w:w="5920" w:type="dxa"/>
            <w:shd w:val="clear" w:color="auto" w:fill="auto"/>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695A96">
        <w:trPr>
          <w:cantSplit/>
        </w:trPr>
        <w:tc>
          <w:tcPr>
            <w:tcW w:w="2467" w:type="dxa"/>
            <w:shd w:val="clear" w:color="auto" w:fill="auto"/>
            <w:tcMar>
              <w:top w:w="57" w:type="dxa"/>
              <w:left w:w="57" w:type="dxa"/>
              <w:bottom w:w="57" w:type="dxa"/>
              <w:right w:w="57" w:type="dxa"/>
            </w:tcMar>
            <w:vAlign w:val="center"/>
          </w:tcPr>
          <w:p w14:paraId="6F3B7114" w14:textId="636BC74B" w:rsidR="002C1EF2" w:rsidRPr="00695A96" w:rsidRDefault="007979F0" w:rsidP="00695A96">
            <w:pPr>
              <w:jc w:val="left"/>
              <w:rPr>
                <w:b/>
              </w:rPr>
            </w:pPr>
            <w:r w:rsidRPr="00695A96">
              <w:rPr>
                <w:b/>
              </w:rPr>
              <w:t>Procesos de</w:t>
            </w:r>
          </w:p>
          <w:p w14:paraId="7D215FEE" w14:textId="5A6852C0" w:rsidR="00D942AA" w:rsidRPr="00695A96" w:rsidRDefault="007979F0" w:rsidP="00695A96">
            <w:pPr>
              <w:jc w:val="left"/>
              <w:rPr>
                <w:b/>
              </w:rPr>
            </w:pPr>
            <w:r w:rsidRPr="00695A96">
              <w:rPr>
                <w:b/>
              </w:rPr>
              <w:t>Monitoreo y Control</w:t>
            </w:r>
          </w:p>
        </w:tc>
        <w:tc>
          <w:tcPr>
            <w:tcW w:w="5920" w:type="dxa"/>
            <w:shd w:val="clear" w:color="auto" w:fill="auto"/>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695A96">
        <w:trPr>
          <w:cantSplit/>
        </w:trPr>
        <w:tc>
          <w:tcPr>
            <w:tcW w:w="2467" w:type="dxa"/>
            <w:shd w:val="clear" w:color="auto" w:fill="auto"/>
            <w:tcMar>
              <w:top w:w="57" w:type="dxa"/>
              <w:left w:w="57" w:type="dxa"/>
              <w:bottom w:w="57" w:type="dxa"/>
              <w:right w:w="57" w:type="dxa"/>
            </w:tcMar>
            <w:vAlign w:val="center"/>
          </w:tcPr>
          <w:p w14:paraId="6F297EB9" w14:textId="39CF1CE6" w:rsidR="00D942AA" w:rsidRPr="00695A96" w:rsidRDefault="007979F0" w:rsidP="00695A96">
            <w:pPr>
              <w:jc w:val="left"/>
              <w:rPr>
                <w:b/>
              </w:rPr>
            </w:pPr>
            <w:r w:rsidRPr="00695A96">
              <w:rPr>
                <w:b/>
              </w:rPr>
              <w:t>Procesos de Cierre</w:t>
            </w:r>
          </w:p>
        </w:tc>
        <w:tc>
          <w:tcPr>
            <w:tcW w:w="5920" w:type="dxa"/>
            <w:shd w:val="clear" w:color="auto" w:fill="auto"/>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7" w:name="_Toc308398437"/>
      <w:bookmarkStart w:id="38" w:name="_Toc529744718"/>
      <w:r w:rsidRPr="00554341">
        <w:t>Áreas de Conocimiento de la Dirección de Proyectos</w:t>
      </w:r>
      <w:bookmarkEnd w:id="37"/>
      <w:bookmarkEnd w:id="38"/>
    </w:p>
    <w:p w14:paraId="1EB691DD" w14:textId="76BAF355" w:rsidR="00411059" w:rsidRPr="00411059" w:rsidRDefault="00411059" w:rsidP="00411059">
      <w:pPr>
        <w:rPr>
          <w:i/>
        </w:rPr>
      </w:pPr>
      <w:r w:rsidRPr="00411059">
        <w:rPr>
          <w:i/>
        </w:rPr>
        <w:t>“Además de los Grupos de Procesos, los procesos también se categorizan por Áreas de Conocimiento. Un Área de Conocimiento es un área identificada de la dirección de proyectos definida por sus requisitos de conocimientos y que se 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 de proyectos. Las diez Áreas de Conocimiento identificadas en esta guía se utilizan en la mayoría de los proyectos, la mayoría de las veces”.</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695A96">
        <w:trPr>
          <w:cantSplit/>
          <w:tblHeader/>
        </w:trPr>
        <w:tc>
          <w:tcPr>
            <w:tcW w:w="2786" w:type="dxa"/>
            <w:shd w:val="clear" w:color="auto" w:fill="D9E2F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 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procesos requeridos para garantizar que el proyecto incluye todo 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rocesos requeridos para administrar la finalización del 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 financiar, obtener financiamiento, gestionar y controlar los costos de modo que se complete el proyecto dentro 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rocesos para incorporar la política de calidad de la organización en cuanto a la planificación, gestión y control de los requisitos de calidad del proyecto y el producto, a fin de 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rocesos para identificar, adquirir y gestionar los recursos 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lastRenderedPageBreak/>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Procesos requeridos para garantizar que la planificación, recopilación, creación, distribución, almacenamiento, recuperación, gestión, control, monitoreo y 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rocesos para llevar a cabo la planificación de la gestión, identificación, análisis, planificación de respuesta, implementación de respuesta y monitoreo de los riesgos de 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rocesos necesarios para la compra o adquisición de 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rocesos requeridos para identificar a las 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w:t>
            </w:r>
          </w:p>
        </w:tc>
      </w:tr>
    </w:tbl>
    <w:p w14:paraId="15339D3F" w14:textId="39C602B1" w:rsidR="00570758" w:rsidRDefault="00570758" w:rsidP="00764356"/>
    <w:p w14:paraId="192B3C1D" w14:textId="102B70A6"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w:t>
      </w:r>
      <w:r w:rsidR="005D5DE0">
        <w:rPr>
          <w:noProof/>
        </w:rPr>
        <w:pict w14:anchorId="14012023">
          <v:shape id="_x0000_s1215" type="#_x0000_t75" style="position:absolute;left:0;text-align:left;margin-left:0;margin-top:54.6pt;width:441.4pt;height:508.2pt;z-index:-251655680;mso-position-horizontal:center;mso-position-horizontal-relative:text;mso-position-vertical-relative:text">
            <v:imagedata r:id="rId18" o:title="TablaAreasConocimientoVsGrupos_1"/>
          </v:shape>
        </w:pict>
      </w:r>
      <w:r w:rsidR="00A95659">
        <w:t>proyectos</w:t>
      </w:r>
      <w:r w:rsidR="006F2D6B">
        <w:t xml:space="preserve"> (ver Figura 9)</w:t>
      </w:r>
      <w:r w:rsidR="00A95659">
        <w:t>:</w:t>
      </w:r>
    </w:p>
    <w:p w14:paraId="56932FD6" w14:textId="5A62823E" w:rsidR="00961A25" w:rsidRDefault="00961A25" w:rsidP="006D6136"/>
    <w:p w14:paraId="7F616E84" w14:textId="5018E125" w:rsidR="007B304D" w:rsidRDefault="007B304D" w:rsidP="006D6136"/>
    <w:p w14:paraId="0F21B4EF" w14:textId="24072EDB" w:rsidR="00B37E33" w:rsidRDefault="00B37E33" w:rsidP="004E0F96">
      <w:pPr>
        <w:jc w:val="center"/>
        <w:rPr>
          <w:noProof/>
        </w:rPr>
      </w:pPr>
    </w:p>
    <w:p w14:paraId="3F291DF4" w14:textId="77777777" w:rsidR="00B37E33" w:rsidRDefault="00B37E33" w:rsidP="004E0F96">
      <w:pPr>
        <w:jc w:val="center"/>
        <w:rPr>
          <w:noProof/>
        </w:rPr>
      </w:pPr>
    </w:p>
    <w:p w14:paraId="6800B606" w14:textId="77777777" w:rsidR="00B37E33" w:rsidRDefault="00B37E33" w:rsidP="004E0F96">
      <w:pPr>
        <w:jc w:val="center"/>
        <w:rPr>
          <w:noProof/>
        </w:rPr>
      </w:pPr>
    </w:p>
    <w:p w14:paraId="75E3102C" w14:textId="77777777" w:rsidR="00B37E33" w:rsidRDefault="00B37E33" w:rsidP="004E0F96">
      <w:pPr>
        <w:jc w:val="center"/>
        <w:rPr>
          <w:noProof/>
        </w:rPr>
      </w:pPr>
    </w:p>
    <w:p w14:paraId="78087727" w14:textId="77777777" w:rsidR="00B37E33" w:rsidRDefault="00B37E33" w:rsidP="004E0F96">
      <w:pPr>
        <w:jc w:val="center"/>
        <w:rPr>
          <w:noProof/>
        </w:rPr>
      </w:pPr>
    </w:p>
    <w:p w14:paraId="02C0A9A4" w14:textId="77777777" w:rsidR="00B37E33" w:rsidRDefault="00B37E33" w:rsidP="004E0F96">
      <w:pPr>
        <w:jc w:val="center"/>
        <w:rPr>
          <w:noProof/>
        </w:rPr>
      </w:pPr>
    </w:p>
    <w:p w14:paraId="7E6F5846" w14:textId="77777777" w:rsidR="00B37E33" w:rsidRDefault="00B37E33" w:rsidP="004E0F96">
      <w:pPr>
        <w:jc w:val="center"/>
        <w:rPr>
          <w:noProof/>
        </w:rPr>
      </w:pPr>
    </w:p>
    <w:p w14:paraId="0E1316E2" w14:textId="1B61AB34" w:rsidR="00B37E33" w:rsidRDefault="00B37E33" w:rsidP="004E0F96">
      <w:pPr>
        <w:jc w:val="center"/>
        <w:rPr>
          <w:noProof/>
        </w:rPr>
      </w:pPr>
    </w:p>
    <w:p w14:paraId="0CF1A4DD" w14:textId="2D4E63E4" w:rsidR="00B37E33" w:rsidRDefault="00B37E33" w:rsidP="004E0F96">
      <w:pPr>
        <w:jc w:val="center"/>
        <w:rPr>
          <w:noProof/>
        </w:rPr>
      </w:pPr>
    </w:p>
    <w:p w14:paraId="335ADEBF" w14:textId="402012B7" w:rsidR="00B37E33" w:rsidRDefault="00B37E33" w:rsidP="004E0F96">
      <w:pPr>
        <w:jc w:val="center"/>
        <w:rPr>
          <w:noProof/>
        </w:rPr>
      </w:pPr>
    </w:p>
    <w:p w14:paraId="297ABB57" w14:textId="6471CFAC" w:rsidR="00B37E33" w:rsidRDefault="00B37E33" w:rsidP="004E0F96">
      <w:pPr>
        <w:jc w:val="center"/>
        <w:rPr>
          <w:noProof/>
        </w:rPr>
      </w:pPr>
    </w:p>
    <w:p w14:paraId="7D38D5DE" w14:textId="0871A46E" w:rsidR="00B37E33" w:rsidRDefault="00B37E33" w:rsidP="004E0F96">
      <w:pPr>
        <w:jc w:val="center"/>
        <w:rPr>
          <w:noProof/>
        </w:rPr>
      </w:pPr>
    </w:p>
    <w:p w14:paraId="0ABDD054" w14:textId="2EEDDB1E" w:rsidR="00B37E33" w:rsidRDefault="00B37E33" w:rsidP="004E0F96">
      <w:pPr>
        <w:jc w:val="center"/>
        <w:rPr>
          <w:noProof/>
        </w:rPr>
      </w:pPr>
    </w:p>
    <w:p w14:paraId="75FBD501" w14:textId="59276FAA" w:rsidR="00B37E33" w:rsidRDefault="00B37E33" w:rsidP="004E0F96">
      <w:pPr>
        <w:jc w:val="center"/>
        <w:rPr>
          <w:noProof/>
        </w:rPr>
      </w:pPr>
    </w:p>
    <w:p w14:paraId="58F3A09A" w14:textId="1565179A" w:rsidR="00B37E33" w:rsidRDefault="00B37E33" w:rsidP="004E0F96">
      <w:pPr>
        <w:jc w:val="center"/>
        <w:rPr>
          <w:noProof/>
        </w:rPr>
      </w:pPr>
    </w:p>
    <w:p w14:paraId="624738BF" w14:textId="6158F45E" w:rsidR="00B37E33" w:rsidRDefault="00B37E33" w:rsidP="004E0F96">
      <w:pPr>
        <w:jc w:val="center"/>
        <w:rPr>
          <w:noProof/>
        </w:rPr>
      </w:pPr>
    </w:p>
    <w:p w14:paraId="2CA39317" w14:textId="6D8D47E6" w:rsidR="00B37E33" w:rsidRDefault="00B37E33" w:rsidP="004E0F96">
      <w:pPr>
        <w:jc w:val="center"/>
        <w:rPr>
          <w:noProof/>
        </w:rPr>
      </w:pPr>
    </w:p>
    <w:p w14:paraId="600C3A37" w14:textId="50222CF7" w:rsidR="00661704" w:rsidRDefault="00661704" w:rsidP="004E0F96">
      <w:pPr>
        <w:jc w:val="center"/>
        <w:rPr>
          <w:noProof/>
        </w:rPr>
      </w:pPr>
    </w:p>
    <w:p w14:paraId="4A23E987" w14:textId="5EC2CC2A" w:rsidR="00661704" w:rsidRDefault="00661704" w:rsidP="004E0F96">
      <w:pPr>
        <w:jc w:val="center"/>
        <w:rPr>
          <w:noProof/>
        </w:rPr>
      </w:pPr>
    </w:p>
    <w:p w14:paraId="721F4537" w14:textId="34AF46A4" w:rsidR="00661704" w:rsidRDefault="00661704" w:rsidP="004E0F96">
      <w:pPr>
        <w:jc w:val="center"/>
        <w:rPr>
          <w:noProof/>
        </w:rPr>
      </w:pPr>
    </w:p>
    <w:p w14:paraId="776288F6" w14:textId="4553F0E6" w:rsidR="00B37E33" w:rsidRDefault="00B37E33" w:rsidP="004E0F96">
      <w:pPr>
        <w:jc w:val="center"/>
        <w:rPr>
          <w:noProof/>
        </w:rPr>
      </w:pPr>
    </w:p>
    <w:p w14:paraId="404D8E0F" w14:textId="77777777" w:rsidR="00B37E33" w:rsidRDefault="00B37E33" w:rsidP="004E0F96">
      <w:pPr>
        <w:jc w:val="center"/>
        <w:rPr>
          <w:noProof/>
        </w:rPr>
      </w:pPr>
    </w:p>
    <w:p w14:paraId="29084FE3" w14:textId="66CB4570" w:rsidR="00AA1CD1" w:rsidRDefault="00AA1CD1" w:rsidP="00107EA0">
      <w:pPr>
        <w:pStyle w:val="Grfico1"/>
      </w:pPr>
      <w:bookmarkStart w:id="39" w:name="_Toc525761455"/>
      <w:r>
        <w:t>Relación entre l</w:t>
      </w:r>
      <w:r w:rsidR="004E0F96">
        <w:t>a</w:t>
      </w:r>
      <w:r>
        <w:t>s</w:t>
      </w:r>
      <w:r w:rsidR="00D161C6">
        <w:t xml:space="preserve"> </w:t>
      </w:r>
      <w:r w:rsidR="00D718C6">
        <w:t>á</w:t>
      </w:r>
      <w:r w:rsidR="00D161C6">
        <w:t xml:space="preserve">reas de conocimiento y los </w:t>
      </w:r>
      <w:r>
        <w:t>grupos de procesos de la dirección de proyectos.</w:t>
      </w:r>
    </w:p>
    <w:p w14:paraId="18DBE77F" w14:textId="77777777" w:rsidR="009025C3" w:rsidRDefault="00B8540C" w:rsidP="00B8540C">
      <w:pPr>
        <w:pStyle w:val="Ttulo2"/>
      </w:pPr>
      <w:r>
        <w:br w:type="page"/>
      </w:r>
      <w:bookmarkStart w:id="40" w:name="_Toc529744719"/>
      <w:r w:rsidR="009025C3" w:rsidRPr="00B8540C">
        <w:lastRenderedPageBreak/>
        <w:t>Buenas Prácticas</w:t>
      </w:r>
      <w:bookmarkEnd w:id="39"/>
      <w:bookmarkEnd w:id="40"/>
    </w:p>
    <w:p w14:paraId="02F178C0" w14:textId="6C4DBC5C" w:rsidR="005C276C" w:rsidRDefault="005C276C" w:rsidP="005C276C">
      <w:r w:rsidRPr="00A71A77">
        <w:rPr>
          <w:i/>
        </w:rPr>
        <w:t>“Cuando nos referimos a “buenas prácticas” queremos hacer referencia a criterios de actuación que son considerados como óptimos para alcanzar unos determinados resultados, a experiencias que se guían por principios, objetivos y procedimientos apropiados o pautas aconsejables que se adecuan a unos determinados estándares o parámetros consensuados; así como experiencias que ha arrojado resultados positivos, demostrando su eficacia y utilidad en un contexto concreto.”</w:t>
      </w:r>
      <w:r>
        <w:t xml:space="preserve"> </w:t>
      </w:r>
      <w:r w:rsidR="00241D5B">
        <w:rPr>
          <w:noProof/>
        </w:rPr>
        <w:t>(Cervera, y otros, 2010)</w:t>
      </w:r>
    </w:p>
    <w:p w14:paraId="3BD9794F" w14:textId="77777777" w:rsidR="005C276C" w:rsidRDefault="005C276C" w:rsidP="005C276C"/>
    <w:p w14:paraId="3552641B" w14:textId="178C7858"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DBF079E" w:rsidR="001256D3" w:rsidRDefault="003A4FCD" w:rsidP="0025737E">
      <w:r>
        <w:br w:type="page"/>
      </w:r>
      <w:r w:rsidR="008563C5">
        <w:lastRenderedPageBreak/>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r w:rsidR="002F2539">
        <w:t>aun</w:t>
      </w:r>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sidRPr="00956C03">
        <w:br w:type="page"/>
      </w:r>
      <w:bookmarkStart w:id="41" w:name="_Toc529744720"/>
      <w:r w:rsidR="0025737E">
        <w:lastRenderedPageBreak/>
        <w:t>Mejora Continua</w:t>
      </w:r>
      <w:bookmarkEnd w:id="41"/>
    </w:p>
    <w:p w14:paraId="4C5BADEA" w14:textId="77623AC8" w:rsidR="00BD58F3" w:rsidRDefault="00BD58F3" w:rsidP="00BD58F3">
      <w:r>
        <w:t>En el contexto de la mejora continua, una de las metodologías que se destaca, corresponde al “Ciclo Deming”, formulada por William Edwards Deming (estadístico y profesor universitario estadounidense) y también conocida como “Metodología PDCA” (en inglés, la sigla PDCA se refiere a Plan-Do-</w:t>
      </w:r>
      <w:proofErr w:type="spellStart"/>
      <w:r>
        <w:t>Check</w:t>
      </w:r>
      <w:proofErr w:type="spellEnd"/>
      <w:r>
        <w:t>-</w:t>
      </w:r>
      <w:proofErr w:type="spellStart"/>
      <w:r>
        <w:t>Act</w:t>
      </w:r>
      <w:proofErr w:type="spellEnd"/>
      <w:r>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793AD414" w:rsidR="00453623" w:rsidRDefault="00453623" w:rsidP="0025737E"/>
    <w:p w14:paraId="40DC5185" w14:textId="60E6F082" w:rsidR="00453623" w:rsidRDefault="005D5DE0" w:rsidP="0025737E">
      <w:r>
        <w:rPr>
          <w:noProof/>
        </w:rPr>
        <w:pict w14:anchorId="61D816CE">
          <v:group id="_x0000_s1125" editas="cycle" style="position:absolute;left:0;text-align:left;margin-left:0;margin-top:-4.8pt;width:293.15pt;height:248.6pt;z-index:251652608;mso-position-horizontal:center" coordorigin="1804,3185" coordsize="8640,8640">
            <o:lock v:ext="edit" aspectratio="t"/>
            <o:diagram v:ext="edit" dgmstyle="17" dgmscalex="44472" dgmscaley="37714" dgmfontsize="6"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strokeweight="1.5pt">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5D5DE0" w:rsidRPr="00776F15" w:rsidRDefault="005D5DE0" w:rsidP="00453623">
                    <w:pPr>
                      <w:jc w:val="center"/>
                      <w:rPr>
                        <w:b/>
                        <w:shadow/>
                        <w:sz w:val="20"/>
                      </w:rPr>
                    </w:pPr>
                    <w:r w:rsidRPr="00776F15">
                      <w:rPr>
                        <w:b/>
                        <w:shadow/>
                        <w:sz w:val="20"/>
                      </w:rPr>
                      <w:t>ETAPA 1:</w:t>
                    </w:r>
                  </w:p>
                  <w:p w14:paraId="4FC262EB" w14:textId="77777777" w:rsidR="005D5DE0" w:rsidRPr="00776F15" w:rsidRDefault="005D5DE0" w:rsidP="00453623">
                    <w:pPr>
                      <w:jc w:val="center"/>
                      <w:rPr>
                        <w:b/>
                        <w:shadow/>
                        <w:sz w:val="20"/>
                      </w:rPr>
                    </w:pPr>
                    <w:r w:rsidRPr="00776F15">
                      <w:rPr>
                        <w:b/>
                        <w:shadow/>
                        <w:sz w:val="20"/>
                      </w:rPr>
                      <w:t>PLANIFICAR</w:t>
                    </w:r>
                  </w:p>
                  <w:p w14:paraId="6F59B134" w14:textId="77777777" w:rsidR="005D5DE0" w:rsidRPr="00776F15" w:rsidRDefault="005D5DE0" w:rsidP="00453623">
                    <w:pPr>
                      <w:rPr>
                        <w:b/>
                        <w:shadow/>
                        <w:sz w:val="20"/>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5D5DE0" w:rsidRPr="00776F15" w:rsidRDefault="005D5DE0" w:rsidP="00453623">
                    <w:pPr>
                      <w:jc w:val="center"/>
                      <w:rPr>
                        <w:b/>
                        <w:shadow/>
                        <w:sz w:val="20"/>
                      </w:rPr>
                    </w:pPr>
                    <w:r w:rsidRPr="00776F15">
                      <w:rPr>
                        <w:b/>
                        <w:shadow/>
                        <w:sz w:val="20"/>
                      </w:rPr>
                      <w:t>ETAPA 3:</w:t>
                    </w:r>
                  </w:p>
                  <w:p w14:paraId="37EDEFAD" w14:textId="77777777" w:rsidR="005D5DE0" w:rsidRPr="00776F15" w:rsidRDefault="005D5DE0" w:rsidP="00453623">
                    <w:pPr>
                      <w:jc w:val="center"/>
                      <w:rPr>
                        <w:b/>
                        <w:shadow/>
                        <w:sz w:val="20"/>
                      </w:rPr>
                    </w:pPr>
                    <w:r w:rsidRPr="00776F15">
                      <w:rPr>
                        <w:b/>
                        <w:shadow/>
                        <w:sz w:val="20"/>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5D5DE0" w:rsidRPr="00776F15" w:rsidRDefault="005D5DE0" w:rsidP="00453623">
                    <w:pPr>
                      <w:jc w:val="center"/>
                      <w:rPr>
                        <w:b/>
                        <w:shadow/>
                        <w:sz w:val="20"/>
                      </w:rPr>
                    </w:pPr>
                    <w:r w:rsidRPr="00776F15">
                      <w:rPr>
                        <w:b/>
                        <w:shadow/>
                        <w:sz w:val="20"/>
                      </w:rPr>
                      <w:t>ETAPA 4:</w:t>
                    </w:r>
                  </w:p>
                  <w:p w14:paraId="1CFBF116" w14:textId="77777777" w:rsidR="005D5DE0" w:rsidRPr="00776F15" w:rsidRDefault="005D5DE0" w:rsidP="00453623">
                    <w:pPr>
                      <w:jc w:val="center"/>
                      <w:rPr>
                        <w:b/>
                        <w:shadow/>
                        <w:sz w:val="20"/>
                      </w:rPr>
                    </w:pPr>
                    <w:r w:rsidRPr="00776F15">
                      <w:rPr>
                        <w:b/>
                        <w:shadow/>
                        <w:sz w:val="20"/>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5D5DE0" w:rsidRPr="00776F15" w:rsidRDefault="005D5DE0" w:rsidP="00453623">
                    <w:pPr>
                      <w:jc w:val="center"/>
                      <w:rPr>
                        <w:b/>
                        <w:shadow/>
                        <w:sz w:val="20"/>
                      </w:rPr>
                    </w:pPr>
                    <w:r w:rsidRPr="00776F15">
                      <w:rPr>
                        <w:b/>
                        <w:shadow/>
                        <w:sz w:val="20"/>
                      </w:rPr>
                      <w:t>ETAPA 2:</w:t>
                    </w:r>
                  </w:p>
                  <w:p w14:paraId="657C5B9D" w14:textId="77777777" w:rsidR="005D5DE0" w:rsidRPr="00776F15" w:rsidRDefault="005D5DE0" w:rsidP="00453623">
                    <w:pPr>
                      <w:jc w:val="center"/>
                      <w:rPr>
                        <w:b/>
                        <w:shadow/>
                        <w:sz w:val="20"/>
                      </w:rPr>
                    </w:pPr>
                    <w:r w:rsidRPr="00776F15">
                      <w:rPr>
                        <w:b/>
                        <w:shadow/>
                        <w:sz w:val="20"/>
                      </w:rPr>
                      <w:t>HACER</w:t>
                    </w:r>
                  </w:p>
                </w:txbxContent>
              </v:textbox>
            </v:rect>
          </v:group>
        </w:pict>
      </w:r>
    </w:p>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02ABCE36" w14:textId="77777777" w:rsidR="00776F15" w:rsidRDefault="00776F15" w:rsidP="0025737E"/>
    <w:p w14:paraId="2A955D91" w14:textId="77777777" w:rsidR="00776F15" w:rsidRDefault="00776F15" w:rsidP="0025737E"/>
    <w:p w14:paraId="2D4768C7" w14:textId="7904C7ED" w:rsidR="00776F15" w:rsidRDefault="00776F15" w:rsidP="0025737E"/>
    <w:p w14:paraId="4776BBBE" w14:textId="77777777" w:rsidR="00776F15" w:rsidRDefault="00776F15" w:rsidP="0025737E"/>
    <w:p w14:paraId="5698DAB6" w14:textId="56784EB4" w:rsidR="00776F15" w:rsidRDefault="00776F15" w:rsidP="00776F15">
      <w:pPr>
        <w:pStyle w:val="Grfico1"/>
      </w:pPr>
      <w:r>
        <w:t>Ciclo Deming de Mejora Continua</w:t>
      </w:r>
    </w:p>
    <w:p w14:paraId="59388740" w14:textId="3521391D"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664ADE4E" w:rsidR="005C5DC5" w:rsidRDefault="005C5DC5" w:rsidP="00611000">
            <w:pPr>
              <w:rPr>
                <w:lang w:eastAsia="es-CL"/>
              </w:rPr>
            </w:pPr>
            <w:r>
              <w:rPr>
                <w:lang w:eastAsia="es-CL"/>
              </w:rPr>
              <w:t xml:space="preserve">Ejecutar lo diseñado en la etapa anterior (Planificación), considerando la recopilación </w:t>
            </w:r>
            <w:r w:rsidR="004B5C77">
              <w:rPr>
                <w:lang w:eastAsia="es-CL"/>
              </w:rPr>
              <w:t xml:space="preserve">de </w:t>
            </w:r>
            <w:r>
              <w:rPr>
                <w:lang w:eastAsia="es-CL"/>
              </w:rPr>
              <w:t>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611000">
            <w:pPr>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611000">
            <w:pPr>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2" w:name="_Toc529744721"/>
      <w:r w:rsidR="00F70BDF">
        <w:lastRenderedPageBreak/>
        <w:t>Factores Críticos</w:t>
      </w:r>
      <w:bookmarkEnd w:id="42"/>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3" w:name="_Toc525761456"/>
      <w:bookmarkStart w:id="44" w:name="_Toc529744722"/>
      <w:r>
        <w:lastRenderedPageBreak/>
        <w:t>Desarrollo</w:t>
      </w:r>
      <w:bookmarkEnd w:id="43"/>
      <w:bookmarkEnd w:id="44"/>
    </w:p>
    <w:p w14:paraId="1B745436" w14:textId="58CF4F17" w:rsidR="000A38C4" w:rsidRDefault="000A38C4" w:rsidP="00910F20"/>
    <w:p w14:paraId="241A1D65" w14:textId="6015FC6F" w:rsidR="000A38C4" w:rsidRDefault="00662DAD" w:rsidP="00262B59">
      <w:pPr>
        <w:pStyle w:val="Ttulo2"/>
      </w:pPr>
      <w:bookmarkStart w:id="45" w:name="_Toc525761457"/>
      <w:bookmarkStart w:id="46" w:name="_Toc529744723"/>
      <w:r>
        <w:t>Metodología</w:t>
      </w:r>
      <w:bookmarkEnd w:id="45"/>
      <w:bookmarkEnd w:id="46"/>
    </w:p>
    <w:p w14:paraId="46820A09" w14:textId="7A0178FD" w:rsidR="004640EF" w:rsidRDefault="004640EF" w:rsidP="004640EF">
      <w:r>
        <w:t xml:space="preserve">Para garantizar el cumplimiento de los objetivos definidos, la metodología utilizada estará en directa relación con las acciones que se desprenden de dichos objetivos y, en consecuencia, </w:t>
      </w:r>
      <w:r w:rsidR="00B00C80">
        <w:t xml:space="preserve">el desarrollo </w:t>
      </w:r>
      <w:r w:rsidR="00DE232F">
        <w:t xml:space="preserve">se </w:t>
      </w:r>
      <w:r w:rsidR="00131F64">
        <w:t>hará</w:t>
      </w:r>
      <w:r w:rsidR="00DE232F">
        <w:t xml:space="preserve"> </w:t>
      </w:r>
      <w:r w:rsidR="00971930">
        <w:t xml:space="preserve">en tres </w:t>
      </w:r>
      <w:r w:rsidR="00AF6542">
        <w:t>etapa</w:t>
      </w:r>
      <w:r w:rsidR="000662E8">
        <w:t>s</w:t>
      </w:r>
      <w:r w:rsidR="00971930">
        <w:t>:</w:t>
      </w:r>
    </w:p>
    <w:p w14:paraId="568BD240" w14:textId="4D0DCB93" w:rsidR="0019749A" w:rsidRDefault="0019749A" w:rsidP="004640EF"/>
    <w:p w14:paraId="25479694" w14:textId="70D5FE34" w:rsidR="0019749A" w:rsidRDefault="0019749A" w:rsidP="00CD28F4">
      <w:pPr>
        <w:pStyle w:val="Ttulo3"/>
      </w:pPr>
      <w:bookmarkStart w:id="47" w:name="_Toc529744724"/>
      <w:r>
        <w:t>Identificación de los Factores Críticos</w:t>
      </w:r>
      <w:bookmarkEnd w:id="47"/>
    </w:p>
    <w:p w14:paraId="130676AF" w14:textId="4F970ED6" w:rsidR="00971930" w:rsidRDefault="004E542C" w:rsidP="004640EF">
      <w:r>
        <w:t xml:space="preserve">En esta </w:t>
      </w:r>
      <w:r w:rsidR="00AF6542">
        <w:t>etapa</w:t>
      </w:r>
      <w:r>
        <w:t xml:space="preserve"> se identificarán los factores críticos que influyen en </w:t>
      </w:r>
      <w:r w:rsidR="00F20CB2">
        <w:t xml:space="preserve">el desarrollo de los </w:t>
      </w:r>
      <w:r>
        <w:t>proyectos</w:t>
      </w:r>
      <w:r w:rsidR="00F20CB2">
        <w:t xml:space="preserve"> de ZOFRI S.A.</w:t>
      </w:r>
      <w:r w:rsidR="008F50FA">
        <w:t xml:space="preserve">, lo </w:t>
      </w:r>
      <w:r w:rsidR="00CD28F4">
        <w:t>que</w:t>
      </w:r>
      <w:r w:rsidR="008F50FA">
        <w:t xml:space="preserve"> permitirá focalizar la elaboración de las buenas prácticas</w:t>
      </w:r>
      <w:r w:rsidR="00F20CB2">
        <w:t>, según las necesidades concretas de la organización</w:t>
      </w:r>
      <w:r w:rsidR="008F50FA">
        <w:t xml:space="preserve">. Para este análisis, será necesario una revisión de </w:t>
      </w:r>
      <w:r w:rsidR="006C73B1">
        <w:t xml:space="preserve">los </w:t>
      </w:r>
      <w:r w:rsidR="008F50FA">
        <w:t>antecedentes históricos</w:t>
      </w:r>
      <w:r w:rsidR="006C73B1">
        <w:t xml:space="preserve"> </w:t>
      </w:r>
      <w:r w:rsidR="00526590">
        <w:t xml:space="preserve">de </w:t>
      </w:r>
      <w:r w:rsidR="006C73B1">
        <w:t>proyectos previamente</w:t>
      </w:r>
      <w:r w:rsidR="00A84223">
        <w:t xml:space="preserve"> ejecutados</w:t>
      </w:r>
      <w:r w:rsidR="00F93272">
        <w:t>, como también recoger la visión de expertos del área</w:t>
      </w:r>
      <w:r w:rsidR="0065769E">
        <w:t xml:space="preserve"> y usuarios finale</w:t>
      </w:r>
      <w:r w:rsidR="0018535C">
        <w:t>s</w:t>
      </w:r>
      <w:r w:rsidR="00A84223">
        <w:t>.</w:t>
      </w:r>
      <w:r w:rsidR="0018535C">
        <w:t xml:space="preserve"> </w:t>
      </w:r>
    </w:p>
    <w:p w14:paraId="0F62E543" w14:textId="6001F2EF" w:rsidR="008D175F" w:rsidRDefault="008D175F" w:rsidP="004640EF"/>
    <w:p w14:paraId="45D1B27C" w14:textId="5A40FCB1" w:rsidR="008D175F" w:rsidRDefault="002C1B8D" w:rsidP="002C1B8D">
      <w:pPr>
        <w:pStyle w:val="Ttulo3"/>
      </w:pPr>
      <w:bookmarkStart w:id="48" w:name="_Toc529744725"/>
      <w:r>
        <w:t>Desarrollo del Manual</w:t>
      </w:r>
      <w:r w:rsidR="00307140">
        <w:t xml:space="preserve"> de Buenas Prácticas</w:t>
      </w:r>
      <w:bookmarkEnd w:id="48"/>
    </w:p>
    <w:p w14:paraId="2FF2CEA9" w14:textId="6472D23E" w:rsidR="002C1B8D" w:rsidRDefault="00C1397B" w:rsidP="004640EF">
      <w:r w:rsidRPr="00C1397B">
        <w:t xml:space="preserve">En </w:t>
      </w:r>
      <w:r w:rsidR="00053845">
        <w:t xml:space="preserve">esta </w:t>
      </w:r>
      <w:r w:rsidRPr="00C1397B">
        <w:t xml:space="preserve">segunda etapa se comenzará con el desarrollo de las acciones necesarias para la elaboración del manual, considerando el establecimiento de su estructura, </w:t>
      </w:r>
      <w:r w:rsidR="00D37E9E">
        <w:t>la cual s</w:t>
      </w:r>
      <w:r w:rsidR="005F3F4E">
        <w:t xml:space="preserve">erá </w:t>
      </w:r>
      <w:r w:rsidRPr="00C1397B">
        <w:t>validad</w:t>
      </w:r>
      <w:r w:rsidR="00D37E9E">
        <w:t>a</w:t>
      </w:r>
      <w:r w:rsidRPr="00C1397B">
        <w:t xml:space="preserve"> por personal de ZOFRI S.A., </w:t>
      </w:r>
      <w:r w:rsidR="00D37E9E">
        <w:t xml:space="preserve">permitiendo </w:t>
      </w:r>
      <w:r w:rsidRPr="00C1397B">
        <w:t xml:space="preserve">continuar con la elaboración del </w:t>
      </w:r>
      <w:r w:rsidR="00D37E9E">
        <w:t xml:space="preserve">respectivo </w:t>
      </w:r>
      <w:r w:rsidRPr="00C1397B">
        <w:t>contenido. Esto último también será validado por personal de ZOFRI S.A.</w:t>
      </w:r>
    </w:p>
    <w:p w14:paraId="23F88AEA" w14:textId="77777777" w:rsidR="00484BD5" w:rsidRDefault="00484BD5" w:rsidP="004640EF"/>
    <w:p w14:paraId="543D45D7" w14:textId="5A7140F1" w:rsidR="00B25C9D" w:rsidRPr="001937EF" w:rsidRDefault="00FA42C3" w:rsidP="001937EF">
      <w:pPr>
        <w:pStyle w:val="Ttulo3"/>
      </w:pPr>
      <w:bookmarkStart w:id="49" w:name="_Toc529744726"/>
      <w:r w:rsidRPr="001937EF">
        <w:t>Plan de Implementación</w:t>
      </w:r>
      <w:r w:rsidR="003F5116" w:rsidRPr="001937EF">
        <w:t xml:space="preserve"> </w:t>
      </w:r>
      <w:r w:rsidR="00B562C6" w:rsidRPr="001937EF">
        <w:t>de</w:t>
      </w:r>
      <w:r w:rsidR="00AC0E61" w:rsidRPr="001937EF">
        <w:t xml:space="preserve">l </w:t>
      </w:r>
      <w:r w:rsidR="003F5116" w:rsidRPr="001937EF">
        <w:t>Manual de Buenas Prácticas</w:t>
      </w:r>
      <w:bookmarkEnd w:id="49"/>
    </w:p>
    <w:p w14:paraId="2BF384C0" w14:textId="73D2F424" w:rsidR="00053845" w:rsidRDefault="00053845" w:rsidP="00B25C9D">
      <w:r>
        <w:t>En esta etapa se procederá con la construcción de una propuesta de plan de implementación, para el uso y explotación del manual de buenas prácticas, considerando el respectivo cronograma.</w:t>
      </w:r>
    </w:p>
    <w:p w14:paraId="7EED1065" w14:textId="77777777" w:rsidR="001937EF" w:rsidRDefault="001937EF" w:rsidP="00B25C9D"/>
    <w:p w14:paraId="02B98F43" w14:textId="21A32C9A" w:rsidR="00B25C9D" w:rsidRDefault="004730D5" w:rsidP="00910F20">
      <w:r w:rsidRPr="004730D5">
        <w:lastRenderedPageBreak/>
        <w:t>El siguiente diagrama establece la relación entre los objetivos</w:t>
      </w:r>
      <w:r w:rsidR="007B5014">
        <w:t xml:space="preserve"> </w:t>
      </w:r>
      <w:r w:rsidRPr="004730D5">
        <w:t>y las actividades que se desarrollarán para sus cumplimientos</w:t>
      </w:r>
      <w:r w:rsidR="00AB3BF8">
        <w:t xml:space="preserve"> (ver Figura </w:t>
      </w:r>
      <w:r w:rsidR="00BA527A">
        <w:t>1</w:t>
      </w:r>
      <w:r w:rsidR="00E8026A">
        <w:t>1</w:t>
      </w:r>
      <w:r w:rsidR="00AB3BF8">
        <w:t>)</w:t>
      </w:r>
      <w:r w:rsidRPr="004730D5">
        <w:t>:</w:t>
      </w:r>
    </w:p>
    <w:p w14:paraId="3644927F" w14:textId="40242ABF" w:rsidR="0047231F" w:rsidRDefault="005D5DE0" w:rsidP="00910F20">
      <w:r>
        <w:pict w14:anchorId="1EEFC70A">
          <v:group id="_x0000_s1170" editas="orgchart" style="position:absolute;left:0;text-align:left;margin-left:0;margin-top:1.75pt;width:462.25pt;height:518.15pt;z-index:251654656;mso-position-horizontal:center" coordorigin="1803,9809" coordsize="5040,13669">
            <o:lock v:ext="edit" aspectratio="t"/>
            <o:diagram v:ext="edit" dgmstyle="10" dgmscalex="120215" dgmscaley="49686" dgmfontsize="9" constrainbounds="0,0,0,0" autoformat="t">
              <o:relationtable v:ext="edit">
                <o:rel v:ext="edit" idsrc="#_s1185" iddest="#_s1185"/>
                <o:rel v:ext="edit" idsrc="#_s1186" iddest="#_s1185" idcntr="#_s1184"/>
                <o:rel v:ext="edit" idsrc="#_s1187" iddest="#_s1185" idcntr="#_s1183"/>
                <o:rel v:ext="edit" idsrc="#_s1188" iddest="#_s1185" idcntr="#_s1182"/>
                <o:rel v:ext="edit" idsrc="#_s1189" iddest="#_s1186" idcntr="#_s1181"/>
                <o:rel v:ext="edit" idsrc="#_s1190" iddest="#_s1186" idcntr="#_s1180"/>
                <o:rel v:ext="edit" idsrc="#_s1191" iddest="#_s1186" idcntr="#_s1179"/>
                <o:rel v:ext="edit" idsrc="#_s1193" iddest="#_s1187" idcntr="#_s1177"/>
                <o:rel v:ext="edit" idsrc="#_s1194" iddest="#_s1187" idcntr="#_s1176"/>
                <o:rel v:ext="edit" idsrc="#_s1195" iddest="#_s1187" idcntr="#_s1175"/>
                <o:rel v:ext="edit" idsrc="#_s1196" iddest="#_s1187" idcntr="#_s1174"/>
                <o:rel v:ext="edit" idsrc="#_s1197" iddest="#_s1188" idcntr="#_s1173"/>
                <o:rel v:ext="edit" idsrc="#_s1198" iddest="#_s1188" idcntr="#_s1172"/>
              </o:relationtable>
            </o:diagram>
            <v:shape id="_x0000_s1171" type="#_x0000_t75" style="position:absolute;left:1803;top:9809;width:5040;height:13669" o:preferrelative="f">
              <v:fill o:detectmouseclick="t"/>
              <v:path o:extrusionok="t" o:connecttype="none"/>
              <o:lock v:ext="edit" text="t"/>
            </v:shape>
            <v:shape id="_s1172" o:spid="_x0000_s1172" type="#_x0000_t33" style="position:absolute;left:4323;top:21341;width:352;height:1778;rotation:180" o:connectortype="elbow" adj="-236060,-212234,-236060"/>
            <v:shape id="_s1173" o:spid="_x0000_s1173" type="#_x0000_t33" style="position:absolute;left:4323;top:21341;width:352;height:701;rotation:180" o:connectortype="elbow" adj="-236060,-505546,-236060"/>
            <v:shape id="_s1174" o:spid="_x0000_s1174" type="#_x0000_t33" style="position:absolute;left:4323;top:15946;width:352;height:3938;rotation:180" o:connectortype="elbow" adj="-236060,-78093,-236060"/>
            <v:shape id="_s1175" o:spid="_x0000_s1175" type="#_x0000_t33" style="position:absolute;left:4323;top:15946;width:352;height:2859;rotation:180" o:connectortype="elbow" adj="-236060,-99418,-236060"/>
            <v:shape id="_s1176" o:spid="_x0000_s1176" type="#_x0000_t33" style="position:absolute;left:4323;top:15946;width:352;height:1780;rotation:180" o:connectortype="elbow" adj="-236060,-146605,-236060"/>
            <v:shape id="_s1177" o:spid="_x0000_s1177" type="#_x0000_t33" style="position:absolute;left:4323;top:15946;width:352;height:701;rotation:180" o:connectortype="elbow" adj="-236060,-339173,-236060"/>
            <v:shape id="_s1179" o:spid="_x0000_s1179" type="#_x0000_t33" style="position:absolute;left:4323;top:11629;width:352;height:2859;rotation:180" o:connectortype="elbow" adj="-236060,-66794,-236060"/>
            <v:shape id="_s1180" o:spid="_x0000_s1180" type="#_x0000_t33" style="position:absolute;left:4323;top:11629;width:352;height:1780;rotation:180" o:connectortype="elbow" adj="-236060,-94198,-236060"/>
            <v:shape id="_s1181" o:spid="_x0000_s1181" type="#_x0000_t33" style="position:absolute;left:4323;top:11629;width:352;height:701;rotation:180" o:connectortype="elbow" adj="-236060,-206034,-236060"/>
            <v:shape id="_s1182" o:spid="_x0000_s1182" type="#_x0000_t33" style="position:absolute;left:2883;top:10549;width:352;height:10414;rotation:180" o:connectortype="elbow" adj="-147583,-31764,-147583"/>
            <v:shape id="_s1183" o:spid="_x0000_s1183" type="#_x0000_t33" style="position:absolute;left:2883;top:10549;width:352;height:5018;rotation:180" o:connectortype="elbow" adj="-147583,-42695,-147583"/>
            <v:shape id="_s1184" o:spid="_x0000_s1184" type="#_x0000_t33" style="position:absolute;left:2883;top:10549;width:352;height:700;rotation:180" o:connectortype="elbow" adj="-147583,-172719,-147583"/>
            <v:rect id="_s1185" o:spid="_x0000_s1185" style="position:absolute;left:1803;top:9809;width:2160;height:720;v-text-anchor:middle" o:dgmlayout="2" o:dgmnodekind="1" o:dgmlayoutmru="2" filled="f" strokecolor="#d1e0ce" strokeweight="1.5pt">
              <v:textbox inset="0,0,0,0">
                <w:txbxContent>
                  <w:p w14:paraId="6FB38081" w14:textId="77777777" w:rsidR="005D5DE0" w:rsidRPr="00E83266" w:rsidRDefault="005D5DE0" w:rsidP="00667F0F">
                    <w:pPr>
                      <w:jc w:val="center"/>
                      <w:rPr>
                        <w:rFonts w:cs="Arial"/>
                        <w:b/>
                        <w:shadow/>
                        <w:sz w:val="18"/>
                        <w:szCs w:val="16"/>
                      </w:rPr>
                    </w:pPr>
                    <w:r w:rsidRPr="00E83266">
                      <w:rPr>
                        <w:rFonts w:cs="Arial"/>
                        <w:b/>
                        <w:shadow/>
                        <w:sz w:val="18"/>
                        <w:szCs w:val="16"/>
                      </w:rPr>
                      <w:t xml:space="preserve">Elaboración Manual de </w:t>
                    </w:r>
                  </w:p>
                  <w:p w14:paraId="5455C5B4" w14:textId="77777777" w:rsidR="005D5DE0" w:rsidRPr="00E83266" w:rsidRDefault="005D5DE0" w:rsidP="00667F0F">
                    <w:pPr>
                      <w:jc w:val="center"/>
                      <w:rPr>
                        <w:rFonts w:cs="Arial"/>
                        <w:b/>
                        <w:shadow/>
                        <w:sz w:val="18"/>
                        <w:szCs w:val="16"/>
                      </w:rPr>
                    </w:pPr>
                    <w:r w:rsidRPr="00E83266">
                      <w:rPr>
                        <w:rFonts w:cs="Arial"/>
                        <w:b/>
                        <w:shadow/>
                        <w:sz w:val="18"/>
                        <w:szCs w:val="16"/>
                      </w:rPr>
                      <w:t>Buenas Prácticas</w:t>
                    </w:r>
                  </w:p>
                </w:txbxContent>
              </v:textbox>
            </v:rect>
            <v:rect id="_s1186" o:spid="_x0000_s1186" style="position:absolute;left:3243;top:10889;width:2160;height:720;v-text-anchor:middle" o:dgmlayout="2" o:dgmnodekind="0" o:dgmlayoutmru="2" filled="f" strokecolor="#9bb0cb" strokeweight="1.5pt">
              <v:textbox inset="0,0,0,0">
                <w:txbxContent>
                  <w:p w14:paraId="3E22DB22" w14:textId="77777777" w:rsidR="005D5DE0" w:rsidRPr="00E83266" w:rsidRDefault="005D5DE0" w:rsidP="00667F0F">
                    <w:pPr>
                      <w:jc w:val="center"/>
                      <w:rPr>
                        <w:rFonts w:cs="Arial"/>
                        <w:b/>
                        <w:shadow/>
                        <w:sz w:val="18"/>
                        <w:szCs w:val="16"/>
                      </w:rPr>
                    </w:pPr>
                    <w:r w:rsidRPr="00E83266">
                      <w:rPr>
                        <w:rFonts w:cs="Arial"/>
                        <w:b/>
                        <w:shadow/>
                        <w:sz w:val="18"/>
                        <w:szCs w:val="16"/>
                      </w:rPr>
                      <w:t xml:space="preserve">Identificación de los </w:t>
                    </w:r>
                  </w:p>
                  <w:p w14:paraId="69D85860" w14:textId="0B28FA9C" w:rsidR="005D5DE0" w:rsidRPr="00E83266" w:rsidRDefault="005D5DE0" w:rsidP="00667F0F">
                    <w:pPr>
                      <w:jc w:val="center"/>
                      <w:rPr>
                        <w:rFonts w:cs="Arial"/>
                        <w:b/>
                        <w:shadow/>
                        <w:sz w:val="18"/>
                        <w:szCs w:val="16"/>
                      </w:rPr>
                    </w:pPr>
                    <w:r w:rsidRPr="00E83266">
                      <w:rPr>
                        <w:rFonts w:cs="Arial"/>
                        <w:b/>
                        <w:shadow/>
                        <w:sz w:val="18"/>
                        <w:szCs w:val="16"/>
                      </w:rPr>
                      <w:t>Factores Críticos</w:t>
                    </w:r>
                  </w:p>
                </w:txbxContent>
              </v:textbox>
            </v:rect>
            <v:rect id="_s1187" o:spid="_x0000_s1187" style="position:absolute;left:3243;top:15207;width:2160;height:720;v-text-anchor:middle" o:dgmlayout="2" o:dgmnodekind="0" o:dgmlayoutmru="2" filled="f" strokecolor="#9bb0cb" strokeweight="1.5pt">
              <v:textbox inset="0,0,0,0">
                <w:txbxContent>
                  <w:p w14:paraId="3EC5C3E1" w14:textId="77777777" w:rsidR="005D5DE0" w:rsidRPr="00E83266" w:rsidRDefault="005D5DE0" w:rsidP="00667F0F">
                    <w:pPr>
                      <w:jc w:val="center"/>
                      <w:rPr>
                        <w:rFonts w:cs="Arial"/>
                        <w:b/>
                        <w:shadow/>
                        <w:sz w:val="18"/>
                        <w:szCs w:val="16"/>
                      </w:rPr>
                    </w:pPr>
                    <w:r w:rsidRPr="00E83266">
                      <w:rPr>
                        <w:rFonts w:cs="Arial"/>
                        <w:b/>
                        <w:shadow/>
                        <w:sz w:val="18"/>
                        <w:szCs w:val="16"/>
                      </w:rPr>
                      <w:t>Desarrollo del Manual</w:t>
                    </w:r>
                  </w:p>
                  <w:p w14:paraId="7D930213" w14:textId="12DD8A91" w:rsidR="005D5DE0" w:rsidRPr="00E83266" w:rsidRDefault="005D5DE0" w:rsidP="00667F0F">
                    <w:pPr>
                      <w:jc w:val="center"/>
                      <w:rPr>
                        <w:rFonts w:cs="Arial"/>
                        <w:b/>
                        <w:shadow/>
                        <w:sz w:val="18"/>
                        <w:szCs w:val="16"/>
                      </w:rPr>
                    </w:pPr>
                    <w:r w:rsidRPr="00E83266">
                      <w:rPr>
                        <w:rFonts w:cs="Arial"/>
                        <w:b/>
                        <w:shadow/>
                        <w:sz w:val="18"/>
                        <w:szCs w:val="16"/>
                      </w:rPr>
                      <w:t>de Buenas Prácticas</w:t>
                    </w:r>
                  </w:p>
                </w:txbxContent>
              </v:textbox>
            </v:rect>
            <v:rect id="_s1188" o:spid="_x0000_s1188" style="position:absolute;left:3243;top:20602;width:2160;height:720;v-text-anchor:middle" o:dgmlayout="2" o:dgmnodekind="0" o:dgmlayoutmru="2" filled="f" strokecolor="#9bb0cb" strokeweight="1.5pt">
              <v:textbox inset="0,0,0,0">
                <w:txbxContent>
                  <w:p w14:paraId="65AC3009" w14:textId="4DC9AC12" w:rsidR="005D5DE0" w:rsidRPr="00E83266" w:rsidRDefault="005D5DE0" w:rsidP="007B5850">
                    <w:pPr>
                      <w:jc w:val="center"/>
                      <w:rPr>
                        <w:rFonts w:cs="Arial"/>
                        <w:b/>
                        <w:shadow/>
                        <w:sz w:val="18"/>
                        <w:szCs w:val="16"/>
                      </w:rPr>
                    </w:pPr>
                    <w:r w:rsidRPr="00E83266">
                      <w:rPr>
                        <w:rFonts w:cs="Arial"/>
                        <w:b/>
                        <w:shadow/>
                        <w:sz w:val="18"/>
                        <w:szCs w:val="16"/>
                      </w:rPr>
                      <w:t xml:space="preserve">Plan de Implementación </w:t>
                    </w:r>
                    <w:r>
                      <w:rPr>
                        <w:rFonts w:cs="Arial"/>
                        <w:b/>
                        <w:shadow/>
                        <w:sz w:val="18"/>
                        <w:szCs w:val="16"/>
                      </w:rPr>
                      <w:t>del</w:t>
                    </w:r>
                  </w:p>
                  <w:p w14:paraId="6AEEED88" w14:textId="72972595" w:rsidR="005D5DE0" w:rsidRPr="00E83266" w:rsidRDefault="005D5DE0" w:rsidP="00667F0F">
                    <w:pPr>
                      <w:jc w:val="center"/>
                      <w:rPr>
                        <w:rFonts w:cs="Arial"/>
                        <w:b/>
                        <w:shadow/>
                        <w:sz w:val="18"/>
                        <w:szCs w:val="16"/>
                      </w:rPr>
                    </w:pPr>
                    <w:r w:rsidRPr="00E83266">
                      <w:rPr>
                        <w:rFonts w:cs="Arial"/>
                        <w:b/>
                        <w:shadow/>
                        <w:sz w:val="18"/>
                        <w:szCs w:val="16"/>
                      </w:rPr>
                      <w:t>Manual de Buenas Prácticas</w:t>
                    </w:r>
                  </w:p>
                </w:txbxContent>
              </v:textbox>
            </v:rect>
            <v:shapetype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_s1189" o:spid="_x0000_s1189" type="#_x0000_t186" style="position:absolute;left:4683;top:11969;width:2160;height:720;v-text-anchor:middle" o:dgmlayout="2" o:dgmnodekind="0" strokecolor="#98b246" strokeweight="1.5pt">
              <v:textbox inset="0,0,0,0">
                <w:txbxContent>
                  <w:p w14:paraId="59F55591" w14:textId="77777777" w:rsidR="005D5DE0" w:rsidRDefault="005D5DE0" w:rsidP="00EA1054">
                    <w:pPr>
                      <w:jc w:val="center"/>
                      <w:rPr>
                        <w:rFonts w:cs="Arial"/>
                        <w:shadow/>
                        <w:sz w:val="18"/>
                        <w:szCs w:val="16"/>
                      </w:rPr>
                    </w:pPr>
                    <w:r w:rsidRPr="00E83266">
                      <w:rPr>
                        <w:rFonts w:cs="Arial"/>
                        <w:shadow/>
                        <w:sz w:val="18"/>
                        <w:szCs w:val="16"/>
                      </w:rPr>
                      <w:t xml:space="preserve">Revisión de Antecedentes </w:t>
                    </w:r>
                  </w:p>
                  <w:p w14:paraId="033154B4" w14:textId="4539EAE6" w:rsidR="005D5DE0" w:rsidRPr="00E83266" w:rsidRDefault="005D5DE0" w:rsidP="00EA1054">
                    <w:pPr>
                      <w:jc w:val="center"/>
                      <w:rPr>
                        <w:rFonts w:cs="Arial"/>
                        <w:shadow/>
                        <w:sz w:val="18"/>
                        <w:szCs w:val="16"/>
                      </w:rPr>
                    </w:pPr>
                    <w:r w:rsidRPr="00E83266">
                      <w:rPr>
                        <w:rFonts w:cs="Arial"/>
                        <w:shadow/>
                        <w:sz w:val="18"/>
                        <w:szCs w:val="16"/>
                      </w:rPr>
                      <w:t>Históricos</w:t>
                    </w:r>
                  </w:p>
                </w:txbxContent>
              </v:textbox>
            </v:shape>
            <v:shape id="_s1190" o:spid="_x0000_s1190" type="#_x0000_t186" style="position:absolute;left:4683;top:13049;width:2160;height:719;v-text-anchor:middle" o:dgmlayout="2" o:dgmnodekind="0" strokecolor="#98b246" strokeweight="1.5pt">
              <v:textbox inset="0,0,0,0">
                <w:txbxContent>
                  <w:p w14:paraId="4D2FEC6C" w14:textId="77777777" w:rsidR="005D5DE0" w:rsidRDefault="005D5DE0" w:rsidP="00667F0F">
                    <w:pPr>
                      <w:jc w:val="center"/>
                      <w:rPr>
                        <w:rFonts w:cs="Arial"/>
                        <w:shadow/>
                        <w:sz w:val="18"/>
                        <w:szCs w:val="16"/>
                      </w:rPr>
                    </w:pPr>
                    <w:r w:rsidRPr="00E83266">
                      <w:rPr>
                        <w:rFonts w:cs="Arial"/>
                        <w:shadow/>
                        <w:sz w:val="18"/>
                        <w:szCs w:val="16"/>
                      </w:rPr>
                      <w:t xml:space="preserve">Consulta a Expertos y </w:t>
                    </w:r>
                  </w:p>
                  <w:p w14:paraId="3B27F74B" w14:textId="0847FFE0" w:rsidR="005D5DE0" w:rsidRPr="00E83266" w:rsidRDefault="005D5DE0" w:rsidP="00667F0F">
                    <w:pPr>
                      <w:jc w:val="center"/>
                      <w:rPr>
                        <w:rFonts w:cs="Arial"/>
                        <w:shadow/>
                        <w:sz w:val="18"/>
                        <w:szCs w:val="16"/>
                      </w:rPr>
                    </w:pPr>
                    <w:r w:rsidRPr="00E83266">
                      <w:rPr>
                        <w:rFonts w:cs="Arial"/>
                        <w:shadow/>
                        <w:sz w:val="18"/>
                        <w:szCs w:val="16"/>
                      </w:rPr>
                      <w:t>Usuarios</w:t>
                    </w:r>
                  </w:p>
                </w:txbxContent>
              </v:textbox>
            </v:shape>
            <v:shape id="_s1191" o:spid="_x0000_s1191" type="#_x0000_t186" style="position:absolute;left:4683;top:14128;width:2160;height:719;v-text-anchor:middle" o:dgmlayout="2" o:dgmnodekind="0" strokecolor="#98b246" strokeweight="1.5pt">
              <v:textbox inset="0,0,0,0">
                <w:txbxContent>
                  <w:p w14:paraId="3CF449C6" w14:textId="793AECC6" w:rsidR="005D5DE0" w:rsidRPr="00E83266" w:rsidRDefault="005D5DE0" w:rsidP="00E83266">
                    <w:pPr>
                      <w:jc w:val="center"/>
                      <w:rPr>
                        <w:rFonts w:cs="Arial"/>
                        <w:shadow/>
                        <w:sz w:val="18"/>
                        <w:szCs w:val="16"/>
                      </w:rPr>
                    </w:pPr>
                    <w:r w:rsidRPr="00E83266">
                      <w:rPr>
                        <w:rFonts w:cs="Arial"/>
                        <w:shadow/>
                        <w:sz w:val="18"/>
                        <w:szCs w:val="16"/>
                      </w:rPr>
                      <w:t>Determinación de los</w:t>
                    </w:r>
                  </w:p>
                  <w:p w14:paraId="649A5613" w14:textId="0DA08039" w:rsidR="005D5DE0" w:rsidRPr="00E83266" w:rsidRDefault="005D5DE0" w:rsidP="00E83266">
                    <w:pPr>
                      <w:jc w:val="center"/>
                      <w:rPr>
                        <w:rFonts w:cs="Arial"/>
                        <w:shadow/>
                        <w:sz w:val="18"/>
                        <w:szCs w:val="16"/>
                      </w:rPr>
                    </w:pPr>
                    <w:r w:rsidRPr="00E83266">
                      <w:rPr>
                        <w:rFonts w:cs="Arial"/>
                        <w:shadow/>
                        <w:sz w:val="18"/>
                        <w:szCs w:val="16"/>
                      </w:rPr>
                      <w:t>Factores Críticos</w:t>
                    </w:r>
                  </w:p>
                </w:txbxContent>
              </v:textbox>
            </v:shape>
            <v:shape id="_s1193" o:spid="_x0000_s1193" type="#_x0000_t186" style="position:absolute;left:4683;top:16287;width:2160;height:719;v-text-anchor:middle" o:dgmlayout="2" o:dgmnodekind="0" strokecolor="#98b246" strokeweight="1.5pt">
              <v:textbox inset="0,0,0,0">
                <w:txbxContent>
                  <w:p w14:paraId="453F4263" w14:textId="0B4300E6" w:rsidR="005D5DE0" w:rsidRPr="00E83266" w:rsidRDefault="005D5DE0" w:rsidP="00667F0F">
                    <w:pPr>
                      <w:jc w:val="center"/>
                      <w:rPr>
                        <w:rFonts w:cs="Arial"/>
                        <w:shadow/>
                        <w:sz w:val="18"/>
                        <w:szCs w:val="16"/>
                      </w:rPr>
                    </w:pPr>
                    <w:r w:rsidRPr="00E83266">
                      <w:rPr>
                        <w:rFonts w:cs="Arial"/>
                        <w:shadow/>
                        <w:sz w:val="18"/>
                        <w:szCs w:val="16"/>
                      </w:rPr>
                      <w:t>Estructura del</w:t>
                    </w:r>
                    <w:r>
                      <w:rPr>
                        <w:rFonts w:cs="Arial"/>
                        <w:shadow/>
                        <w:sz w:val="18"/>
                        <w:szCs w:val="16"/>
                      </w:rPr>
                      <w:t xml:space="preserve"> Manual</w:t>
                    </w:r>
                  </w:p>
                  <w:p w14:paraId="1C7C904E" w14:textId="34825C99" w:rsidR="005D5DE0" w:rsidRPr="00E83266" w:rsidRDefault="005D5DE0" w:rsidP="00667F0F">
                    <w:pPr>
                      <w:jc w:val="center"/>
                      <w:rPr>
                        <w:rFonts w:cs="Arial"/>
                        <w:shadow/>
                        <w:sz w:val="18"/>
                        <w:szCs w:val="16"/>
                      </w:rPr>
                    </w:pPr>
                    <w:r w:rsidRPr="00E83266">
                      <w:rPr>
                        <w:rFonts w:cs="Arial"/>
                        <w:shadow/>
                        <w:sz w:val="18"/>
                        <w:szCs w:val="16"/>
                      </w:rPr>
                      <w:t>de Buenas Prácticas</w:t>
                    </w:r>
                  </w:p>
                </w:txbxContent>
              </v:textbox>
            </v:shape>
            <v:shape id="_s1194" o:spid="_x0000_s1194" type="#_x0000_t186" style="position:absolute;left:4683;top:17366;width:2160;height:720;v-text-anchor:middle" o:dgmlayout="2" o:dgmnodekind="0" strokecolor="#98b246" strokeweight="1.5pt">
              <v:textbox inset="0,0,0,0">
                <w:txbxContent>
                  <w:p w14:paraId="580A6AE3" w14:textId="7D2C4DA7" w:rsidR="005D5DE0" w:rsidRDefault="005D5DE0" w:rsidP="00667F0F">
                    <w:pPr>
                      <w:jc w:val="center"/>
                      <w:rPr>
                        <w:rFonts w:cs="Arial"/>
                        <w:shadow/>
                        <w:sz w:val="18"/>
                        <w:szCs w:val="16"/>
                      </w:rPr>
                    </w:pPr>
                    <w:r w:rsidRPr="00E83266">
                      <w:rPr>
                        <w:rFonts w:cs="Arial"/>
                        <w:shadow/>
                        <w:sz w:val="18"/>
                        <w:szCs w:val="16"/>
                      </w:rPr>
                      <w:t>Validación Estructura</w:t>
                    </w:r>
                    <w:r>
                      <w:rPr>
                        <w:rFonts w:cs="Arial"/>
                        <w:shadow/>
                        <w:sz w:val="18"/>
                        <w:szCs w:val="16"/>
                      </w:rPr>
                      <w:t xml:space="preserve"> del Manual</w:t>
                    </w:r>
                  </w:p>
                  <w:p w14:paraId="27ABE8A5" w14:textId="5CB43521" w:rsidR="005D5DE0" w:rsidRPr="00E83266" w:rsidRDefault="005D5DE0" w:rsidP="00667F0F">
                    <w:pPr>
                      <w:jc w:val="center"/>
                      <w:rPr>
                        <w:rFonts w:cs="Arial"/>
                        <w:shadow/>
                        <w:sz w:val="18"/>
                        <w:szCs w:val="16"/>
                      </w:rPr>
                    </w:pPr>
                    <w:r>
                      <w:rPr>
                        <w:rFonts w:cs="Arial"/>
                        <w:shadow/>
                        <w:sz w:val="18"/>
                        <w:szCs w:val="16"/>
                      </w:rPr>
                      <w:t>de Buenas Prácticas</w:t>
                    </w:r>
                  </w:p>
                </w:txbxContent>
              </v:textbox>
            </v:shape>
            <v:shape id="_s1195" o:spid="_x0000_s1195" type="#_x0000_t186" style="position:absolute;left:4683;top:18446;width:2160;height:718;v-text-anchor:middle" o:dgmlayout="2" o:dgmnodekind="0" strokecolor="#98b246" strokeweight="1.5pt">
              <v:textbox inset="0,0,0,0">
                <w:txbxContent>
                  <w:p w14:paraId="5E5D0F3E" w14:textId="31732072" w:rsidR="005D5DE0" w:rsidRPr="00E83266" w:rsidRDefault="005D5DE0" w:rsidP="00667F0F">
                    <w:pPr>
                      <w:jc w:val="center"/>
                      <w:rPr>
                        <w:rFonts w:cs="Arial"/>
                        <w:shadow/>
                        <w:sz w:val="18"/>
                        <w:szCs w:val="16"/>
                      </w:rPr>
                    </w:pPr>
                    <w:r w:rsidRPr="00E83266">
                      <w:rPr>
                        <w:rFonts w:cs="Arial"/>
                        <w:shadow/>
                        <w:sz w:val="18"/>
                        <w:szCs w:val="16"/>
                      </w:rPr>
                      <w:t>Contenido de</w:t>
                    </w:r>
                    <w:r>
                      <w:rPr>
                        <w:rFonts w:cs="Arial"/>
                        <w:shadow/>
                        <w:sz w:val="18"/>
                        <w:szCs w:val="16"/>
                      </w:rPr>
                      <w:t>l Manual</w:t>
                    </w:r>
                  </w:p>
                  <w:p w14:paraId="56266625" w14:textId="3DD6B5E0" w:rsidR="005D5DE0" w:rsidRPr="00E83266" w:rsidRDefault="005D5DE0" w:rsidP="00667F0F">
                    <w:pPr>
                      <w:jc w:val="center"/>
                      <w:rPr>
                        <w:rFonts w:cs="Arial"/>
                        <w:shadow/>
                        <w:sz w:val="18"/>
                        <w:szCs w:val="16"/>
                      </w:rPr>
                    </w:pPr>
                    <w:r>
                      <w:rPr>
                        <w:rFonts w:cs="Arial"/>
                        <w:shadow/>
                        <w:sz w:val="18"/>
                        <w:szCs w:val="16"/>
                      </w:rPr>
                      <w:t>de B</w:t>
                    </w:r>
                    <w:r w:rsidRPr="00E83266">
                      <w:rPr>
                        <w:rFonts w:cs="Arial"/>
                        <w:shadow/>
                        <w:sz w:val="18"/>
                        <w:szCs w:val="16"/>
                      </w:rPr>
                      <w:t xml:space="preserve">uenas </w:t>
                    </w:r>
                    <w:r>
                      <w:rPr>
                        <w:rFonts w:cs="Arial"/>
                        <w:shadow/>
                        <w:sz w:val="18"/>
                        <w:szCs w:val="16"/>
                      </w:rPr>
                      <w:t>P</w:t>
                    </w:r>
                    <w:r w:rsidRPr="00E83266">
                      <w:rPr>
                        <w:rFonts w:cs="Arial"/>
                        <w:shadow/>
                        <w:sz w:val="18"/>
                        <w:szCs w:val="16"/>
                      </w:rPr>
                      <w:t>rácticas</w:t>
                    </w:r>
                  </w:p>
                </w:txbxContent>
              </v:textbox>
            </v:shape>
            <v:shape id="_s1196" o:spid="_x0000_s1196" type="#_x0000_t186" style="position:absolute;left:4683;top:19524;width:2160;height:718;v-text-anchor:middle" o:dgmlayout="2" o:dgmnodekind="0" strokecolor="#98b246" strokeweight="1.5pt">
              <v:textbox inset="0,0,0,0">
                <w:txbxContent>
                  <w:p w14:paraId="45AB06A3" w14:textId="018A70A6" w:rsidR="005D5DE0" w:rsidRDefault="005D5DE0" w:rsidP="00667F0F">
                    <w:pPr>
                      <w:jc w:val="center"/>
                      <w:rPr>
                        <w:rFonts w:cs="Arial"/>
                        <w:shadow/>
                        <w:sz w:val="18"/>
                        <w:szCs w:val="16"/>
                      </w:rPr>
                    </w:pPr>
                    <w:r w:rsidRPr="00E83266">
                      <w:rPr>
                        <w:rFonts w:cs="Arial"/>
                        <w:shadow/>
                        <w:sz w:val="18"/>
                        <w:szCs w:val="16"/>
                      </w:rPr>
                      <w:t>Validación</w:t>
                    </w:r>
                    <w:r>
                      <w:rPr>
                        <w:rFonts w:cs="Arial"/>
                        <w:shadow/>
                        <w:sz w:val="18"/>
                        <w:szCs w:val="16"/>
                      </w:rPr>
                      <w:t xml:space="preserve"> C</w:t>
                    </w:r>
                    <w:r w:rsidRPr="00E83266">
                      <w:rPr>
                        <w:rFonts w:cs="Arial"/>
                        <w:shadow/>
                        <w:sz w:val="18"/>
                        <w:szCs w:val="16"/>
                      </w:rPr>
                      <w:t>ontenido</w:t>
                    </w:r>
                    <w:r>
                      <w:rPr>
                        <w:rFonts w:cs="Arial"/>
                        <w:shadow/>
                        <w:sz w:val="18"/>
                        <w:szCs w:val="16"/>
                      </w:rPr>
                      <w:t xml:space="preserve"> del Manual</w:t>
                    </w:r>
                  </w:p>
                  <w:p w14:paraId="3710408F" w14:textId="57385BFE" w:rsidR="005D5DE0" w:rsidRPr="00E83266" w:rsidRDefault="005D5DE0" w:rsidP="00667F0F">
                    <w:pPr>
                      <w:jc w:val="center"/>
                      <w:rPr>
                        <w:rFonts w:cs="Arial"/>
                        <w:shadow/>
                        <w:sz w:val="18"/>
                        <w:szCs w:val="16"/>
                      </w:rPr>
                    </w:pPr>
                    <w:r>
                      <w:rPr>
                        <w:rFonts w:cs="Arial"/>
                        <w:shadow/>
                        <w:sz w:val="18"/>
                        <w:szCs w:val="16"/>
                      </w:rPr>
                      <w:t>de Buenas Prácticas</w:t>
                    </w:r>
                  </w:p>
                </w:txbxContent>
              </v:textbox>
            </v:shape>
            <v:shape id="_s1197" o:spid="_x0000_s1197" type="#_x0000_t186" style="position:absolute;left:4683;top:21682;width:2160;height:718;v-text-anchor:middle" o:dgmlayout="2" o:dgmnodekind="0" strokecolor="#98b246" strokeweight="1.5pt">
              <v:textbox inset="0,0,0,0">
                <w:txbxContent>
                  <w:p w14:paraId="23D672E1" w14:textId="77777777" w:rsidR="005D5DE0" w:rsidRDefault="005D5DE0" w:rsidP="00667F0F">
                    <w:pPr>
                      <w:jc w:val="center"/>
                      <w:rPr>
                        <w:rFonts w:cs="Arial"/>
                        <w:shadow/>
                        <w:sz w:val="18"/>
                        <w:szCs w:val="16"/>
                      </w:rPr>
                    </w:pPr>
                    <w:r w:rsidRPr="00E83266">
                      <w:rPr>
                        <w:rFonts w:cs="Arial"/>
                        <w:shadow/>
                        <w:sz w:val="18"/>
                        <w:szCs w:val="16"/>
                      </w:rPr>
                      <w:t xml:space="preserve">Plan de </w:t>
                    </w:r>
                  </w:p>
                  <w:p w14:paraId="1B84CAEC" w14:textId="6FDA46AE" w:rsidR="005D5DE0" w:rsidRPr="00E83266" w:rsidRDefault="005D5DE0" w:rsidP="00667F0F">
                    <w:pPr>
                      <w:jc w:val="center"/>
                      <w:rPr>
                        <w:rFonts w:cs="Arial"/>
                        <w:shadow/>
                        <w:sz w:val="18"/>
                        <w:szCs w:val="16"/>
                      </w:rPr>
                    </w:pPr>
                    <w:r w:rsidRPr="00E83266">
                      <w:rPr>
                        <w:rFonts w:cs="Arial"/>
                        <w:shadow/>
                        <w:sz w:val="18"/>
                        <w:szCs w:val="16"/>
                      </w:rPr>
                      <w:t>Acción</w:t>
                    </w:r>
                  </w:p>
                </w:txbxContent>
              </v:textbox>
            </v:shape>
            <v:shape id="_s1198" o:spid="_x0000_s1198" type="#_x0000_t186" style="position:absolute;left:4683;top:22760;width:2160;height:718;v-text-anchor:middle" o:dgmlayout="2" o:dgmnodekind="0" strokecolor="#98b246" strokeweight="1.5pt">
              <v:textbox inset="0,0,0,0">
                <w:txbxContent>
                  <w:p w14:paraId="7BA04BD1" w14:textId="7501EA57" w:rsidR="005D5DE0" w:rsidRPr="00E83266" w:rsidRDefault="005D5DE0" w:rsidP="00667F0F">
                    <w:pPr>
                      <w:jc w:val="center"/>
                      <w:rPr>
                        <w:rFonts w:cs="Arial"/>
                        <w:shadow/>
                        <w:sz w:val="18"/>
                        <w:szCs w:val="16"/>
                      </w:rPr>
                    </w:pPr>
                    <w:r w:rsidRPr="00E83266">
                      <w:rPr>
                        <w:rFonts w:cs="Arial"/>
                        <w:shadow/>
                        <w:sz w:val="18"/>
                        <w:szCs w:val="16"/>
                      </w:rPr>
                      <w:t xml:space="preserve">Cronograma </w:t>
                    </w:r>
                  </w:p>
                  <w:p w14:paraId="4F898570" w14:textId="44AC448F" w:rsidR="005D5DE0" w:rsidRPr="00E83266" w:rsidRDefault="005D5DE0" w:rsidP="00667F0F">
                    <w:pPr>
                      <w:jc w:val="center"/>
                      <w:rPr>
                        <w:rFonts w:cs="Arial"/>
                        <w:shadow/>
                        <w:sz w:val="18"/>
                        <w:szCs w:val="16"/>
                      </w:rPr>
                    </w:pPr>
                    <w:r w:rsidRPr="00E83266">
                      <w:rPr>
                        <w:rFonts w:cs="Arial"/>
                        <w:shadow/>
                        <w:sz w:val="18"/>
                        <w:szCs w:val="16"/>
                      </w:rPr>
                      <w:t xml:space="preserve">de </w:t>
                    </w:r>
                    <w:r>
                      <w:rPr>
                        <w:rFonts w:cs="Arial"/>
                        <w:shadow/>
                        <w:sz w:val="18"/>
                        <w:szCs w:val="16"/>
                      </w:rPr>
                      <w:t>I</w:t>
                    </w:r>
                    <w:r w:rsidRPr="00E83266">
                      <w:rPr>
                        <w:rFonts w:cs="Arial"/>
                        <w:shadow/>
                        <w:sz w:val="18"/>
                        <w:szCs w:val="16"/>
                      </w:rPr>
                      <w:t>mplementación</w:t>
                    </w:r>
                  </w:p>
                </w:txbxContent>
              </v:textbox>
            </v:shape>
          </v:group>
        </w:pict>
      </w:r>
    </w:p>
    <w:p w14:paraId="5A1E6662" w14:textId="5B4AA321" w:rsidR="0047231F" w:rsidRDefault="0047231F" w:rsidP="00910F20"/>
    <w:p w14:paraId="5961078C" w14:textId="7A6B6889" w:rsidR="0047231F" w:rsidRDefault="0047231F" w:rsidP="00910F20"/>
    <w:p w14:paraId="05965871" w14:textId="73CBA683" w:rsidR="0047231F" w:rsidRDefault="0047231F" w:rsidP="00910F20"/>
    <w:p w14:paraId="66BFEA05" w14:textId="6B81BA86" w:rsidR="0047231F" w:rsidRDefault="0047231F" w:rsidP="00910F20"/>
    <w:p w14:paraId="6ADD986B" w14:textId="522D36E2" w:rsidR="0047231F" w:rsidRDefault="0047231F" w:rsidP="00910F20"/>
    <w:p w14:paraId="004B274A" w14:textId="4688BCCD" w:rsidR="0047231F" w:rsidRDefault="0047231F" w:rsidP="00910F20"/>
    <w:p w14:paraId="06BFCF08" w14:textId="07760F1F" w:rsidR="0047231F" w:rsidRDefault="0047231F" w:rsidP="00910F20"/>
    <w:p w14:paraId="572EC7FD" w14:textId="38BB29CD" w:rsidR="0047231F" w:rsidRDefault="0047231F" w:rsidP="00910F20"/>
    <w:p w14:paraId="7F3F5EBB" w14:textId="3D223427" w:rsidR="0047231F" w:rsidRDefault="0047231F" w:rsidP="00910F20"/>
    <w:p w14:paraId="64379EB2" w14:textId="44D00D66" w:rsidR="0047231F" w:rsidRDefault="0047231F" w:rsidP="00910F20"/>
    <w:p w14:paraId="7C9EC9C2" w14:textId="72AF1128" w:rsidR="0047231F" w:rsidRDefault="0047231F" w:rsidP="00910F20"/>
    <w:p w14:paraId="41322B22" w14:textId="3CAD9E14" w:rsidR="0047231F" w:rsidRDefault="0047231F" w:rsidP="00910F20"/>
    <w:p w14:paraId="6B96403A" w14:textId="7E2ADE89" w:rsidR="0047231F" w:rsidRDefault="0047231F" w:rsidP="00910F20"/>
    <w:p w14:paraId="4DA83C82" w14:textId="4A26221D" w:rsidR="0047231F" w:rsidRDefault="0047231F" w:rsidP="00910F20"/>
    <w:p w14:paraId="33F7990A" w14:textId="3CB6DAB1" w:rsidR="0047231F" w:rsidRDefault="0047231F" w:rsidP="00910F20"/>
    <w:p w14:paraId="4DF08BC5" w14:textId="202EEBBF" w:rsidR="0047231F" w:rsidRDefault="0047231F" w:rsidP="00910F20"/>
    <w:p w14:paraId="4316B66F" w14:textId="59619511" w:rsidR="0047231F" w:rsidRDefault="0047231F" w:rsidP="00910F20"/>
    <w:p w14:paraId="0FA097BA" w14:textId="1EE9794A" w:rsidR="0047231F" w:rsidRDefault="0047231F" w:rsidP="00910F20"/>
    <w:p w14:paraId="7DDEC0A1" w14:textId="6590DBE5" w:rsidR="0047231F" w:rsidRDefault="0047231F" w:rsidP="00910F20"/>
    <w:p w14:paraId="0150C054" w14:textId="11EF0BB8" w:rsidR="0047231F" w:rsidRDefault="0047231F" w:rsidP="00910F20"/>
    <w:p w14:paraId="1AA143F9" w14:textId="37B97A4B" w:rsidR="0047231F" w:rsidRDefault="0047231F" w:rsidP="00910F20"/>
    <w:p w14:paraId="61954E5F" w14:textId="37EC80CF" w:rsidR="0047231F" w:rsidRDefault="0047231F" w:rsidP="00910F20"/>
    <w:p w14:paraId="2D0130B7" w14:textId="76EBE372" w:rsidR="0047231F" w:rsidRDefault="0047231F" w:rsidP="00910F20"/>
    <w:p w14:paraId="52817444" w14:textId="77777777" w:rsidR="00A95277" w:rsidRDefault="00A95277" w:rsidP="00910F20"/>
    <w:p w14:paraId="00594F84" w14:textId="77777777" w:rsidR="0047231F" w:rsidRDefault="0047231F" w:rsidP="00910F20"/>
    <w:p w14:paraId="46574713" w14:textId="1D3B2A79" w:rsidR="0047231F" w:rsidRDefault="0047231F" w:rsidP="0047231F">
      <w:pPr>
        <w:pStyle w:val="Grfico1"/>
      </w:pPr>
      <w:r>
        <w:t>Relación entre objetivos y acciones</w:t>
      </w:r>
    </w:p>
    <w:p w14:paraId="58656684" w14:textId="35923AB8" w:rsidR="00523FB2" w:rsidRPr="00956C03" w:rsidRDefault="00210D16" w:rsidP="00FB41F1">
      <w:pPr>
        <w:pStyle w:val="Ttulo2"/>
      </w:pPr>
      <w:bookmarkStart w:id="50" w:name="_Toc525761458"/>
      <w:r>
        <w:br w:type="page"/>
      </w:r>
      <w:bookmarkStart w:id="51" w:name="_Toc529744727"/>
      <w:r w:rsidR="00523FB2" w:rsidRPr="00956C03">
        <w:lastRenderedPageBreak/>
        <w:t xml:space="preserve">Identificación de </w:t>
      </w:r>
      <w:r w:rsidR="007F5A22" w:rsidRPr="00956C03">
        <w:t>los</w:t>
      </w:r>
      <w:r w:rsidR="00196968" w:rsidRPr="00956C03">
        <w:t xml:space="preserve"> </w:t>
      </w:r>
      <w:r w:rsidR="00523FB2" w:rsidRPr="00956C03">
        <w:t>Factores Críticos</w:t>
      </w:r>
      <w:bookmarkEnd w:id="50"/>
      <w:bookmarkEnd w:id="51"/>
    </w:p>
    <w:p w14:paraId="523ACCC1" w14:textId="73A41C78" w:rsidR="00523FB2" w:rsidRPr="001553F8" w:rsidRDefault="00523FB2" w:rsidP="00910F20">
      <w:pPr>
        <w:rPr>
          <w:color w:val="FF0000"/>
        </w:rPr>
      </w:pPr>
    </w:p>
    <w:p w14:paraId="79E50DF1" w14:textId="1C1C47BD" w:rsidR="00621DF1" w:rsidRPr="00956C03" w:rsidRDefault="00621DF1" w:rsidP="00262B59">
      <w:pPr>
        <w:pStyle w:val="Ttulo3"/>
      </w:pPr>
      <w:bookmarkStart w:id="52" w:name="_Toc525761459"/>
      <w:bookmarkStart w:id="53" w:name="_Toc529744728"/>
      <w:r w:rsidRPr="00956C03">
        <w:t>Revisión de Antecedentes Históricos</w:t>
      </w:r>
      <w:bookmarkEnd w:id="52"/>
      <w:bookmarkEnd w:id="53"/>
    </w:p>
    <w:p w14:paraId="29F18F34" w14:textId="3FFF2ABA" w:rsidR="004625CD" w:rsidRDefault="004625CD" w:rsidP="004625CD">
      <w:r>
        <w:t>Como ya se ha mencionado, ZOFRI S.A. durante su evolución tecnológica ha desarrollado números proyectos informáticos, en distintas décadas, con distintos equipos, plazos, presupuestos y proveedores</w:t>
      </w:r>
      <w:r w:rsidR="00E95AAE">
        <w:t>, lo que también implica diferentes resultados</w:t>
      </w:r>
      <w:r w:rsidR="00EE6F56">
        <w:t xml:space="preserve">, logros y problemáticas. </w:t>
      </w:r>
      <w:r w:rsidR="00B32690">
        <w:t xml:space="preserve">Esta historia de proyectos </w:t>
      </w:r>
      <w:r w:rsidR="00A362D9">
        <w:t>desarrollados</w:t>
      </w:r>
      <w:r w:rsidR="00B32690">
        <w:t xml:space="preserve"> también constituye una extensa base de datos de conocimiento</w:t>
      </w:r>
      <w:r w:rsidR="00A362D9">
        <w:t>,</w:t>
      </w:r>
      <w:r w:rsidR="00EF4A55">
        <w:t xml:space="preserve"> que </w:t>
      </w:r>
      <w:r w:rsidR="00B32690">
        <w:t>será aprovechada en el contexto de este trabajo</w:t>
      </w:r>
      <w:r w:rsidR="00996D9F">
        <w:t>, de la siguiente manera:</w:t>
      </w:r>
    </w:p>
    <w:p w14:paraId="7128E14A" w14:textId="3D306083" w:rsidR="00996D9F" w:rsidRDefault="000B4878" w:rsidP="00461060">
      <w:pPr>
        <w:numPr>
          <w:ilvl w:val="0"/>
          <w:numId w:val="24"/>
        </w:numPr>
      </w:pPr>
      <w:r>
        <w:t xml:space="preserve">Se seleccionarán </w:t>
      </w:r>
      <w:r w:rsidR="005D5DE0">
        <w:t>cuatro</w:t>
      </w:r>
      <w:r>
        <w:t xml:space="preserve"> proyectos desarrollados por ZOFRI S.A., los cuales serán denominados como “P1”, “P2”, “P3”</w:t>
      </w:r>
      <w:r w:rsidR="005D5DE0">
        <w:t xml:space="preserve"> y</w:t>
      </w:r>
      <w:r>
        <w:t xml:space="preserve"> “P4”</w:t>
      </w:r>
      <w:r w:rsidR="00F34F54">
        <w:t>, debido a la necesidad de la organización</w:t>
      </w:r>
      <w:r w:rsidR="00F2251E">
        <w:t xml:space="preserve"> de mantener la privacidad que corresponde a temas propios de su gestión como compañía.</w:t>
      </w:r>
    </w:p>
    <w:p w14:paraId="0EAF46E1" w14:textId="77777777" w:rsidR="00EB37E7" w:rsidRDefault="00B642AC" w:rsidP="00461060">
      <w:pPr>
        <w:numPr>
          <w:ilvl w:val="0"/>
          <w:numId w:val="24"/>
        </w:numPr>
      </w:pPr>
      <w:r>
        <w:t xml:space="preserve">Cada uno de estos proyectos será analizado respecto a las problemáticas que tuvo y sus eventuales causas. </w:t>
      </w:r>
    </w:p>
    <w:p w14:paraId="6823254E" w14:textId="3F8EB5FD" w:rsidR="006758B1" w:rsidRDefault="00EB37E7" w:rsidP="00650308">
      <w:pPr>
        <w:numPr>
          <w:ilvl w:val="0"/>
          <w:numId w:val="24"/>
        </w:numPr>
      </w:pPr>
      <w:r>
        <w:t xml:space="preserve">Cada problemática y considerando sus causas, será asociada a una o más áreas de </w:t>
      </w:r>
      <w:r w:rsidR="00B642AC">
        <w:t>conocimiento propuesta por la guía del PMBOK</w:t>
      </w:r>
      <w:r>
        <w:t>, junto a su respectivo grupo de procesos</w:t>
      </w:r>
      <w:r w:rsidR="00650308">
        <w:t>.</w:t>
      </w:r>
    </w:p>
    <w:p w14:paraId="1AD1DE77" w14:textId="112FBEFD" w:rsidR="00DE19DB" w:rsidRDefault="00005C96" w:rsidP="00DE19DB">
      <w:pPr>
        <w:pStyle w:val="Ttulo4"/>
      </w:pPr>
      <w:r>
        <w:br w:type="page"/>
      </w:r>
      <w:r w:rsidR="00DE19DB">
        <w:lastRenderedPageBreak/>
        <w:t>Análisis Proyecto “P1”</w:t>
      </w:r>
    </w:p>
    <w:p w14:paraId="0C3A32F4" w14:textId="51813383" w:rsidR="00DE19DB" w:rsidRDefault="009354F5" w:rsidP="00226C7F">
      <w:r>
        <w:t>Este proyecto fue desarrollado en la década de 1990 y constituy</w:t>
      </w:r>
      <w:r w:rsidR="00BA0AFD">
        <w:t>ó</w:t>
      </w:r>
      <w:r>
        <w:t xml:space="preserve"> un cambio tecnológico de alto impacto para la operación de los clientes en la Zona Franca de Iquique.</w:t>
      </w:r>
      <w:r w:rsidR="00226C7F">
        <w:t xml:space="preserve"> Si bien el proyecto cumplió con la mejora esperada, su finalización ocurrió con 1,5 años de diferencia respecto a su planificación original, lo que también implicó exceder su presupuesto. El resultado anterior se puede desprender de las siguientes problemáticas</w:t>
      </w:r>
      <w:r w:rsidR="00812EF0">
        <w:t>:</w:t>
      </w:r>
    </w:p>
    <w:p w14:paraId="3A3885FB" w14:textId="2578B43E" w:rsidR="00BA0AFD" w:rsidRDefault="00BA0AFD" w:rsidP="004625CD"/>
    <w:tbl>
      <w:tblPr>
        <w:tblStyle w:val="Tablaconcuadrcula"/>
        <w:tblW w:w="0" w:type="auto"/>
        <w:tblLook w:val="04A0" w:firstRow="1" w:lastRow="0" w:firstColumn="1" w:lastColumn="0" w:noHBand="0" w:noVBand="1"/>
      </w:tblPr>
      <w:tblGrid>
        <w:gridCol w:w="8387"/>
      </w:tblGrid>
      <w:tr w:rsidR="005E516F" w:rsidRPr="00B842C9" w14:paraId="3D99F53F" w14:textId="77777777" w:rsidTr="00FA0B71">
        <w:tc>
          <w:tcPr>
            <w:tcW w:w="8387" w:type="dxa"/>
            <w:shd w:val="clear" w:color="auto" w:fill="D9E2F3" w:themeFill="accent1" w:themeFillTint="33"/>
            <w:tcMar>
              <w:top w:w="57" w:type="dxa"/>
              <w:left w:w="57" w:type="dxa"/>
              <w:bottom w:w="57" w:type="dxa"/>
              <w:right w:w="57" w:type="dxa"/>
            </w:tcMar>
            <w:vAlign w:val="center"/>
          </w:tcPr>
          <w:p w14:paraId="54B84E20" w14:textId="5CF0184D" w:rsidR="005E516F" w:rsidRPr="00B842C9" w:rsidRDefault="005E516F" w:rsidP="00AC30E5">
            <w:pPr>
              <w:spacing w:line="240" w:lineRule="auto"/>
              <w:rPr>
                <w:b/>
              </w:rPr>
            </w:pPr>
            <w:r w:rsidRPr="00B842C9">
              <w:rPr>
                <w:b/>
              </w:rPr>
              <w:t>Problemática</w:t>
            </w:r>
          </w:p>
        </w:tc>
      </w:tr>
      <w:tr w:rsidR="00B842C9" w14:paraId="1DCE0EAC" w14:textId="77777777" w:rsidTr="009D1873">
        <w:tc>
          <w:tcPr>
            <w:tcW w:w="8387" w:type="dxa"/>
            <w:shd w:val="clear" w:color="auto" w:fill="auto"/>
            <w:tcMar>
              <w:top w:w="57" w:type="dxa"/>
              <w:left w:w="57" w:type="dxa"/>
              <w:bottom w:w="57" w:type="dxa"/>
              <w:right w:w="57" w:type="dxa"/>
            </w:tcMar>
            <w:vAlign w:val="center"/>
          </w:tcPr>
          <w:p w14:paraId="3099F80E" w14:textId="6A56FA4C" w:rsidR="00B842C9" w:rsidRDefault="00B842C9" w:rsidP="00AC30E5">
            <w:pPr>
              <w:spacing w:line="240" w:lineRule="auto"/>
            </w:pPr>
            <w:r>
              <w:t xml:space="preserve">El esfuerzo efectivo de implementar el sistema excedió </w:t>
            </w:r>
            <w:r w:rsidR="0098643F">
              <w:t>el dimensionamiento originalmente estimado por ZOFRI S.A.</w:t>
            </w:r>
            <w:r>
              <w:t xml:space="preserve"> y del proveedor contratado.</w:t>
            </w:r>
          </w:p>
        </w:tc>
      </w:tr>
      <w:tr w:rsidR="000F3BC4" w14:paraId="5611DE5B" w14:textId="77777777" w:rsidTr="00BA60E1">
        <w:tc>
          <w:tcPr>
            <w:tcW w:w="8387" w:type="dxa"/>
            <w:shd w:val="clear" w:color="auto" w:fill="D9E2F3" w:themeFill="accent1" w:themeFillTint="33"/>
            <w:tcMar>
              <w:top w:w="57" w:type="dxa"/>
              <w:left w:w="57" w:type="dxa"/>
              <w:bottom w:w="57" w:type="dxa"/>
              <w:right w:w="57" w:type="dxa"/>
            </w:tcMar>
            <w:vAlign w:val="center"/>
          </w:tcPr>
          <w:p w14:paraId="742BF98F" w14:textId="61850C45" w:rsidR="000F3BC4" w:rsidRDefault="000F3BC4" w:rsidP="0018625F">
            <w:pPr>
              <w:spacing w:line="240" w:lineRule="auto"/>
            </w:pPr>
            <w:r>
              <w:rPr>
                <w:b/>
              </w:rPr>
              <w:t>Causas</w:t>
            </w:r>
          </w:p>
        </w:tc>
      </w:tr>
      <w:tr w:rsidR="000F3BC4" w14:paraId="25FB445F" w14:textId="77777777" w:rsidTr="000F3BC4">
        <w:tc>
          <w:tcPr>
            <w:tcW w:w="8387" w:type="dxa"/>
            <w:shd w:val="clear" w:color="auto" w:fill="auto"/>
            <w:tcMar>
              <w:top w:w="57" w:type="dxa"/>
              <w:left w:w="57" w:type="dxa"/>
              <w:bottom w:w="57" w:type="dxa"/>
              <w:right w:w="57" w:type="dxa"/>
            </w:tcMar>
            <w:vAlign w:val="center"/>
          </w:tcPr>
          <w:p w14:paraId="2C3FC87E" w14:textId="6A4DA881" w:rsidR="000F3BC4" w:rsidRDefault="000F3BC4" w:rsidP="0018625F">
            <w:pPr>
              <w:spacing w:line="240" w:lineRule="auto"/>
            </w:pPr>
            <w:r>
              <w:t xml:space="preserve">Las especificaciones técnicas contenían definiciones funcionales desde el punto de vista de la operación esperada por los usuarios finales. Sin embargo, el resultado esperado implicaba la aplicación de tecnologías nuevas para la organización </w:t>
            </w:r>
            <w:r w:rsidR="00013DDE">
              <w:t>y,</w:t>
            </w:r>
            <w:r>
              <w:t xml:space="preserve"> en consecuencia, el documento de especificaciones no estaba lo suficientemente desarrollado, para que los eventuales proveedores pudieran dimensionar adecuadamente su esfuerzo y plazos de ejecución.</w:t>
            </w:r>
          </w:p>
        </w:tc>
      </w:tr>
      <w:tr w:rsidR="00995562" w:rsidRPr="001B0B43" w14:paraId="04AC7736" w14:textId="77777777" w:rsidTr="00BB520D">
        <w:tc>
          <w:tcPr>
            <w:tcW w:w="8387" w:type="dxa"/>
            <w:shd w:val="clear" w:color="auto" w:fill="D9E2F3" w:themeFill="accent1" w:themeFillTint="33"/>
            <w:tcMar>
              <w:top w:w="57" w:type="dxa"/>
              <w:left w:w="57" w:type="dxa"/>
              <w:bottom w:w="57" w:type="dxa"/>
              <w:right w:w="57" w:type="dxa"/>
            </w:tcMar>
            <w:vAlign w:val="center"/>
          </w:tcPr>
          <w:p w14:paraId="5CD8CFE5" w14:textId="02BE0458" w:rsidR="00995562" w:rsidRPr="001B0B43" w:rsidRDefault="00995562" w:rsidP="00005C96">
            <w:pPr>
              <w:spacing w:line="240" w:lineRule="auto"/>
              <w:jc w:val="left"/>
              <w:rPr>
                <w:b/>
              </w:rPr>
            </w:pPr>
            <w:r w:rsidRPr="001B0B43">
              <w:rPr>
                <w:b/>
              </w:rPr>
              <w:t>Área de Conocimiento</w:t>
            </w:r>
            <w:r>
              <w:rPr>
                <w:b/>
              </w:rPr>
              <w:t xml:space="preserve"> / Grupo de Procesos</w:t>
            </w:r>
          </w:p>
        </w:tc>
      </w:tr>
      <w:tr w:rsidR="00995562" w14:paraId="095B6CB1" w14:textId="77777777" w:rsidTr="008005A6">
        <w:tc>
          <w:tcPr>
            <w:tcW w:w="8387" w:type="dxa"/>
            <w:shd w:val="clear" w:color="auto" w:fill="auto"/>
            <w:tcMar>
              <w:top w:w="57" w:type="dxa"/>
              <w:left w:w="57" w:type="dxa"/>
              <w:bottom w:w="57" w:type="dxa"/>
              <w:right w:w="57" w:type="dxa"/>
            </w:tcMar>
            <w:vAlign w:val="center"/>
          </w:tcPr>
          <w:p w14:paraId="3AFFFB60" w14:textId="702F347D" w:rsidR="00995562" w:rsidRDefault="00995562" w:rsidP="00005C96">
            <w:pPr>
              <w:spacing w:line="240" w:lineRule="auto"/>
              <w:jc w:val="left"/>
            </w:pPr>
            <w:r>
              <w:t>Gestión de la Integración del proyecto</w:t>
            </w:r>
            <w:r w:rsidR="00324489">
              <w:t xml:space="preserve"> /</w:t>
            </w:r>
            <w:r>
              <w:t xml:space="preserve"> Procesos de Inicio</w:t>
            </w:r>
          </w:p>
        </w:tc>
      </w:tr>
      <w:tr w:rsidR="00995562" w14:paraId="4840E209" w14:textId="77777777" w:rsidTr="00BC2C05">
        <w:tc>
          <w:tcPr>
            <w:tcW w:w="8387" w:type="dxa"/>
            <w:shd w:val="clear" w:color="auto" w:fill="auto"/>
            <w:tcMar>
              <w:top w:w="57" w:type="dxa"/>
              <w:left w:w="57" w:type="dxa"/>
              <w:bottom w:w="57" w:type="dxa"/>
              <w:right w:w="57" w:type="dxa"/>
            </w:tcMar>
            <w:vAlign w:val="center"/>
          </w:tcPr>
          <w:p w14:paraId="12079737" w14:textId="770C0A91" w:rsidR="00995562" w:rsidRDefault="00995562" w:rsidP="00005C96">
            <w:pPr>
              <w:spacing w:line="240" w:lineRule="auto"/>
              <w:jc w:val="left"/>
            </w:pPr>
            <w:r>
              <w:t>Gestión del Alcance del Proyecto / Procesos de Inicio</w:t>
            </w:r>
          </w:p>
        </w:tc>
      </w:tr>
      <w:tr w:rsidR="00BD09C2" w:rsidRPr="00830A2C" w14:paraId="0235A6A0" w14:textId="77777777" w:rsidTr="00830A2C">
        <w:tc>
          <w:tcPr>
            <w:tcW w:w="8387" w:type="dxa"/>
            <w:shd w:val="clear" w:color="auto" w:fill="D9E2F3" w:themeFill="accent1" w:themeFillTint="33"/>
            <w:tcMar>
              <w:top w:w="57" w:type="dxa"/>
              <w:left w:w="57" w:type="dxa"/>
              <w:bottom w:w="57" w:type="dxa"/>
              <w:right w:w="57" w:type="dxa"/>
            </w:tcMar>
            <w:vAlign w:val="center"/>
          </w:tcPr>
          <w:p w14:paraId="42744987" w14:textId="1C959EC5" w:rsidR="00BD09C2" w:rsidRPr="00830A2C" w:rsidRDefault="00BD09C2" w:rsidP="00005C96">
            <w:pPr>
              <w:spacing w:line="240" w:lineRule="auto"/>
              <w:jc w:val="left"/>
              <w:rPr>
                <w:b/>
              </w:rPr>
            </w:pPr>
            <w:r w:rsidRPr="00830A2C">
              <w:rPr>
                <w:b/>
              </w:rPr>
              <w:t>Contexto</w:t>
            </w:r>
            <w:r w:rsidR="004F5F87">
              <w:rPr>
                <w:b/>
              </w:rPr>
              <w:t>s</w:t>
            </w:r>
          </w:p>
        </w:tc>
      </w:tr>
      <w:tr w:rsidR="00BD09C2" w14:paraId="616D9718" w14:textId="77777777" w:rsidTr="00BC2C05">
        <w:tc>
          <w:tcPr>
            <w:tcW w:w="8387" w:type="dxa"/>
            <w:shd w:val="clear" w:color="auto" w:fill="auto"/>
            <w:tcMar>
              <w:top w:w="57" w:type="dxa"/>
              <w:left w:w="57" w:type="dxa"/>
              <w:bottom w:w="57" w:type="dxa"/>
              <w:right w:w="57" w:type="dxa"/>
            </w:tcMar>
            <w:vAlign w:val="center"/>
          </w:tcPr>
          <w:p w14:paraId="1DC6746F" w14:textId="1522BC1E" w:rsidR="00BD09C2" w:rsidRDefault="00BD09C2" w:rsidP="00005C96">
            <w:pPr>
              <w:spacing w:line="240" w:lineRule="auto"/>
              <w:jc w:val="left"/>
            </w:pPr>
            <w:r>
              <w:t>Definición del Proyecto</w:t>
            </w:r>
          </w:p>
        </w:tc>
      </w:tr>
    </w:tbl>
    <w:p w14:paraId="22A781FF" w14:textId="6B54E669" w:rsidR="00523CC9" w:rsidRDefault="00523CC9" w:rsidP="004625CD"/>
    <w:p w14:paraId="33182841" w14:textId="77777777" w:rsidR="00B916FE" w:rsidRDefault="00B916FE" w:rsidP="004625CD"/>
    <w:p w14:paraId="0E8365D9" w14:textId="77777777" w:rsidR="007324D3" w:rsidRDefault="007324D3">
      <w:r>
        <w:br w:type="page"/>
      </w:r>
    </w:p>
    <w:tbl>
      <w:tblPr>
        <w:tblStyle w:val="Tablaconcuadrcula"/>
        <w:tblW w:w="0" w:type="auto"/>
        <w:tblLook w:val="04A0" w:firstRow="1" w:lastRow="0" w:firstColumn="1" w:lastColumn="0" w:noHBand="0" w:noVBand="1"/>
      </w:tblPr>
      <w:tblGrid>
        <w:gridCol w:w="8387"/>
      </w:tblGrid>
      <w:tr w:rsidR="004013A7" w14:paraId="2A72C615" w14:textId="77777777" w:rsidTr="000121F1">
        <w:tc>
          <w:tcPr>
            <w:tcW w:w="8387" w:type="dxa"/>
            <w:shd w:val="clear" w:color="auto" w:fill="D9E2F3"/>
            <w:tcMar>
              <w:top w:w="57" w:type="dxa"/>
              <w:left w:w="57" w:type="dxa"/>
              <w:bottom w:w="57" w:type="dxa"/>
              <w:right w:w="57" w:type="dxa"/>
            </w:tcMar>
            <w:vAlign w:val="center"/>
          </w:tcPr>
          <w:p w14:paraId="1D644333" w14:textId="2FF614A9" w:rsidR="004013A7" w:rsidRDefault="00B916FE" w:rsidP="006C3B7E">
            <w:pPr>
              <w:spacing w:line="240" w:lineRule="auto"/>
            </w:pPr>
            <w:r>
              <w:br w:type="page"/>
            </w:r>
            <w:r w:rsidR="00523CC9">
              <w:br w:type="page"/>
            </w:r>
            <w:r w:rsidR="004013A7">
              <w:br w:type="page"/>
            </w:r>
            <w:r w:rsidR="004013A7" w:rsidRPr="00005C96">
              <w:rPr>
                <w:b/>
              </w:rPr>
              <w:t>Problemática</w:t>
            </w:r>
          </w:p>
        </w:tc>
      </w:tr>
      <w:tr w:rsidR="004013A7" w14:paraId="4E89F312" w14:textId="77777777" w:rsidTr="004013A7">
        <w:tc>
          <w:tcPr>
            <w:tcW w:w="8387" w:type="dxa"/>
            <w:shd w:val="clear" w:color="auto" w:fill="auto"/>
            <w:tcMar>
              <w:top w:w="57" w:type="dxa"/>
              <w:left w:w="57" w:type="dxa"/>
              <w:bottom w:w="57" w:type="dxa"/>
              <w:right w:w="57" w:type="dxa"/>
            </w:tcMar>
            <w:vAlign w:val="center"/>
          </w:tcPr>
          <w:p w14:paraId="605F9953" w14:textId="449A1B1C" w:rsidR="004013A7" w:rsidRDefault="004013A7" w:rsidP="00680F4E">
            <w:pPr>
              <w:spacing w:line="240" w:lineRule="auto"/>
            </w:pPr>
            <w:r>
              <w:t>Proveedor</w:t>
            </w:r>
            <w:r w:rsidR="004601C7">
              <w:t xml:space="preserve"> </w:t>
            </w:r>
            <w:r>
              <w:t>se retiró del proyecto</w:t>
            </w:r>
            <w:r w:rsidR="004601C7">
              <w:t xml:space="preserve"> durante la ejecución, debido a problemas financieros</w:t>
            </w:r>
            <w:r w:rsidR="00E27CB8">
              <w:t xml:space="preserve"> que le generó la ausencia de pagos, los cuales no se efectuaron con motivo de los atrasos del proveedor. </w:t>
            </w:r>
          </w:p>
        </w:tc>
      </w:tr>
      <w:tr w:rsidR="004013A7" w14:paraId="04C6ED13" w14:textId="77777777" w:rsidTr="00622580">
        <w:tc>
          <w:tcPr>
            <w:tcW w:w="8387" w:type="dxa"/>
            <w:shd w:val="clear" w:color="auto" w:fill="D9E2F3"/>
            <w:tcMar>
              <w:top w:w="57" w:type="dxa"/>
              <w:left w:w="57" w:type="dxa"/>
              <w:bottom w:w="57" w:type="dxa"/>
              <w:right w:w="57" w:type="dxa"/>
            </w:tcMar>
            <w:vAlign w:val="center"/>
          </w:tcPr>
          <w:p w14:paraId="188A17FC" w14:textId="584EDCF4" w:rsidR="004013A7" w:rsidRDefault="004013A7" w:rsidP="004013A7">
            <w:pPr>
              <w:spacing w:line="240" w:lineRule="auto"/>
            </w:pPr>
            <w:r w:rsidRPr="00005C96">
              <w:rPr>
                <w:b/>
              </w:rPr>
              <w:t>Causa</w:t>
            </w:r>
            <w:r>
              <w:rPr>
                <w:b/>
              </w:rPr>
              <w:t>s</w:t>
            </w:r>
          </w:p>
        </w:tc>
      </w:tr>
      <w:tr w:rsidR="004013A7" w:rsidRPr="001B0B43" w14:paraId="540B57F5" w14:textId="77777777" w:rsidTr="004013A7">
        <w:tc>
          <w:tcPr>
            <w:tcW w:w="8387" w:type="dxa"/>
            <w:shd w:val="clear" w:color="auto" w:fill="auto"/>
            <w:tcMar>
              <w:top w:w="57" w:type="dxa"/>
              <w:left w:w="57" w:type="dxa"/>
              <w:bottom w:w="57" w:type="dxa"/>
              <w:right w:w="57" w:type="dxa"/>
            </w:tcMar>
            <w:vAlign w:val="center"/>
          </w:tcPr>
          <w:p w14:paraId="5764E0A7" w14:textId="20D67B11" w:rsidR="004013A7" w:rsidRPr="001B0B43" w:rsidRDefault="004013A7" w:rsidP="00680F4E">
            <w:pPr>
              <w:spacing w:line="240" w:lineRule="auto"/>
              <w:rPr>
                <w:b/>
              </w:rPr>
            </w:pPr>
            <w:r>
              <w:t>El proceso de licitación no permitió a los proveedores analizar técnicamente la solución, como también completar los vacíos que tenía el documento de especificaciones. En resumen, el proveedor no dimensionó adecuadamente el proyecto.</w:t>
            </w:r>
          </w:p>
        </w:tc>
      </w:tr>
      <w:tr w:rsidR="004013A7" w:rsidRPr="001B0B43" w14:paraId="4BB31EEA" w14:textId="77777777" w:rsidTr="008C57B6">
        <w:tc>
          <w:tcPr>
            <w:tcW w:w="8387" w:type="dxa"/>
            <w:shd w:val="clear" w:color="auto" w:fill="D9E2F3"/>
            <w:tcMar>
              <w:top w:w="57" w:type="dxa"/>
              <w:left w:w="57" w:type="dxa"/>
              <w:bottom w:w="57" w:type="dxa"/>
              <w:right w:w="57" w:type="dxa"/>
            </w:tcMar>
            <w:vAlign w:val="center"/>
          </w:tcPr>
          <w:p w14:paraId="30C3341E" w14:textId="2986124A" w:rsidR="004013A7" w:rsidRPr="001B0B43" w:rsidRDefault="004013A7" w:rsidP="004013A7">
            <w:pPr>
              <w:spacing w:line="240" w:lineRule="auto"/>
              <w:jc w:val="left"/>
              <w:rPr>
                <w:b/>
              </w:rPr>
            </w:pPr>
            <w:r w:rsidRPr="001B0B43">
              <w:rPr>
                <w:b/>
              </w:rPr>
              <w:t>Área de Conocimiento</w:t>
            </w:r>
            <w:r>
              <w:rPr>
                <w:b/>
              </w:rPr>
              <w:t xml:space="preserve"> / Grupo de Procesos</w:t>
            </w:r>
          </w:p>
        </w:tc>
      </w:tr>
      <w:tr w:rsidR="004013A7" w14:paraId="23436298" w14:textId="77777777" w:rsidTr="00F94D1F">
        <w:tc>
          <w:tcPr>
            <w:tcW w:w="8387" w:type="dxa"/>
            <w:shd w:val="clear" w:color="auto" w:fill="auto"/>
            <w:tcMar>
              <w:top w:w="57" w:type="dxa"/>
              <w:left w:w="57" w:type="dxa"/>
              <w:bottom w:w="57" w:type="dxa"/>
              <w:right w:w="57" w:type="dxa"/>
            </w:tcMar>
            <w:vAlign w:val="center"/>
          </w:tcPr>
          <w:p w14:paraId="29F125C9" w14:textId="22CEE969" w:rsidR="004013A7" w:rsidRDefault="004013A7" w:rsidP="004013A7">
            <w:pPr>
              <w:spacing w:line="240" w:lineRule="auto"/>
              <w:jc w:val="left"/>
            </w:pPr>
            <w:r>
              <w:t xml:space="preserve">Gestión de la Integración del </w:t>
            </w:r>
            <w:r w:rsidR="00E53D47">
              <w:t>P</w:t>
            </w:r>
            <w:r>
              <w:t>royecto / Proceso de Inicio</w:t>
            </w:r>
          </w:p>
        </w:tc>
      </w:tr>
      <w:tr w:rsidR="004013A7" w14:paraId="019BC93C" w14:textId="77777777" w:rsidTr="003C6A10">
        <w:tc>
          <w:tcPr>
            <w:tcW w:w="8387" w:type="dxa"/>
            <w:shd w:val="clear" w:color="auto" w:fill="auto"/>
            <w:tcMar>
              <w:top w:w="57" w:type="dxa"/>
              <w:left w:w="57" w:type="dxa"/>
              <w:bottom w:w="57" w:type="dxa"/>
              <w:right w:w="57" w:type="dxa"/>
            </w:tcMar>
            <w:vAlign w:val="center"/>
          </w:tcPr>
          <w:p w14:paraId="495FF737" w14:textId="477806A8" w:rsidR="004013A7" w:rsidRDefault="004013A7" w:rsidP="004013A7">
            <w:pPr>
              <w:spacing w:line="240" w:lineRule="auto"/>
              <w:jc w:val="left"/>
            </w:pPr>
            <w:r>
              <w:t>Gestión del Alcance del Proyecto / Proceso de Inicio</w:t>
            </w:r>
          </w:p>
        </w:tc>
      </w:tr>
      <w:tr w:rsidR="004013A7" w14:paraId="39915968" w14:textId="77777777" w:rsidTr="00A22279">
        <w:tc>
          <w:tcPr>
            <w:tcW w:w="8387" w:type="dxa"/>
            <w:shd w:val="clear" w:color="auto" w:fill="auto"/>
            <w:tcMar>
              <w:top w:w="57" w:type="dxa"/>
              <w:left w:w="57" w:type="dxa"/>
              <w:bottom w:w="57" w:type="dxa"/>
              <w:right w:w="57" w:type="dxa"/>
            </w:tcMar>
            <w:vAlign w:val="center"/>
          </w:tcPr>
          <w:p w14:paraId="5CCCD843" w14:textId="0E1360F9" w:rsidR="004013A7" w:rsidRDefault="004013A7" w:rsidP="004013A7">
            <w:pPr>
              <w:spacing w:line="240" w:lineRule="auto"/>
              <w:jc w:val="left"/>
            </w:pPr>
            <w:r>
              <w:t xml:space="preserve">Gestión de la Integración del </w:t>
            </w:r>
            <w:r w:rsidR="00CB6444">
              <w:t>P</w:t>
            </w:r>
            <w:r>
              <w:t>royecto / Procesos de Ejecución</w:t>
            </w:r>
          </w:p>
        </w:tc>
      </w:tr>
      <w:tr w:rsidR="004013A7" w14:paraId="26D68B9A" w14:textId="77777777" w:rsidTr="00F907A7">
        <w:tc>
          <w:tcPr>
            <w:tcW w:w="8387" w:type="dxa"/>
            <w:shd w:val="clear" w:color="auto" w:fill="auto"/>
            <w:tcMar>
              <w:top w:w="57" w:type="dxa"/>
              <w:left w:w="57" w:type="dxa"/>
              <w:bottom w:w="57" w:type="dxa"/>
              <w:right w:w="57" w:type="dxa"/>
            </w:tcMar>
            <w:vAlign w:val="center"/>
          </w:tcPr>
          <w:p w14:paraId="3B6B84E8" w14:textId="61EFEFFF" w:rsidR="004013A7" w:rsidRDefault="004013A7" w:rsidP="004013A7">
            <w:pPr>
              <w:spacing w:line="240" w:lineRule="auto"/>
              <w:jc w:val="left"/>
            </w:pPr>
            <w:r>
              <w:t xml:space="preserve">Gestión de la Integración del </w:t>
            </w:r>
            <w:r w:rsidR="00CB6444">
              <w:t>P</w:t>
            </w:r>
            <w:r>
              <w:t>royecto / Procesos de Monitoreo y Control</w:t>
            </w:r>
          </w:p>
        </w:tc>
      </w:tr>
      <w:tr w:rsidR="00570543" w:rsidRPr="00570543" w14:paraId="7B559678" w14:textId="77777777" w:rsidTr="00570543">
        <w:tc>
          <w:tcPr>
            <w:tcW w:w="8387" w:type="dxa"/>
            <w:shd w:val="clear" w:color="auto" w:fill="D9E2F3" w:themeFill="accent1" w:themeFillTint="33"/>
            <w:tcMar>
              <w:top w:w="57" w:type="dxa"/>
              <w:left w:w="57" w:type="dxa"/>
              <w:bottom w:w="57" w:type="dxa"/>
              <w:right w:w="57" w:type="dxa"/>
            </w:tcMar>
            <w:vAlign w:val="center"/>
          </w:tcPr>
          <w:p w14:paraId="3C67F603" w14:textId="32F8AEA1" w:rsidR="00570543" w:rsidRPr="00570543" w:rsidRDefault="00570543" w:rsidP="004013A7">
            <w:pPr>
              <w:spacing w:line="240" w:lineRule="auto"/>
              <w:jc w:val="left"/>
              <w:rPr>
                <w:b/>
              </w:rPr>
            </w:pPr>
            <w:r w:rsidRPr="00570543">
              <w:rPr>
                <w:b/>
              </w:rPr>
              <w:t>Contexto</w:t>
            </w:r>
            <w:r w:rsidR="004F5F87">
              <w:rPr>
                <w:b/>
              </w:rPr>
              <w:t>s</w:t>
            </w:r>
          </w:p>
        </w:tc>
      </w:tr>
      <w:tr w:rsidR="00570543" w14:paraId="1CED269D" w14:textId="77777777" w:rsidTr="00F907A7">
        <w:tc>
          <w:tcPr>
            <w:tcW w:w="8387" w:type="dxa"/>
            <w:shd w:val="clear" w:color="auto" w:fill="auto"/>
            <w:tcMar>
              <w:top w:w="57" w:type="dxa"/>
              <w:left w:w="57" w:type="dxa"/>
              <w:bottom w:w="57" w:type="dxa"/>
              <w:right w:w="57" w:type="dxa"/>
            </w:tcMar>
            <w:vAlign w:val="center"/>
          </w:tcPr>
          <w:p w14:paraId="2DF14B94" w14:textId="126EDB90" w:rsidR="003B6961" w:rsidRDefault="007E115F" w:rsidP="00F817BD">
            <w:pPr>
              <w:spacing w:line="240" w:lineRule="auto"/>
              <w:jc w:val="left"/>
            </w:pPr>
            <w:r>
              <w:t>Definición del Proyecto</w:t>
            </w:r>
            <w:r w:rsidR="00833029">
              <w:t xml:space="preserve">, </w:t>
            </w:r>
            <w:r w:rsidR="003B6961">
              <w:t>Dirección del Proyecto</w:t>
            </w:r>
          </w:p>
        </w:tc>
      </w:tr>
    </w:tbl>
    <w:p w14:paraId="6E62DF14" w14:textId="151C37AC" w:rsidR="003A24A0" w:rsidRDefault="003A24A0" w:rsidP="004625CD"/>
    <w:tbl>
      <w:tblPr>
        <w:tblStyle w:val="Tablaconcuadrcula"/>
        <w:tblW w:w="0" w:type="auto"/>
        <w:tblLook w:val="04A0" w:firstRow="1" w:lastRow="0" w:firstColumn="1" w:lastColumn="0" w:noHBand="0" w:noVBand="1"/>
      </w:tblPr>
      <w:tblGrid>
        <w:gridCol w:w="8387"/>
      </w:tblGrid>
      <w:tr w:rsidR="00585232" w14:paraId="1F8DA557" w14:textId="77777777" w:rsidTr="00A439D6">
        <w:tc>
          <w:tcPr>
            <w:tcW w:w="8387" w:type="dxa"/>
            <w:shd w:val="clear" w:color="auto" w:fill="D9E2F3"/>
            <w:tcMar>
              <w:top w:w="57" w:type="dxa"/>
              <w:left w:w="57" w:type="dxa"/>
              <w:bottom w:w="57" w:type="dxa"/>
              <w:right w:w="57" w:type="dxa"/>
            </w:tcMar>
            <w:vAlign w:val="center"/>
          </w:tcPr>
          <w:p w14:paraId="64796111" w14:textId="7B21625E" w:rsidR="00585232" w:rsidRDefault="00585232" w:rsidP="006C3B7E">
            <w:pPr>
              <w:spacing w:line="240" w:lineRule="auto"/>
            </w:pPr>
            <w:r>
              <w:br w:type="page"/>
            </w:r>
            <w:r w:rsidRPr="00005C96">
              <w:rPr>
                <w:b/>
              </w:rPr>
              <w:t>Problemática</w:t>
            </w:r>
          </w:p>
        </w:tc>
      </w:tr>
      <w:tr w:rsidR="00585232" w14:paraId="323E8DF3" w14:textId="77777777" w:rsidTr="00585232">
        <w:tc>
          <w:tcPr>
            <w:tcW w:w="8387" w:type="dxa"/>
            <w:shd w:val="clear" w:color="auto" w:fill="auto"/>
            <w:tcMar>
              <w:top w:w="57" w:type="dxa"/>
              <w:left w:w="57" w:type="dxa"/>
              <w:bottom w:w="57" w:type="dxa"/>
              <w:right w:w="57" w:type="dxa"/>
            </w:tcMar>
            <w:vAlign w:val="center"/>
          </w:tcPr>
          <w:p w14:paraId="243F7A2B" w14:textId="3001517F" w:rsidR="00585232" w:rsidRDefault="00585232" w:rsidP="00585232">
            <w:pPr>
              <w:spacing w:line="240" w:lineRule="auto"/>
            </w:pPr>
            <w:r>
              <w:t>Ausencia de control y seguimiento de las tareas</w:t>
            </w:r>
          </w:p>
        </w:tc>
      </w:tr>
      <w:tr w:rsidR="00BB2A5E" w14:paraId="0DD640F8" w14:textId="77777777" w:rsidTr="00026D68">
        <w:tc>
          <w:tcPr>
            <w:tcW w:w="8387" w:type="dxa"/>
            <w:shd w:val="clear" w:color="auto" w:fill="D9E2F3"/>
            <w:tcMar>
              <w:top w:w="57" w:type="dxa"/>
              <w:left w:w="57" w:type="dxa"/>
              <w:bottom w:w="57" w:type="dxa"/>
              <w:right w:w="57" w:type="dxa"/>
            </w:tcMar>
            <w:vAlign w:val="center"/>
          </w:tcPr>
          <w:p w14:paraId="3BE651A0" w14:textId="03DF467E" w:rsidR="00BB2A5E" w:rsidRDefault="00BB2A5E" w:rsidP="00585232">
            <w:pPr>
              <w:spacing w:line="240" w:lineRule="auto"/>
            </w:pPr>
            <w:r w:rsidRPr="00005C96">
              <w:rPr>
                <w:b/>
              </w:rPr>
              <w:t>Causa</w:t>
            </w:r>
            <w:r>
              <w:rPr>
                <w:b/>
              </w:rPr>
              <w:t>s</w:t>
            </w:r>
          </w:p>
        </w:tc>
      </w:tr>
      <w:tr w:rsidR="00E643F8" w:rsidRPr="001B0B43" w14:paraId="4E7A499D" w14:textId="77777777" w:rsidTr="00585232">
        <w:tc>
          <w:tcPr>
            <w:tcW w:w="8387" w:type="dxa"/>
            <w:shd w:val="clear" w:color="auto" w:fill="auto"/>
            <w:tcMar>
              <w:top w:w="57" w:type="dxa"/>
              <w:left w:w="57" w:type="dxa"/>
              <w:bottom w:w="57" w:type="dxa"/>
              <w:right w:w="57" w:type="dxa"/>
            </w:tcMar>
            <w:vAlign w:val="center"/>
          </w:tcPr>
          <w:p w14:paraId="747F30A6" w14:textId="5998CE7B" w:rsidR="00E643F8" w:rsidRPr="001B0B43" w:rsidRDefault="00E643F8" w:rsidP="00BB2A5E">
            <w:pPr>
              <w:spacing w:line="240" w:lineRule="auto"/>
              <w:rPr>
                <w:b/>
              </w:rPr>
            </w:pPr>
            <w:r>
              <w:t>El jefe de proyecto definido por la organización cumplía también las funciones de Subgerente de Informática y</w:t>
            </w:r>
            <w:r w:rsidR="00165284">
              <w:t>,</w:t>
            </w:r>
            <w:r>
              <w:t xml:space="preserve"> en consecuencia, debía cumplir con dos roles en paralelo, restando tiempo y prioridad a temas propios del proyecto.</w:t>
            </w:r>
          </w:p>
        </w:tc>
      </w:tr>
      <w:tr w:rsidR="006D00E4" w:rsidRPr="001B0B43" w14:paraId="1DB27880" w14:textId="77777777" w:rsidTr="000052B2">
        <w:tc>
          <w:tcPr>
            <w:tcW w:w="8387" w:type="dxa"/>
            <w:shd w:val="clear" w:color="auto" w:fill="D9E2F3"/>
            <w:tcMar>
              <w:top w:w="57" w:type="dxa"/>
              <w:left w:w="57" w:type="dxa"/>
              <w:bottom w:w="57" w:type="dxa"/>
              <w:right w:w="57" w:type="dxa"/>
            </w:tcMar>
            <w:vAlign w:val="center"/>
          </w:tcPr>
          <w:p w14:paraId="2C4CE9CF" w14:textId="36A1C3D2" w:rsidR="006D00E4" w:rsidRPr="001B0B43" w:rsidRDefault="006D00E4" w:rsidP="00E643F8">
            <w:pPr>
              <w:spacing w:line="240" w:lineRule="auto"/>
              <w:jc w:val="left"/>
              <w:rPr>
                <w:b/>
              </w:rPr>
            </w:pPr>
            <w:r w:rsidRPr="001B0B43">
              <w:rPr>
                <w:b/>
              </w:rPr>
              <w:t>Área de Conocimiento</w:t>
            </w:r>
            <w:r>
              <w:rPr>
                <w:b/>
              </w:rPr>
              <w:t xml:space="preserve"> / Grupo de Procesos</w:t>
            </w:r>
          </w:p>
        </w:tc>
      </w:tr>
      <w:tr w:rsidR="007005C3" w14:paraId="0863BC59" w14:textId="77777777" w:rsidTr="001F2184">
        <w:tc>
          <w:tcPr>
            <w:tcW w:w="8387" w:type="dxa"/>
            <w:shd w:val="clear" w:color="auto" w:fill="auto"/>
            <w:tcMar>
              <w:top w:w="57" w:type="dxa"/>
              <w:left w:w="57" w:type="dxa"/>
              <w:bottom w:w="57" w:type="dxa"/>
              <w:right w:w="57" w:type="dxa"/>
            </w:tcMar>
            <w:vAlign w:val="center"/>
          </w:tcPr>
          <w:p w14:paraId="305001D9" w14:textId="0E277F2C" w:rsidR="007005C3" w:rsidRDefault="007005C3" w:rsidP="00E643F8">
            <w:pPr>
              <w:spacing w:line="240" w:lineRule="auto"/>
              <w:jc w:val="left"/>
            </w:pPr>
            <w:r>
              <w:t>Gestión de la Integración del Proyecto / Procesos de Ejecución</w:t>
            </w:r>
          </w:p>
        </w:tc>
      </w:tr>
      <w:tr w:rsidR="007005C3" w14:paraId="473117EF" w14:textId="77777777" w:rsidTr="00AD443E">
        <w:tc>
          <w:tcPr>
            <w:tcW w:w="8387" w:type="dxa"/>
            <w:shd w:val="clear" w:color="auto" w:fill="auto"/>
            <w:tcMar>
              <w:top w:w="57" w:type="dxa"/>
              <w:left w:w="57" w:type="dxa"/>
              <w:bottom w:w="57" w:type="dxa"/>
              <w:right w:w="57" w:type="dxa"/>
            </w:tcMar>
            <w:vAlign w:val="center"/>
          </w:tcPr>
          <w:p w14:paraId="4F7E9BF0" w14:textId="38BA0FF5" w:rsidR="007005C3" w:rsidRDefault="007005C3" w:rsidP="00E643F8">
            <w:pPr>
              <w:spacing w:line="240" w:lineRule="auto"/>
              <w:jc w:val="left"/>
            </w:pPr>
            <w:r>
              <w:t>Gestión de la Integración del Proyecto / Procesos de Monitoreo y Control</w:t>
            </w:r>
          </w:p>
        </w:tc>
      </w:tr>
      <w:tr w:rsidR="007005C3" w:rsidRPr="00C94BCB" w14:paraId="7F40DE78" w14:textId="77777777" w:rsidTr="00C94BCB">
        <w:tc>
          <w:tcPr>
            <w:tcW w:w="8387" w:type="dxa"/>
            <w:shd w:val="clear" w:color="auto" w:fill="D9E2F3" w:themeFill="accent1" w:themeFillTint="33"/>
            <w:tcMar>
              <w:top w:w="57" w:type="dxa"/>
              <w:left w:w="57" w:type="dxa"/>
              <w:bottom w:w="57" w:type="dxa"/>
              <w:right w:w="57" w:type="dxa"/>
            </w:tcMar>
            <w:vAlign w:val="center"/>
          </w:tcPr>
          <w:p w14:paraId="6CF14715" w14:textId="09502E28" w:rsidR="007005C3" w:rsidRPr="00C94BCB" w:rsidRDefault="007005C3" w:rsidP="00E643F8">
            <w:pPr>
              <w:spacing w:line="240" w:lineRule="auto"/>
              <w:jc w:val="left"/>
              <w:rPr>
                <w:b/>
              </w:rPr>
            </w:pPr>
            <w:r w:rsidRPr="00C94BCB">
              <w:rPr>
                <w:b/>
              </w:rPr>
              <w:t>Contexto</w:t>
            </w:r>
            <w:r w:rsidR="004F5F87">
              <w:rPr>
                <w:b/>
              </w:rPr>
              <w:t>s</w:t>
            </w:r>
          </w:p>
        </w:tc>
      </w:tr>
      <w:tr w:rsidR="007005C3" w14:paraId="74F8B8CE" w14:textId="77777777" w:rsidTr="00AD443E">
        <w:tc>
          <w:tcPr>
            <w:tcW w:w="8387" w:type="dxa"/>
            <w:shd w:val="clear" w:color="auto" w:fill="auto"/>
            <w:tcMar>
              <w:top w:w="57" w:type="dxa"/>
              <w:left w:w="57" w:type="dxa"/>
              <w:bottom w:w="57" w:type="dxa"/>
              <w:right w:w="57" w:type="dxa"/>
            </w:tcMar>
            <w:vAlign w:val="center"/>
          </w:tcPr>
          <w:p w14:paraId="680A7A0A" w14:textId="77CF91E3" w:rsidR="007005C3" w:rsidRDefault="00555A9E" w:rsidP="00E643F8">
            <w:pPr>
              <w:spacing w:line="240" w:lineRule="auto"/>
              <w:jc w:val="left"/>
            </w:pPr>
            <w:r>
              <w:t>Dirección del Proyecto</w:t>
            </w:r>
            <w:r w:rsidR="00833029">
              <w:t xml:space="preserve">, </w:t>
            </w:r>
            <w:r>
              <w:t>Gestión de la Planificación</w:t>
            </w:r>
          </w:p>
        </w:tc>
      </w:tr>
    </w:tbl>
    <w:p w14:paraId="3D4EBF41" w14:textId="77777777" w:rsidR="009B4C2F" w:rsidRDefault="009B4C2F" w:rsidP="009B4C2F"/>
    <w:tbl>
      <w:tblPr>
        <w:tblStyle w:val="Tablaconcuadrcula"/>
        <w:tblW w:w="0" w:type="auto"/>
        <w:tblLook w:val="04A0" w:firstRow="1" w:lastRow="0" w:firstColumn="1" w:lastColumn="0" w:noHBand="0" w:noVBand="1"/>
      </w:tblPr>
      <w:tblGrid>
        <w:gridCol w:w="8387"/>
      </w:tblGrid>
      <w:tr w:rsidR="00CD31DF" w14:paraId="1779CCB2" w14:textId="77777777" w:rsidTr="003B3196">
        <w:tc>
          <w:tcPr>
            <w:tcW w:w="8387" w:type="dxa"/>
            <w:shd w:val="clear" w:color="auto" w:fill="D9E2F3"/>
            <w:tcMar>
              <w:top w:w="57" w:type="dxa"/>
              <w:left w:w="57" w:type="dxa"/>
              <w:bottom w:w="57" w:type="dxa"/>
              <w:right w:w="57" w:type="dxa"/>
            </w:tcMar>
            <w:vAlign w:val="center"/>
          </w:tcPr>
          <w:p w14:paraId="113E20B7" w14:textId="11926CE2" w:rsidR="00CD31DF" w:rsidRDefault="00CD31DF" w:rsidP="006C3B7E">
            <w:pPr>
              <w:spacing w:line="240" w:lineRule="auto"/>
            </w:pPr>
            <w:r>
              <w:lastRenderedPageBreak/>
              <w:br w:type="page"/>
            </w:r>
            <w:r w:rsidRPr="00005C96">
              <w:rPr>
                <w:b/>
              </w:rPr>
              <w:t>Problemática</w:t>
            </w:r>
          </w:p>
        </w:tc>
      </w:tr>
      <w:tr w:rsidR="00E313AB" w14:paraId="0F8181B8" w14:textId="77777777" w:rsidTr="00E313AB">
        <w:tc>
          <w:tcPr>
            <w:tcW w:w="8387" w:type="dxa"/>
            <w:shd w:val="clear" w:color="auto" w:fill="auto"/>
            <w:tcMar>
              <w:top w:w="57" w:type="dxa"/>
              <w:left w:w="57" w:type="dxa"/>
              <w:bottom w:w="57" w:type="dxa"/>
              <w:right w:w="57" w:type="dxa"/>
            </w:tcMar>
            <w:vAlign w:val="center"/>
          </w:tcPr>
          <w:p w14:paraId="327361F3" w14:textId="60613B66" w:rsidR="00E313AB" w:rsidRDefault="007E1552" w:rsidP="006C3B7E">
            <w:pPr>
              <w:spacing w:line="240" w:lineRule="auto"/>
            </w:pPr>
            <w:r>
              <w:t>Subgerente General debió asumir un rol más activo</w:t>
            </w:r>
            <w:r w:rsidR="00691B80">
              <w:t>, debido al poco avance e incumplimiento de los hitos</w:t>
            </w:r>
          </w:p>
        </w:tc>
      </w:tr>
      <w:tr w:rsidR="00CD31DF" w14:paraId="4D21A5DB" w14:textId="77777777" w:rsidTr="00F1309B">
        <w:tc>
          <w:tcPr>
            <w:tcW w:w="8387" w:type="dxa"/>
            <w:shd w:val="clear" w:color="auto" w:fill="D9E2F3"/>
            <w:tcMar>
              <w:top w:w="57" w:type="dxa"/>
              <w:left w:w="57" w:type="dxa"/>
              <w:bottom w:w="57" w:type="dxa"/>
              <w:right w:w="57" w:type="dxa"/>
            </w:tcMar>
            <w:vAlign w:val="center"/>
          </w:tcPr>
          <w:p w14:paraId="62B176A6" w14:textId="551E4F1E" w:rsidR="00CD31DF" w:rsidRDefault="00CD31DF" w:rsidP="006C3B7E">
            <w:pPr>
              <w:spacing w:line="240" w:lineRule="auto"/>
            </w:pPr>
            <w:r w:rsidRPr="00005C96">
              <w:rPr>
                <w:b/>
              </w:rPr>
              <w:t>Causa</w:t>
            </w:r>
            <w:r>
              <w:rPr>
                <w:b/>
              </w:rPr>
              <w:t>s</w:t>
            </w:r>
          </w:p>
        </w:tc>
      </w:tr>
      <w:tr w:rsidR="00E313AB" w:rsidRPr="001B0B43" w14:paraId="64F1E6CA" w14:textId="77777777" w:rsidTr="00E313AB">
        <w:tc>
          <w:tcPr>
            <w:tcW w:w="8387" w:type="dxa"/>
            <w:shd w:val="clear" w:color="auto" w:fill="auto"/>
            <w:tcMar>
              <w:top w:w="57" w:type="dxa"/>
              <w:left w:w="57" w:type="dxa"/>
              <w:bottom w:w="57" w:type="dxa"/>
              <w:right w:w="57" w:type="dxa"/>
            </w:tcMar>
            <w:vAlign w:val="center"/>
          </w:tcPr>
          <w:p w14:paraId="1BCB6517" w14:textId="607B50DF" w:rsidR="00E313AB" w:rsidRPr="001B0B43" w:rsidRDefault="00400885" w:rsidP="00400885">
            <w:pPr>
              <w:spacing w:line="240" w:lineRule="auto"/>
              <w:rPr>
                <w:b/>
              </w:rPr>
            </w:pPr>
            <w:r>
              <w:t>No existía un equipo directivo del proyecto, que apoyar</w:t>
            </w:r>
            <w:r w:rsidR="00870CBC">
              <w:t>a</w:t>
            </w:r>
            <w:r>
              <w:t xml:space="preserve"> al jefe de proyecto (Subgerente de Informática), considerando que el proyecto impactaba en varias áreas de la organización.</w:t>
            </w:r>
          </w:p>
        </w:tc>
      </w:tr>
      <w:tr w:rsidR="005C64AD" w:rsidRPr="001B0B43" w14:paraId="14BE716F" w14:textId="77777777" w:rsidTr="00D54E85">
        <w:tc>
          <w:tcPr>
            <w:tcW w:w="8387" w:type="dxa"/>
            <w:shd w:val="clear" w:color="auto" w:fill="D9E2F3"/>
            <w:tcMar>
              <w:top w:w="57" w:type="dxa"/>
              <w:left w:w="57" w:type="dxa"/>
              <w:bottom w:w="57" w:type="dxa"/>
              <w:right w:w="57" w:type="dxa"/>
            </w:tcMar>
            <w:vAlign w:val="center"/>
          </w:tcPr>
          <w:p w14:paraId="437904EB" w14:textId="1A95EF54" w:rsidR="005C64AD" w:rsidRPr="001B0B43" w:rsidRDefault="005C64AD" w:rsidP="006C3B7E">
            <w:pPr>
              <w:spacing w:line="240" w:lineRule="auto"/>
              <w:jc w:val="left"/>
              <w:rPr>
                <w:b/>
              </w:rPr>
            </w:pPr>
            <w:r w:rsidRPr="001B0B43">
              <w:rPr>
                <w:b/>
              </w:rPr>
              <w:t>Área de Conocimiento</w:t>
            </w:r>
            <w:r>
              <w:rPr>
                <w:b/>
              </w:rPr>
              <w:t xml:space="preserve"> / Grupos de Procesos</w:t>
            </w:r>
          </w:p>
        </w:tc>
      </w:tr>
      <w:tr w:rsidR="005C64AD" w14:paraId="02C75021" w14:textId="77777777" w:rsidTr="00326FF1">
        <w:tc>
          <w:tcPr>
            <w:tcW w:w="8387" w:type="dxa"/>
            <w:shd w:val="clear" w:color="auto" w:fill="auto"/>
            <w:tcMar>
              <w:top w:w="57" w:type="dxa"/>
              <w:left w:w="57" w:type="dxa"/>
              <w:bottom w:w="57" w:type="dxa"/>
              <w:right w:w="57" w:type="dxa"/>
            </w:tcMar>
            <w:vAlign w:val="center"/>
          </w:tcPr>
          <w:p w14:paraId="0070CF24" w14:textId="3173A238" w:rsidR="005C64AD" w:rsidRDefault="005C64AD" w:rsidP="006C3B7E">
            <w:pPr>
              <w:spacing w:line="240" w:lineRule="auto"/>
              <w:jc w:val="left"/>
            </w:pPr>
            <w:r>
              <w:t>Gestión de la Integración del Proyecto / Procesos de Ejecución</w:t>
            </w:r>
          </w:p>
        </w:tc>
      </w:tr>
      <w:tr w:rsidR="005C64AD" w14:paraId="500AE6E3" w14:textId="77777777" w:rsidTr="002E5C0F">
        <w:tc>
          <w:tcPr>
            <w:tcW w:w="8387" w:type="dxa"/>
            <w:shd w:val="clear" w:color="auto" w:fill="auto"/>
            <w:tcMar>
              <w:top w:w="57" w:type="dxa"/>
              <w:left w:w="57" w:type="dxa"/>
              <w:bottom w:w="57" w:type="dxa"/>
              <w:right w:w="57" w:type="dxa"/>
            </w:tcMar>
            <w:vAlign w:val="center"/>
          </w:tcPr>
          <w:p w14:paraId="12CFFC33" w14:textId="674214FE" w:rsidR="005C64AD" w:rsidRDefault="005C64AD" w:rsidP="006C3B7E">
            <w:pPr>
              <w:spacing w:line="240" w:lineRule="auto"/>
              <w:jc w:val="left"/>
            </w:pPr>
            <w:r>
              <w:t>Gestión de la Integración del Proyecto / Procesos de Monitoreo y Control</w:t>
            </w:r>
          </w:p>
        </w:tc>
      </w:tr>
      <w:tr w:rsidR="005C64AD" w:rsidRPr="005C64AD" w14:paraId="470AC567" w14:textId="77777777" w:rsidTr="00400885">
        <w:tc>
          <w:tcPr>
            <w:tcW w:w="8387" w:type="dxa"/>
            <w:shd w:val="clear" w:color="auto" w:fill="D9E2F3" w:themeFill="accent1" w:themeFillTint="33"/>
            <w:tcMar>
              <w:top w:w="57" w:type="dxa"/>
              <w:left w:w="57" w:type="dxa"/>
              <w:bottom w:w="57" w:type="dxa"/>
              <w:right w:w="57" w:type="dxa"/>
            </w:tcMar>
            <w:vAlign w:val="center"/>
          </w:tcPr>
          <w:p w14:paraId="5692566F" w14:textId="0B9E36C7" w:rsidR="005C64AD" w:rsidRPr="005C64AD" w:rsidRDefault="005C64AD" w:rsidP="006C3B7E">
            <w:pPr>
              <w:spacing w:line="240" w:lineRule="auto"/>
              <w:jc w:val="left"/>
              <w:rPr>
                <w:b/>
              </w:rPr>
            </w:pPr>
            <w:r w:rsidRPr="005C64AD">
              <w:rPr>
                <w:b/>
              </w:rPr>
              <w:t>Contextos</w:t>
            </w:r>
          </w:p>
        </w:tc>
      </w:tr>
      <w:tr w:rsidR="005C64AD" w14:paraId="33DA5F38" w14:textId="77777777" w:rsidTr="002E5C0F">
        <w:tc>
          <w:tcPr>
            <w:tcW w:w="8387" w:type="dxa"/>
            <w:shd w:val="clear" w:color="auto" w:fill="auto"/>
            <w:tcMar>
              <w:top w:w="57" w:type="dxa"/>
              <w:left w:w="57" w:type="dxa"/>
              <w:bottom w:w="57" w:type="dxa"/>
              <w:right w:w="57" w:type="dxa"/>
            </w:tcMar>
            <w:vAlign w:val="center"/>
          </w:tcPr>
          <w:p w14:paraId="7F09BE67" w14:textId="4DE0C9E4" w:rsidR="005C64AD" w:rsidRDefault="00F83A64" w:rsidP="006C3B7E">
            <w:pPr>
              <w:spacing w:line="240" w:lineRule="auto"/>
              <w:jc w:val="left"/>
            </w:pPr>
            <w:r>
              <w:t>Dirección del Proyecto</w:t>
            </w:r>
          </w:p>
        </w:tc>
      </w:tr>
    </w:tbl>
    <w:p w14:paraId="748F5C0B" w14:textId="77777777" w:rsidR="00323011" w:rsidRDefault="00323011" w:rsidP="00323011"/>
    <w:tbl>
      <w:tblPr>
        <w:tblStyle w:val="Tablaconcuadrcula"/>
        <w:tblW w:w="0" w:type="auto"/>
        <w:tblLook w:val="04A0" w:firstRow="1" w:lastRow="0" w:firstColumn="1" w:lastColumn="0" w:noHBand="0" w:noVBand="1"/>
      </w:tblPr>
      <w:tblGrid>
        <w:gridCol w:w="8387"/>
      </w:tblGrid>
      <w:tr w:rsidR="006B2DAE" w14:paraId="6106DDC2" w14:textId="77777777" w:rsidTr="00400B6B">
        <w:tc>
          <w:tcPr>
            <w:tcW w:w="8387" w:type="dxa"/>
            <w:shd w:val="clear" w:color="auto" w:fill="D9E2F3"/>
            <w:tcMar>
              <w:top w:w="57" w:type="dxa"/>
              <w:left w:w="57" w:type="dxa"/>
              <w:bottom w:w="57" w:type="dxa"/>
              <w:right w:w="57" w:type="dxa"/>
            </w:tcMar>
            <w:vAlign w:val="center"/>
          </w:tcPr>
          <w:p w14:paraId="1CC2320D" w14:textId="4BC62483" w:rsidR="006B2DAE" w:rsidRDefault="006B2DAE" w:rsidP="006C3B7E">
            <w:pPr>
              <w:spacing w:line="240" w:lineRule="auto"/>
            </w:pPr>
            <w:r>
              <w:br w:type="page"/>
            </w:r>
            <w:r w:rsidRPr="00005C96">
              <w:rPr>
                <w:b/>
              </w:rPr>
              <w:t>Problemática</w:t>
            </w:r>
          </w:p>
        </w:tc>
      </w:tr>
      <w:tr w:rsidR="002C4115" w14:paraId="55D548FA" w14:textId="77777777" w:rsidTr="006B2DAE">
        <w:tc>
          <w:tcPr>
            <w:tcW w:w="8387" w:type="dxa"/>
            <w:shd w:val="clear" w:color="auto" w:fill="auto"/>
            <w:tcMar>
              <w:top w:w="57" w:type="dxa"/>
              <w:left w:w="57" w:type="dxa"/>
              <w:bottom w:w="57" w:type="dxa"/>
              <w:right w:w="57" w:type="dxa"/>
            </w:tcMar>
            <w:vAlign w:val="center"/>
          </w:tcPr>
          <w:p w14:paraId="7EB73766" w14:textId="3C78522A" w:rsidR="002C4115" w:rsidRDefault="002C4115" w:rsidP="006C3B7E">
            <w:pPr>
              <w:spacing w:line="240" w:lineRule="auto"/>
            </w:pPr>
            <w:r>
              <w:t>Producto falló al momento de su puesta en marcha</w:t>
            </w:r>
            <w:r w:rsidR="00B51C94">
              <w:t>, de tal manera que fue necesario gestionar la compra de un nuevo servidor de procesamiento.</w:t>
            </w:r>
          </w:p>
        </w:tc>
      </w:tr>
      <w:tr w:rsidR="006B2DAE" w14:paraId="60F4D94C" w14:textId="77777777" w:rsidTr="00AA0121">
        <w:tc>
          <w:tcPr>
            <w:tcW w:w="8387" w:type="dxa"/>
            <w:shd w:val="clear" w:color="auto" w:fill="D9E2F3"/>
            <w:tcMar>
              <w:top w:w="57" w:type="dxa"/>
              <w:left w:w="57" w:type="dxa"/>
              <w:bottom w:w="57" w:type="dxa"/>
              <w:right w:w="57" w:type="dxa"/>
            </w:tcMar>
            <w:vAlign w:val="center"/>
          </w:tcPr>
          <w:p w14:paraId="58B98A20" w14:textId="7E1294D0" w:rsidR="006B2DAE" w:rsidRDefault="006B2DAE" w:rsidP="006C3B7E">
            <w:pPr>
              <w:spacing w:line="240" w:lineRule="auto"/>
            </w:pPr>
            <w:r w:rsidRPr="00005C96">
              <w:rPr>
                <w:b/>
              </w:rPr>
              <w:t>Causa</w:t>
            </w:r>
            <w:r>
              <w:rPr>
                <w:b/>
              </w:rPr>
              <w:t>s</w:t>
            </w:r>
          </w:p>
        </w:tc>
      </w:tr>
      <w:tr w:rsidR="002C4115" w:rsidRPr="001B0B43" w14:paraId="434177D2" w14:textId="77777777" w:rsidTr="006B2DAE">
        <w:tc>
          <w:tcPr>
            <w:tcW w:w="8387" w:type="dxa"/>
            <w:shd w:val="clear" w:color="auto" w:fill="auto"/>
            <w:tcMar>
              <w:top w:w="57" w:type="dxa"/>
              <w:left w:w="57" w:type="dxa"/>
              <w:bottom w:w="57" w:type="dxa"/>
              <w:right w:w="57" w:type="dxa"/>
            </w:tcMar>
            <w:vAlign w:val="center"/>
          </w:tcPr>
          <w:p w14:paraId="78AA95CB" w14:textId="576AD8CA" w:rsidR="002C4115" w:rsidRPr="001B0B43" w:rsidRDefault="002C4115" w:rsidP="00B7770A">
            <w:pPr>
              <w:spacing w:line="240" w:lineRule="auto"/>
              <w:rPr>
                <w:b/>
              </w:rPr>
            </w:pPr>
            <w:r>
              <w:t>Producto fue construido y revisado solo por el proveedor. Dichas pruebas no consideraron la simulación de carga real de trabajo, ni tampoco fueron verificadas por personal de ZOFRI S.A.</w:t>
            </w:r>
          </w:p>
        </w:tc>
      </w:tr>
      <w:tr w:rsidR="00B4452D" w:rsidRPr="001B0B43" w14:paraId="02D1A930" w14:textId="77777777" w:rsidTr="008B5DD8">
        <w:tc>
          <w:tcPr>
            <w:tcW w:w="8387" w:type="dxa"/>
            <w:shd w:val="clear" w:color="auto" w:fill="D9E2F3"/>
            <w:tcMar>
              <w:top w:w="57" w:type="dxa"/>
              <w:left w:w="57" w:type="dxa"/>
              <w:bottom w:w="57" w:type="dxa"/>
              <w:right w:w="57" w:type="dxa"/>
            </w:tcMar>
            <w:vAlign w:val="center"/>
          </w:tcPr>
          <w:p w14:paraId="57877649" w14:textId="69543ECF" w:rsidR="00B4452D" w:rsidRPr="001B0B43" w:rsidRDefault="00B4452D" w:rsidP="006C3B7E">
            <w:pPr>
              <w:spacing w:line="240" w:lineRule="auto"/>
              <w:jc w:val="left"/>
              <w:rPr>
                <w:b/>
              </w:rPr>
            </w:pPr>
            <w:r w:rsidRPr="001B0B43">
              <w:rPr>
                <w:b/>
              </w:rPr>
              <w:t>Área de Conocimiento</w:t>
            </w:r>
            <w:r>
              <w:rPr>
                <w:b/>
              </w:rPr>
              <w:t xml:space="preserve"> / Grupo de Procesos</w:t>
            </w:r>
          </w:p>
        </w:tc>
      </w:tr>
      <w:tr w:rsidR="00B4452D" w14:paraId="67E8EEA1" w14:textId="77777777" w:rsidTr="009B0E94">
        <w:tc>
          <w:tcPr>
            <w:tcW w:w="8387" w:type="dxa"/>
            <w:shd w:val="clear" w:color="auto" w:fill="auto"/>
            <w:tcMar>
              <w:top w:w="57" w:type="dxa"/>
              <w:left w:w="57" w:type="dxa"/>
              <w:bottom w:w="57" w:type="dxa"/>
              <w:right w:w="57" w:type="dxa"/>
            </w:tcMar>
            <w:vAlign w:val="center"/>
          </w:tcPr>
          <w:p w14:paraId="7B6835E8" w14:textId="0977FF12" w:rsidR="00B4452D" w:rsidRDefault="00B4452D" w:rsidP="006C3B7E">
            <w:pPr>
              <w:spacing w:line="240" w:lineRule="auto"/>
              <w:jc w:val="left"/>
            </w:pPr>
            <w:r>
              <w:t>Gestión de la Calidad del Proyecto / Procesos de Ejecución</w:t>
            </w:r>
          </w:p>
        </w:tc>
      </w:tr>
      <w:tr w:rsidR="00B4452D" w14:paraId="2DD87D1C" w14:textId="77777777" w:rsidTr="007F761D">
        <w:tc>
          <w:tcPr>
            <w:tcW w:w="8387" w:type="dxa"/>
            <w:shd w:val="clear" w:color="auto" w:fill="auto"/>
            <w:tcMar>
              <w:top w:w="57" w:type="dxa"/>
              <w:left w:w="57" w:type="dxa"/>
              <w:bottom w:w="57" w:type="dxa"/>
              <w:right w:w="57" w:type="dxa"/>
            </w:tcMar>
            <w:vAlign w:val="center"/>
          </w:tcPr>
          <w:p w14:paraId="167BFE53" w14:textId="0D842DCC" w:rsidR="00B4452D" w:rsidRDefault="00B4452D" w:rsidP="005A5E04">
            <w:pPr>
              <w:spacing w:line="240" w:lineRule="auto"/>
              <w:jc w:val="left"/>
            </w:pPr>
            <w:r>
              <w:t>Gestión de la Calidad del Proyecto / Procesos de Monitoreo y Control</w:t>
            </w:r>
          </w:p>
        </w:tc>
      </w:tr>
      <w:tr w:rsidR="00B4452D" w:rsidRPr="0092030E" w14:paraId="39EA8607" w14:textId="77777777" w:rsidTr="0092030E">
        <w:tc>
          <w:tcPr>
            <w:tcW w:w="8387" w:type="dxa"/>
            <w:shd w:val="clear" w:color="auto" w:fill="D9E2F3" w:themeFill="accent1" w:themeFillTint="33"/>
            <w:tcMar>
              <w:top w:w="57" w:type="dxa"/>
              <w:left w:w="57" w:type="dxa"/>
              <w:bottom w:w="57" w:type="dxa"/>
              <w:right w:w="57" w:type="dxa"/>
            </w:tcMar>
            <w:vAlign w:val="center"/>
          </w:tcPr>
          <w:p w14:paraId="25369478" w14:textId="5193C90D" w:rsidR="00B4452D" w:rsidRPr="0092030E" w:rsidRDefault="00B4452D" w:rsidP="005A5E04">
            <w:pPr>
              <w:spacing w:line="240" w:lineRule="auto"/>
              <w:jc w:val="left"/>
              <w:rPr>
                <w:b/>
              </w:rPr>
            </w:pPr>
            <w:r w:rsidRPr="0092030E">
              <w:rPr>
                <w:b/>
              </w:rPr>
              <w:t>Contextos</w:t>
            </w:r>
          </w:p>
        </w:tc>
      </w:tr>
      <w:tr w:rsidR="00B4452D" w14:paraId="6764807A" w14:textId="77777777" w:rsidTr="007F761D">
        <w:tc>
          <w:tcPr>
            <w:tcW w:w="8387" w:type="dxa"/>
            <w:shd w:val="clear" w:color="auto" w:fill="auto"/>
            <w:tcMar>
              <w:top w:w="57" w:type="dxa"/>
              <w:left w:w="57" w:type="dxa"/>
              <w:bottom w:w="57" w:type="dxa"/>
              <w:right w:w="57" w:type="dxa"/>
            </w:tcMar>
            <w:vAlign w:val="center"/>
          </w:tcPr>
          <w:p w14:paraId="43EFF3B0" w14:textId="1AB34C88" w:rsidR="00B4452D" w:rsidRDefault="00D70389" w:rsidP="005A5E04">
            <w:pPr>
              <w:spacing w:line="240" w:lineRule="auto"/>
              <w:jc w:val="left"/>
            </w:pPr>
            <w:r>
              <w:t>Gestión de la Calidad</w:t>
            </w:r>
          </w:p>
        </w:tc>
      </w:tr>
    </w:tbl>
    <w:p w14:paraId="02222E88" w14:textId="3EE00135" w:rsidR="00BC14BB" w:rsidRDefault="00BC14BB" w:rsidP="005A6548"/>
    <w:p w14:paraId="6EE76A25" w14:textId="77777777" w:rsidR="005A6548" w:rsidRDefault="00BC14BB" w:rsidP="005A6548">
      <w:r>
        <w:br w:type="page"/>
      </w:r>
    </w:p>
    <w:tbl>
      <w:tblPr>
        <w:tblStyle w:val="Tablaconcuadrcula"/>
        <w:tblW w:w="0" w:type="auto"/>
        <w:tblLook w:val="04A0" w:firstRow="1" w:lastRow="0" w:firstColumn="1" w:lastColumn="0" w:noHBand="0" w:noVBand="1"/>
      </w:tblPr>
      <w:tblGrid>
        <w:gridCol w:w="8387"/>
      </w:tblGrid>
      <w:tr w:rsidR="007B59A6" w14:paraId="658C8836" w14:textId="77777777" w:rsidTr="00AD7339">
        <w:tc>
          <w:tcPr>
            <w:tcW w:w="8387" w:type="dxa"/>
            <w:shd w:val="clear" w:color="auto" w:fill="D9E2F3"/>
            <w:tcMar>
              <w:top w:w="57" w:type="dxa"/>
              <w:left w:w="57" w:type="dxa"/>
              <w:bottom w:w="57" w:type="dxa"/>
              <w:right w:w="57" w:type="dxa"/>
            </w:tcMar>
            <w:vAlign w:val="center"/>
          </w:tcPr>
          <w:p w14:paraId="1AE886EA" w14:textId="1505B1A7" w:rsidR="007B59A6" w:rsidRDefault="007B59A6" w:rsidP="006C3B7E">
            <w:pPr>
              <w:spacing w:line="240" w:lineRule="auto"/>
            </w:pPr>
            <w:r>
              <w:br w:type="page"/>
            </w:r>
            <w:r w:rsidRPr="00005C96">
              <w:rPr>
                <w:b/>
              </w:rPr>
              <w:t>Problemática</w:t>
            </w:r>
          </w:p>
        </w:tc>
      </w:tr>
      <w:tr w:rsidR="00445572" w14:paraId="432E8B7B" w14:textId="77777777" w:rsidTr="00FF50DC">
        <w:tc>
          <w:tcPr>
            <w:tcW w:w="8387" w:type="dxa"/>
            <w:shd w:val="clear" w:color="auto" w:fill="auto"/>
            <w:tcMar>
              <w:top w:w="57" w:type="dxa"/>
              <w:left w:w="57" w:type="dxa"/>
              <w:bottom w:w="57" w:type="dxa"/>
              <w:right w:w="57" w:type="dxa"/>
            </w:tcMar>
            <w:vAlign w:val="center"/>
          </w:tcPr>
          <w:p w14:paraId="312A69EE" w14:textId="73B2E84E" w:rsidR="00445572" w:rsidRDefault="00445572" w:rsidP="00445572">
            <w:pPr>
              <w:spacing w:line="240" w:lineRule="auto"/>
            </w:pPr>
            <w:r>
              <w:t>Personal de la organización desconocía el nuevo modelo operacional al momento de liberar el software</w:t>
            </w:r>
            <w:r w:rsidR="00B118EA">
              <w:t>, por lo tanto, no había claridad para atender las consultas o necesidades de los clientes.</w:t>
            </w:r>
          </w:p>
        </w:tc>
      </w:tr>
      <w:tr w:rsidR="00445572" w14:paraId="740332D2" w14:textId="77777777" w:rsidTr="00537251">
        <w:tc>
          <w:tcPr>
            <w:tcW w:w="8387" w:type="dxa"/>
            <w:shd w:val="clear" w:color="auto" w:fill="D9E2F3"/>
            <w:tcMar>
              <w:top w:w="57" w:type="dxa"/>
              <w:left w:w="57" w:type="dxa"/>
              <w:bottom w:w="57" w:type="dxa"/>
              <w:right w:w="57" w:type="dxa"/>
            </w:tcMar>
            <w:vAlign w:val="center"/>
          </w:tcPr>
          <w:p w14:paraId="03E7F088" w14:textId="508D460A" w:rsidR="00445572" w:rsidRDefault="00445572" w:rsidP="00445572">
            <w:pPr>
              <w:spacing w:line="240" w:lineRule="auto"/>
            </w:pPr>
            <w:r w:rsidRPr="00005C96">
              <w:rPr>
                <w:b/>
              </w:rPr>
              <w:t>Causa</w:t>
            </w:r>
            <w:r>
              <w:rPr>
                <w:b/>
              </w:rPr>
              <w:t>s</w:t>
            </w:r>
          </w:p>
        </w:tc>
      </w:tr>
      <w:tr w:rsidR="00445572" w:rsidRPr="001B0B43" w14:paraId="5283A26B" w14:textId="77777777" w:rsidTr="00FF50DC">
        <w:tc>
          <w:tcPr>
            <w:tcW w:w="8387" w:type="dxa"/>
            <w:shd w:val="clear" w:color="auto" w:fill="auto"/>
            <w:tcMar>
              <w:top w:w="57" w:type="dxa"/>
              <w:left w:w="57" w:type="dxa"/>
              <w:bottom w:w="57" w:type="dxa"/>
              <w:right w:w="57" w:type="dxa"/>
            </w:tcMar>
            <w:vAlign w:val="center"/>
          </w:tcPr>
          <w:p w14:paraId="799E8C91" w14:textId="18E30E12" w:rsidR="009B0A89" w:rsidRPr="009B0A89" w:rsidRDefault="00CD5097" w:rsidP="00445572">
            <w:pPr>
              <w:spacing w:line="240" w:lineRule="auto"/>
            </w:pPr>
            <w:r>
              <w:t xml:space="preserve">En la planificación no </w:t>
            </w:r>
            <w:r w:rsidR="00445572">
              <w:t>se consider</w:t>
            </w:r>
            <w:r>
              <w:t>ó</w:t>
            </w:r>
            <w:r w:rsidR="00445572">
              <w:t>, la respectiva capacitación para el personal de la organización</w:t>
            </w:r>
            <w:r w:rsidR="001806AB">
              <w:t xml:space="preserve"> que daría el soporte necesario. </w:t>
            </w:r>
          </w:p>
        </w:tc>
      </w:tr>
      <w:tr w:rsidR="00445572" w:rsidRPr="001B0B43" w14:paraId="6B7F8304" w14:textId="77777777" w:rsidTr="0072349F">
        <w:tc>
          <w:tcPr>
            <w:tcW w:w="8387" w:type="dxa"/>
            <w:shd w:val="clear" w:color="auto" w:fill="D9E2F3"/>
            <w:tcMar>
              <w:top w:w="57" w:type="dxa"/>
              <w:left w:w="57" w:type="dxa"/>
              <w:bottom w:w="57" w:type="dxa"/>
              <w:right w:w="57" w:type="dxa"/>
            </w:tcMar>
            <w:vAlign w:val="center"/>
          </w:tcPr>
          <w:p w14:paraId="5494CCBE" w14:textId="0489EE31" w:rsidR="00445572" w:rsidRPr="001B0B43" w:rsidRDefault="00445572" w:rsidP="00445572">
            <w:pPr>
              <w:spacing w:line="240" w:lineRule="auto"/>
              <w:jc w:val="left"/>
              <w:rPr>
                <w:b/>
              </w:rPr>
            </w:pPr>
            <w:r w:rsidRPr="001B0B43">
              <w:rPr>
                <w:b/>
              </w:rPr>
              <w:t>Área de Conocimiento</w:t>
            </w:r>
            <w:r>
              <w:rPr>
                <w:b/>
              </w:rPr>
              <w:t xml:space="preserve"> / Grupo de Procesos</w:t>
            </w:r>
          </w:p>
        </w:tc>
      </w:tr>
      <w:tr w:rsidR="00445572" w14:paraId="31A13455" w14:textId="77777777" w:rsidTr="006460C4">
        <w:tc>
          <w:tcPr>
            <w:tcW w:w="8387" w:type="dxa"/>
            <w:shd w:val="clear" w:color="auto" w:fill="auto"/>
            <w:tcMar>
              <w:top w:w="57" w:type="dxa"/>
              <w:left w:w="57" w:type="dxa"/>
              <w:bottom w:w="57" w:type="dxa"/>
              <w:right w:w="57" w:type="dxa"/>
            </w:tcMar>
            <w:vAlign w:val="center"/>
          </w:tcPr>
          <w:p w14:paraId="399C060F" w14:textId="1384974D" w:rsidR="00445572" w:rsidRDefault="00445572" w:rsidP="00445572">
            <w:pPr>
              <w:spacing w:line="240" w:lineRule="auto"/>
              <w:jc w:val="left"/>
            </w:pPr>
            <w:r>
              <w:t>Gestión de los Recursos del Proyecto / Procesos de Planificación</w:t>
            </w:r>
          </w:p>
        </w:tc>
      </w:tr>
      <w:tr w:rsidR="00445572" w14:paraId="45982CBF" w14:textId="77777777" w:rsidTr="00A1431C">
        <w:tc>
          <w:tcPr>
            <w:tcW w:w="8387" w:type="dxa"/>
            <w:shd w:val="clear" w:color="auto" w:fill="auto"/>
            <w:tcMar>
              <w:top w:w="57" w:type="dxa"/>
              <w:left w:w="57" w:type="dxa"/>
              <w:bottom w:w="57" w:type="dxa"/>
              <w:right w:w="57" w:type="dxa"/>
            </w:tcMar>
            <w:vAlign w:val="center"/>
          </w:tcPr>
          <w:p w14:paraId="05B681A4" w14:textId="545200B9" w:rsidR="00445572" w:rsidRDefault="00445572" w:rsidP="00445572">
            <w:pPr>
              <w:spacing w:line="240" w:lineRule="auto"/>
              <w:jc w:val="left"/>
            </w:pPr>
            <w:r>
              <w:t>Gestión de los Recursos del Proyecto / Procesos de Ejecución</w:t>
            </w:r>
          </w:p>
        </w:tc>
      </w:tr>
      <w:tr w:rsidR="007C728B" w:rsidRPr="00077362" w14:paraId="1CFCC73A" w14:textId="77777777" w:rsidTr="00077362">
        <w:tc>
          <w:tcPr>
            <w:tcW w:w="8387" w:type="dxa"/>
            <w:shd w:val="clear" w:color="auto" w:fill="D9E2F3" w:themeFill="accent1" w:themeFillTint="33"/>
            <w:tcMar>
              <w:top w:w="57" w:type="dxa"/>
              <w:left w:w="57" w:type="dxa"/>
              <w:bottom w:w="57" w:type="dxa"/>
              <w:right w:w="57" w:type="dxa"/>
            </w:tcMar>
            <w:vAlign w:val="center"/>
          </w:tcPr>
          <w:p w14:paraId="4A00D51E" w14:textId="6D19EDB3" w:rsidR="007C728B" w:rsidRPr="00077362" w:rsidRDefault="007C728B" w:rsidP="00445572">
            <w:pPr>
              <w:spacing w:line="240" w:lineRule="auto"/>
              <w:jc w:val="left"/>
              <w:rPr>
                <w:b/>
              </w:rPr>
            </w:pPr>
            <w:r w:rsidRPr="00077362">
              <w:rPr>
                <w:b/>
              </w:rPr>
              <w:t>Contextos</w:t>
            </w:r>
          </w:p>
        </w:tc>
      </w:tr>
      <w:tr w:rsidR="007C728B" w14:paraId="69948667" w14:textId="77777777" w:rsidTr="00A1431C">
        <w:tc>
          <w:tcPr>
            <w:tcW w:w="8387" w:type="dxa"/>
            <w:shd w:val="clear" w:color="auto" w:fill="auto"/>
            <w:tcMar>
              <w:top w:w="57" w:type="dxa"/>
              <w:left w:w="57" w:type="dxa"/>
              <w:bottom w:w="57" w:type="dxa"/>
              <w:right w:w="57" w:type="dxa"/>
            </w:tcMar>
            <w:vAlign w:val="center"/>
          </w:tcPr>
          <w:p w14:paraId="001CBD3D" w14:textId="42C07BA9" w:rsidR="007C728B" w:rsidRDefault="00863347" w:rsidP="00445572">
            <w:pPr>
              <w:spacing w:line="240" w:lineRule="auto"/>
              <w:jc w:val="left"/>
            </w:pPr>
            <w:r>
              <w:t>Gestión de las Personas, Gestión de la Planificación</w:t>
            </w:r>
          </w:p>
        </w:tc>
      </w:tr>
    </w:tbl>
    <w:p w14:paraId="79F96FC1" w14:textId="7163FB4F" w:rsidR="005A6548" w:rsidRDefault="005A6548" w:rsidP="005A6548"/>
    <w:tbl>
      <w:tblPr>
        <w:tblStyle w:val="Tablaconcuadrcula"/>
        <w:tblW w:w="0" w:type="auto"/>
        <w:tblLook w:val="04A0" w:firstRow="1" w:lastRow="0" w:firstColumn="1" w:lastColumn="0" w:noHBand="0" w:noVBand="1"/>
      </w:tblPr>
      <w:tblGrid>
        <w:gridCol w:w="8387"/>
      </w:tblGrid>
      <w:tr w:rsidR="00361EFF" w14:paraId="68F477F1" w14:textId="77777777" w:rsidTr="00D520F1">
        <w:tc>
          <w:tcPr>
            <w:tcW w:w="8387" w:type="dxa"/>
            <w:shd w:val="clear" w:color="auto" w:fill="D9E2F3"/>
            <w:tcMar>
              <w:top w:w="57" w:type="dxa"/>
              <w:left w:w="57" w:type="dxa"/>
              <w:bottom w:w="57" w:type="dxa"/>
              <w:right w:w="57" w:type="dxa"/>
            </w:tcMar>
            <w:vAlign w:val="center"/>
          </w:tcPr>
          <w:p w14:paraId="3E94AE6E" w14:textId="77777777" w:rsidR="00361EFF" w:rsidRDefault="00361EFF" w:rsidP="00D520F1">
            <w:pPr>
              <w:spacing w:line="240" w:lineRule="auto"/>
            </w:pPr>
            <w:r>
              <w:br w:type="page"/>
            </w:r>
            <w:r w:rsidRPr="00005C96">
              <w:rPr>
                <w:b/>
              </w:rPr>
              <w:t>Problemática</w:t>
            </w:r>
          </w:p>
        </w:tc>
      </w:tr>
      <w:tr w:rsidR="00361EFF" w14:paraId="711C0CCD" w14:textId="77777777" w:rsidTr="00D520F1">
        <w:tc>
          <w:tcPr>
            <w:tcW w:w="8387" w:type="dxa"/>
            <w:shd w:val="clear" w:color="auto" w:fill="auto"/>
            <w:tcMar>
              <w:top w:w="57" w:type="dxa"/>
              <w:left w:w="57" w:type="dxa"/>
              <w:bottom w:w="57" w:type="dxa"/>
              <w:right w:w="57" w:type="dxa"/>
            </w:tcMar>
            <w:vAlign w:val="center"/>
          </w:tcPr>
          <w:p w14:paraId="05AA4B6B" w14:textId="55310987" w:rsidR="00361EFF" w:rsidRDefault="0031489A" w:rsidP="00D520F1">
            <w:pPr>
              <w:spacing w:line="240" w:lineRule="auto"/>
            </w:pPr>
            <w:r>
              <w:t>El personal no d</w:t>
            </w:r>
            <w:r w:rsidR="0053267C">
              <w:t>isponía del equipamiento necesario para operar el nuevo sistema, es decir, no todos los computadores habían sido actualizados. Por lo tanto, no todas las personas operaban con la misma eficiencia.</w:t>
            </w:r>
          </w:p>
        </w:tc>
      </w:tr>
      <w:tr w:rsidR="00361EFF" w14:paraId="6FDAFB59" w14:textId="77777777" w:rsidTr="00D520F1">
        <w:tc>
          <w:tcPr>
            <w:tcW w:w="8387" w:type="dxa"/>
            <w:shd w:val="clear" w:color="auto" w:fill="D9E2F3"/>
            <w:tcMar>
              <w:top w:w="57" w:type="dxa"/>
              <w:left w:w="57" w:type="dxa"/>
              <w:bottom w:w="57" w:type="dxa"/>
              <w:right w:w="57" w:type="dxa"/>
            </w:tcMar>
            <w:vAlign w:val="center"/>
          </w:tcPr>
          <w:p w14:paraId="5C2418DF" w14:textId="77777777" w:rsidR="00361EFF" w:rsidRDefault="00361EFF" w:rsidP="00D520F1">
            <w:pPr>
              <w:spacing w:line="240" w:lineRule="auto"/>
            </w:pPr>
            <w:r w:rsidRPr="00005C96">
              <w:rPr>
                <w:b/>
              </w:rPr>
              <w:t>Causa</w:t>
            </w:r>
            <w:r>
              <w:rPr>
                <w:b/>
              </w:rPr>
              <w:t>s</w:t>
            </w:r>
          </w:p>
        </w:tc>
      </w:tr>
      <w:tr w:rsidR="00361EFF" w:rsidRPr="001B0B43" w14:paraId="2097C060" w14:textId="77777777" w:rsidTr="00D520F1">
        <w:tc>
          <w:tcPr>
            <w:tcW w:w="8387" w:type="dxa"/>
            <w:shd w:val="clear" w:color="auto" w:fill="auto"/>
            <w:tcMar>
              <w:top w:w="57" w:type="dxa"/>
              <w:left w:w="57" w:type="dxa"/>
              <w:bottom w:w="57" w:type="dxa"/>
              <w:right w:w="57" w:type="dxa"/>
            </w:tcMar>
            <w:vAlign w:val="center"/>
          </w:tcPr>
          <w:p w14:paraId="3EE98B74" w14:textId="35F1E073" w:rsidR="00361EFF" w:rsidRPr="009B0A89" w:rsidRDefault="00120A80" w:rsidP="00D520F1">
            <w:pPr>
              <w:spacing w:line="240" w:lineRule="auto"/>
            </w:pPr>
            <w:r>
              <w:t>La jefatura de proyecto no consideró las condiciones necesarias para un adecuado trabajo del personal. Asimismo, no se hizo un levantamiento de necesidades de las personas.</w:t>
            </w:r>
            <w:bookmarkStart w:id="54" w:name="_GoBack"/>
            <w:bookmarkEnd w:id="54"/>
          </w:p>
        </w:tc>
      </w:tr>
      <w:tr w:rsidR="00361EFF" w:rsidRPr="001B0B43" w14:paraId="5E147313" w14:textId="77777777" w:rsidTr="00D520F1">
        <w:tc>
          <w:tcPr>
            <w:tcW w:w="8387" w:type="dxa"/>
            <w:shd w:val="clear" w:color="auto" w:fill="D9E2F3"/>
            <w:tcMar>
              <w:top w:w="57" w:type="dxa"/>
              <w:left w:w="57" w:type="dxa"/>
              <w:bottom w:w="57" w:type="dxa"/>
              <w:right w:w="57" w:type="dxa"/>
            </w:tcMar>
            <w:vAlign w:val="center"/>
          </w:tcPr>
          <w:p w14:paraId="78BBF78A" w14:textId="77777777" w:rsidR="00361EFF" w:rsidRPr="001B0B43" w:rsidRDefault="00361EFF" w:rsidP="00D520F1">
            <w:pPr>
              <w:spacing w:line="240" w:lineRule="auto"/>
              <w:jc w:val="left"/>
              <w:rPr>
                <w:b/>
              </w:rPr>
            </w:pPr>
            <w:r w:rsidRPr="001B0B43">
              <w:rPr>
                <w:b/>
              </w:rPr>
              <w:t>Área de Conocimiento</w:t>
            </w:r>
            <w:r>
              <w:rPr>
                <w:b/>
              </w:rPr>
              <w:t xml:space="preserve"> / Grupo de Procesos</w:t>
            </w:r>
          </w:p>
        </w:tc>
      </w:tr>
      <w:tr w:rsidR="00361EFF" w14:paraId="0A8E650F" w14:textId="77777777" w:rsidTr="00D520F1">
        <w:tc>
          <w:tcPr>
            <w:tcW w:w="8387" w:type="dxa"/>
            <w:shd w:val="clear" w:color="auto" w:fill="auto"/>
            <w:tcMar>
              <w:top w:w="57" w:type="dxa"/>
              <w:left w:w="57" w:type="dxa"/>
              <w:bottom w:w="57" w:type="dxa"/>
              <w:right w:w="57" w:type="dxa"/>
            </w:tcMar>
            <w:vAlign w:val="center"/>
          </w:tcPr>
          <w:p w14:paraId="518F892D" w14:textId="77777777" w:rsidR="00361EFF" w:rsidRDefault="00361EFF" w:rsidP="00D520F1">
            <w:pPr>
              <w:spacing w:line="240" w:lineRule="auto"/>
              <w:jc w:val="left"/>
            </w:pPr>
            <w:r>
              <w:t>Gestión de los Recursos del Proyecto / Procesos de Planificación</w:t>
            </w:r>
          </w:p>
        </w:tc>
      </w:tr>
      <w:tr w:rsidR="00361EFF" w14:paraId="6C199614" w14:textId="77777777" w:rsidTr="00D520F1">
        <w:tc>
          <w:tcPr>
            <w:tcW w:w="8387" w:type="dxa"/>
            <w:shd w:val="clear" w:color="auto" w:fill="auto"/>
            <w:tcMar>
              <w:top w:w="57" w:type="dxa"/>
              <w:left w:w="57" w:type="dxa"/>
              <w:bottom w:w="57" w:type="dxa"/>
              <w:right w:w="57" w:type="dxa"/>
            </w:tcMar>
            <w:vAlign w:val="center"/>
          </w:tcPr>
          <w:p w14:paraId="13C79E88" w14:textId="77777777" w:rsidR="00361EFF" w:rsidRDefault="00361EFF" w:rsidP="00D520F1">
            <w:pPr>
              <w:spacing w:line="240" w:lineRule="auto"/>
              <w:jc w:val="left"/>
            </w:pPr>
            <w:r>
              <w:t>Gestión de los Recursos del Proyecto / Procesos de Ejecución</w:t>
            </w:r>
          </w:p>
        </w:tc>
      </w:tr>
      <w:tr w:rsidR="00361EFF" w:rsidRPr="00077362" w14:paraId="7C0508B4" w14:textId="77777777" w:rsidTr="00361EFF">
        <w:tc>
          <w:tcPr>
            <w:tcW w:w="8387" w:type="dxa"/>
            <w:shd w:val="clear" w:color="auto" w:fill="D9E2F3"/>
            <w:tcMar>
              <w:top w:w="57" w:type="dxa"/>
              <w:left w:w="57" w:type="dxa"/>
              <w:bottom w:w="57" w:type="dxa"/>
              <w:right w:w="57" w:type="dxa"/>
            </w:tcMar>
            <w:vAlign w:val="center"/>
          </w:tcPr>
          <w:p w14:paraId="2C9F72D4" w14:textId="77777777" w:rsidR="00361EFF" w:rsidRPr="00077362" w:rsidRDefault="00361EFF" w:rsidP="00D520F1">
            <w:pPr>
              <w:spacing w:line="240" w:lineRule="auto"/>
              <w:jc w:val="left"/>
              <w:rPr>
                <w:b/>
              </w:rPr>
            </w:pPr>
            <w:r w:rsidRPr="00077362">
              <w:rPr>
                <w:b/>
              </w:rPr>
              <w:t>Contextos</w:t>
            </w:r>
          </w:p>
        </w:tc>
      </w:tr>
      <w:tr w:rsidR="00361EFF" w14:paraId="732A5C0A" w14:textId="77777777" w:rsidTr="00D520F1">
        <w:tc>
          <w:tcPr>
            <w:tcW w:w="8387" w:type="dxa"/>
            <w:shd w:val="clear" w:color="auto" w:fill="auto"/>
            <w:tcMar>
              <w:top w:w="57" w:type="dxa"/>
              <w:left w:w="57" w:type="dxa"/>
              <w:bottom w:w="57" w:type="dxa"/>
              <w:right w:w="57" w:type="dxa"/>
            </w:tcMar>
            <w:vAlign w:val="center"/>
          </w:tcPr>
          <w:p w14:paraId="682BCB7D" w14:textId="55E21D0E" w:rsidR="00361EFF" w:rsidRDefault="00B85319" w:rsidP="00D520F1">
            <w:pPr>
              <w:spacing w:line="240" w:lineRule="auto"/>
              <w:jc w:val="left"/>
            </w:pPr>
            <w:r>
              <w:t>Gestión de las Personas, Dirección del Proyecto</w:t>
            </w:r>
          </w:p>
        </w:tc>
      </w:tr>
    </w:tbl>
    <w:p w14:paraId="23ACFDE3" w14:textId="77777777" w:rsidR="00361EFF" w:rsidRDefault="00361EFF" w:rsidP="005A6548"/>
    <w:p w14:paraId="716169E3" w14:textId="6517F017" w:rsidR="005A6548" w:rsidRDefault="00806EDB" w:rsidP="00806EDB">
      <w:pPr>
        <w:pStyle w:val="Ttulo4"/>
      </w:pPr>
      <w:r>
        <w:br w:type="page"/>
      </w:r>
      <w:r>
        <w:lastRenderedPageBreak/>
        <w:t>Análisis del Proyecto “P2”</w:t>
      </w:r>
    </w:p>
    <w:p w14:paraId="62627DD7" w14:textId="62DD4BE8" w:rsidR="00806EDB" w:rsidRDefault="00806EDB" w:rsidP="00323011"/>
    <w:p w14:paraId="5EB5DBEB" w14:textId="2FC32523" w:rsidR="005370CE" w:rsidRDefault="005370CE" w:rsidP="005370CE">
      <w:pPr>
        <w:pStyle w:val="Ttulo4"/>
      </w:pPr>
      <w:r>
        <w:br w:type="page"/>
      </w:r>
      <w:r>
        <w:lastRenderedPageBreak/>
        <w:t>Análisis del Proyecto “P3”</w:t>
      </w:r>
    </w:p>
    <w:p w14:paraId="6C747F83" w14:textId="4C4CAF96" w:rsidR="005370CE" w:rsidRDefault="005370CE" w:rsidP="005370CE"/>
    <w:p w14:paraId="34F8F605" w14:textId="6D10A6A0" w:rsidR="005370CE" w:rsidRDefault="005370CE" w:rsidP="005370CE">
      <w:pPr>
        <w:pStyle w:val="Ttulo4"/>
      </w:pPr>
      <w:r>
        <w:br w:type="page"/>
      </w:r>
      <w:r>
        <w:lastRenderedPageBreak/>
        <w:t>Análisis del Proyecto “P</w:t>
      </w:r>
      <w:r w:rsidR="0020083F">
        <w:t>4</w:t>
      </w:r>
      <w:r>
        <w:t>”</w:t>
      </w:r>
    </w:p>
    <w:p w14:paraId="002D7B96" w14:textId="77777777" w:rsidR="005370CE" w:rsidRPr="005370CE" w:rsidRDefault="005370CE" w:rsidP="005370CE"/>
    <w:p w14:paraId="7BB127B8" w14:textId="77777777" w:rsidR="009354F5" w:rsidRDefault="009354F5" w:rsidP="004625CD"/>
    <w:p w14:paraId="56350067" w14:textId="51CFCE8F" w:rsidR="00314BDA" w:rsidRPr="00956C03" w:rsidRDefault="005370CE" w:rsidP="0064414E">
      <w:pPr>
        <w:pStyle w:val="Ttulo3"/>
      </w:pPr>
      <w:r>
        <w:br w:type="page"/>
      </w:r>
      <w:bookmarkStart w:id="55" w:name="_Toc525761460"/>
      <w:bookmarkStart w:id="56" w:name="_Toc529744729"/>
      <w:r w:rsidR="00786CD4" w:rsidRPr="00956C03">
        <w:lastRenderedPageBreak/>
        <w:t>Consulta a</w:t>
      </w:r>
      <w:r w:rsidR="00314BDA" w:rsidRPr="00956C03">
        <w:t xml:space="preserve"> Expertos y Usuarios</w:t>
      </w:r>
      <w:bookmarkEnd w:id="55"/>
      <w:bookmarkEnd w:id="56"/>
    </w:p>
    <w:p w14:paraId="39983AFE" w14:textId="79F0A3D4" w:rsidR="00314BDA" w:rsidRPr="001553F8" w:rsidRDefault="00E47A21" w:rsidP="00910F20">
      <w:pPr>
        <w:rPr>
          <w:color w:val="FF0000"/>
        </w:rPr>
      </w:pPr>
      <w:r>
        <w:rPr>
          <w:color w:val="FF0000"/>
        </w:rPr>
        <w:t>&lt;&lt;completar&gt;&gt;</w:t>
      </w:r>
    </w:p>
    <w:p w14:paraId="4A1F010B" w14:textId="7AE8408C" w:rsidR="00621DF1" w:rsidRDefault="003C530D" w:rsidP="00262B59">
      <w:pPr>
        <w:pStyle w:val="Ttulo3"/>
      </w:pPr>
      <w:bookmarkStart w:id="57" w:name="_Toc525761462"/>
      <w:r>
        <w:br w:type="page"/>
      </w:r>
      <w:bookmarkStart w:id="58" w:name="_Toc529744730"/>
      <w:r w:rsidR="009149B0">
        <w:lastRenderedPageBreak/>
        <w:t xml:space="preserve">Determinación de </w:t>
      </w:r>
      <w:r w:rsidR="00621DF1">
        <w:t>Factores Críticos</w:t>
      </w:r>
      <w:bookmarkEnd w:id="57"/>
      <w:bookmarkEnd w:id="58"/>
    </w:p>
    <w:p w14:paraId="456C793E" w14:textId="48D38D37" w:rsidR="004B5C86" w:rsidRDefault="00DC0CF2" w:rsidP="004B5C86">
      <w:r>
        <w:t>La guía del PMBOK propone para una gestión exitosa de los proyectos, un agrupamiento lógico de los procesos que se deben cubrir durante la dirección de los proyectos</w:t>
      </w:r>
      <w:r w:rsidR="00D449B2">
        <w:t xml:space="preserve">, como también identifica áreas de conocimiento necesarias para la gestión de los procesos </w:t>
      </w:r>
      <w:r w:rsidR="00CB09D7">
        <w:t xml:space="preserve">propios del </w:t>
      </w:r>
      <w:r w:rsidR="00A016AF">
        <w:t>proyecto. La interrelación entre</w:t>
      </w:r>
      <w:r w:rsidR="00CB09D7">
        <w:t xml:space="preserve"> los </w:t>
      </w:r>
      <w:r w:rsidR="00A016AF">
        <w:t xml:space="preserve">grupos de procesos y </w:t>
      </w:r>
      <w:r w:rsidR="00CB09D7">
        <w:t xml:space="preserve">las </w:t>
      </w:r>
      <w:r w:rsidR="00A016AF">
        <w:t>área</w:t>
      </w:r>
      <w:r w:rsidR="00CB09D7">
        <w:t>s</w:t>
      </w:r>
      <w:r w:rsidR="00A016AF">
        <w:t xml:space="preserve"> de conocimiento, se resumen en la siguiente tabla</w:t>
      </w:r>
      <w:r w:rsidR="004D23EB">
        <w:t xml:space="preserve"> (ver Figura 12)</w:t>
      </w:r>
      <w:r w:rsidR="00A016AF">
        <w:t>:</w:t>
      </w:r>
    </w:p>
    <w:p w14:paraId="733A44E3" w14:textId="680BB616" w:rsidR="005752EF" w:rsidRDefault="005D5DE0" w:rsidP="004B5C86">
      <w:r>
        <w:rPr>
          <w:noProof/>
        </w:rPr>
        <w:pict w14:anchorId="62C1CC78">
          <v:shape id="_x0000_s1221" type="#_x0000_t75" style="position:absolute;left:0;text-align:left;margin-left:0;margin-top:10.5pt;width:458.6pt;height:253.6pt;z-index:-251653632;mso-position-horizontal:center;mso-position-horizontal-relative:text;mso-position-vertical:absolute;mso-position-vertical-relative:text">
            <v:imagedata r:id="rId19" o:title=""/>
          </v:shape>
        </w:pict>
      </w:r>
    </w:p>
    <w:p w14:paraId="2A7C3B46" w14:textId="7AFAA7C5" w:rsidR="005752EF" w:rsidRDefault="005752EF" w:rsidP="004B5C86"/>
    <w:p w14:paraId="7D032B5F" w14:textId="7DA3D09F" w:rsidR="005752EF" w:rsidRDefault="005752EF" w:rsidP="004B5C86"/>
    <w:p w14:paraId="1087605F" w14:textId="3488D2B0" w:rsidR="005752EF" w:rsidRDefault="005752EF" w:rsidP="004B5C86"/>
    <w:p w14:paraId="000769EE" w14:textId="37778795" w:rsidR="005752EF" w:rsidRDefault="005752EF" w:rsidP="004B5C86"/>
    <w:p w14:paraId="7F993AD7" w14:textId="6EE526BB" w:rsidR="005752EF" w:rsidRDefault="005752EF" w:rsidP="004B5C86"/>
    <w:p w14:paraId="4424DF66" w14:textId="559B157C" w:rsidR="005752EF" w:rsidRDefault="005752EF" w:rsidP="004B5C86"/>
    <w:p w14:paraId="39941030" w14:textId="77777777" w:rsidR="005752EF" w:rsidRDefault="005752EF" w:rsidP="004B5C86"/>
    <w:p w14:paraId="176456B9" w14:textId="5D4644AA" w:rsidR="00A016AF" w:rsidRDefault="00A016AF" w:rsidP="004B5C86"/>
    <w:p w14:paraId="155D1F27" w14:textId="77777777" w:rsidR="00A016AF" w:rsidRDefault="00A016AF" w:rsidP="004B5C86"/>
    <w:p w14:paraId="7A245106" w14:textId="77777777" w:rsidR="005752EF" w:rsidRDefault="005752EF" w:rsidP="003A3B8D"/>
    <w:p w14:paraId="243DCCB1" w14:textId="0EB714FC" w:rsidR="005752EF" w:rsidRDefault="005752EF" w:rsidP="003A3B8D"/>
    <w:p w14:paraId="20ACC5E4" w14:textId="1F30741A" w:rsidR="005255C8" w:rsidRDefault="005255C8" w:rsidP="003A3B8D"/>
    <w:p w14:paraId="20E2CCBC" w14:textId="21550C54" w:rsidR="005255C8" w:rsidRDefault="005255C8" w:rsidP="008D4A82">
      <w:pPr>
        <w:pStyle w:val="Grfico1"/>
      </w:pPr>
      <w:r>
        <w:t>Relación entre Áreas de Conocimiento v/s Grupos de Procesos según la guía del PMBOK</w:t>
      </w:r>
    </w:p>
    <w:p w14:paraId="1828E99B" w14:textId="77777777" w:rsidR="005752EF" w:rsidRDefault="005752EF" w:rsidP="003A3B8D"/>
    <w:p w14:paraId="4CABF69C" w14:textId="767E34D7" w:rsidR="00531F82" w:rsidRDefault="00531F82" w:rsidP="003A3B8D">
      <w:r>
        <w:t xml:space="preserve">Considerando a un </w:t>
      </w:r>
      <w:r w:rsidRPr="008D4A82">
        <w:rPr>
          <w:b/>
        </w:rPr>
        <w:t>Factor Crítico</w:t>
      </w:r>
      <w:r>
        <w:t xml:space="preserve"> como el elemento cuya gestión es tan relevante que puede influir en los resultados de un proyecto, en un primer análisis es posible asimilar las áreas de conocimientos</w:t>
      </w:r>
      <w:r w:rsidR="005255C8">
        <w:t xml:space="preserve"> (ver Figura </w:t>
      </w:r>
      <w:r w:rsidR="008D4A82">
        <w:t>12), como los factores críticos y a los grupos de procesos (ver Figura 12)</w:t>
      </w:r>
      <w:r w:rsidR="000B62E8">
        <w:t>, como los distintos contextos en los cuales se deben aplicar prácticas</w:t>
      </w:r>
      <w:r w:rsidR="006C7636">
        <w:t xml:space="preserve"> que faciliten la gestión de los factores críticos, como también mejorar sus resultados.</w:t>
      </w:r>
    </w:p>
    <w:p w14:paraId="494ADCCE" w14:textId="49C9BC56" w:rsidR="006C3B7E" w:rsidRDefault="00C62A09" w:rsidP="00FF439F">
      <w:r w:rsidRPr="009A751F">
        <w:lastRenderedPageBreak/>
        <w:t>Teniendo presente que la guía del PMBOK tiene una mirada transversal a todo tipo de proyectos y empresas, entonces es imprescindible tomar en cuenta los antecedentes históricos recogidos durante la revisión de proyectos en ZOFRI S.A., c</w:t>
      </w:r>
      <w:r w:rsidR="001C46AA" w:rsidRPr="009A751F">
        <w:t xml:space="preserve">omo también la mirada de </w:t>
      </w:r>
      <w:r w:rsidRPr="009A751F">
        <w:t xml:space="preserve">algunos </w:t>
      </w:r>
      <w:r w:rsidR="001C46AA" w:rsidRPr="009A751F">
        <w:t xml:space="preserve">expertos </w:t>
      </w:r>
      <w:r w:rsidRPr="009A751F">
        <w:t>en e</w:t>
      </w:r>
      <w:r w:rsidR="001C46AA" w:rsidRPr="009A751F">
        <w:t>l área de informática y</w:t>
      </w:r>
      <w:r w:rsidR="00B11788" w:rsidRPr="009A751F">
        <w:t xml:space="preserve"> experiencias de </w:t>
      </w:r>
      <w:r w:rsidR="001C46AA" w:rsidRPr="009A751F">
        <w:t>usuarios finales</w:t>
      </w:r>
      <w:r w:rsidRPr="009A751F">
        <w:t xml:space="preserve">. </w:t>
      </w:r>
      <w:r w:rsidR="004B518A" w:rsidRPr="009A751F">
        <w:t>Lo anterior, con el propósito de identificar factores críticos adecuados y contextualizados</w:t>
      </w:r>
      <w:r w:rsidR="003245C7" w:rsidRPr="009A751F">
        <w:t xml:space="preserve"> a las necesidades concretas de</w:t>
      </w:r>
      <w:r w:rsidR="00DA6B3D" w:rsidRPr="009A751F">
        <w:t xml:space="preserve"> la organización, y para ello, se presenta un</w:t>
      </w:r>
      <w:r w:rsidR="006C3B7E">
        <w:t xml:space="preserve"> cuadro de resum</w:t>
      </w:r>
      <w:r w:rsidR="006923F5">
        <w:t>en que permite observar como se distribuyen las problemáticas en la matriz que relaciona las áreas de conocimiento v/s los grupos de procesos.</w:t>
      </w:r>
      <w:r w:rsidR="00B9024E">
        <w:t xml:space="preserve"> (ver Figura </w:t>
      </w:r>
      <w:r w:rsidR="00B9024E" w:rsidRPr="00CB7208">
        <w:rPr>
          <w:b/>
          <w:color w:val="FF0000"/>
        </w:rPr>
        <w:t>X</w:t>
      </w:r>
      <w:r w:rsidR="00B9024E">
        <w:t>):</w:t>
      </w:r>
    </w:p>
    <w:p w14:paraId="5F948B43" w14:textId="4F549CC2" w:rsidR="006923F5" w:rsidRDefault="006923F5" w:rsidP="00FF439F"/>
    <w:p w14:paraId="7C0EA68C" w14:textId="59185486" w:rsidR="00FF439F" w:rsidRDefault="00FF439F" w:rsidP="00FF439F"/>
    <w:p w14:paraId="156F88B3" w14:textId="72DC03B4" w:rsidR="00FF439F" w:rsidRDefault="00FF439F" w:rsidP="00FF439F"/>
    <w:p w14:paraId="7D8717EF" w14:textId="42AE1C4B" w:rsidR="00FF439F" w:rsidRDefault="00FF439F" w:rsidP="00FF439F"/>
    <w:p w14:paraId="2C803573" w14:textId="4D8F4C33" w:rsidR="00FF439F" w:rsidRDefault="00FF439F" w:rsidP="00FF439F"/>
    <w:p w14:paraId="0D6B2F0D" w14:textId="63F8B620" w:rsidR="00FF439F" w:rsidRDefault="00FF439F" w:rsidP="00FF439F"/>
    <w:p w14:paraId="576FD080" w14:textId="779EA766" w:rsidR="00FF439F" w:rsidRDefault="00FF439F" w:rsidP="00FF439F"/>
    <w:p w14:paraId="1C88D949" w14:textId="49048848" w:rsidR="00FF439F" w:rsidRDefault="00FF439F" w:rsidP="00FF439F"/>
    <w:p w14:paraId="4DED05ED" w14:textId="149628A9" w:rsidR="00FF439F" w:rsidRDefault="00FF439F" w:rsidP="00FF439F"/>
    <w:p w14:paraId="5FA297B6" w14:textId="77777777" w:rsidR="00346D29" w:rsidRDefault="00346D29" w:rsidP="00FF439F"/>
    <w:p w14:paraId="43FB27B1" w14:textId="152E952F" w:rsidR="006923F5" w:rsidRDefault="006923F5" w:rsidP="003A3B8D">
      <w:pPr>
        <w:rPr>
          <w:color w:val="FF0000"/>
        </w:rPr>
      </w:pPr>
    </w:p>
    <w:p w14:paraId="371DE46C" w14:textId="74FC7375" w:rsidR="006923F5" w:rsidRDefault="006923F5" w:rsidP="003A3B8D">
      <w:pPr>
        <w:rPr>
          <w:color w:val="FF0000"/>
        </w:rPr>
      </w:pPr>
    </w:p>
    <w:p w14:paraId="13E6370F" w14:textId="21BF0145" w:rsidR="00FF439F" w:rsidRDefault="00346D29" w:rsidP="00FF439F">
      <w:pPr>
        <w:pStyle w:val="Grfico1"/>
      </w:pPr>
      <w:r>
        <w:t>Matriz de d</w:t>
      </w:r>
      <w:r w:rsidR="00FF439F">
        <w:t>istribución de problemáticas en tabla que relaciona áreas de conocimiento v/s grupo de procesos.</w:t>
      </w:r>
    </w:p>
    <w:p w14:paraId="71822B3E" w14:textId="77777777" w:rsidR="00FF439F" w:rsidRDefault="00FF439F" w:rsidP="003A3B8D">
      <w:pPr>
        <w:rPr>
          <w:color w:val="FF0000"/>
        </w:rPr>
      </w:pPr>
    </w:p>
    <w:p w14:paraId="5F711DD8" w14:textId="30EF4C2F" w:rsidR="00064B9A" w:rsidRDefault="0079066C" w:rsidP="00D620CB">
      <w:r>
        <w:br w:type="page"/>
      </w:r>
      <w:r w:rsidR="001F0B22">
        <w:lastRenderedPageBreak/>
        <w:t>En la matriz anterior se pueden observar los siguientes pares</w:t>
      </w:r>
      <w:r w:rsidR="00343ABC">
        <w:t xml:space="preserve"> relacionados</w:t>
      </w:r>
      <w:r w:rsidR="001F0B22">
        <w:t>,</w:t>
      </w:r>
      <w:r w:rsidR="00343ABC">
        <w:t xml:space="preserve"> </w:t>
      </w:r>
      <w:r w:rsidR="001F0B22">
        <w:t>a los cuales se les asignará una etiqueta para contextualizar el origen de los datos:</w:t>
      </w:r>
      <w:r w:rsidR="00064B9A">
        <w:t xml:space="preserve"> </w:t>
      </w:r>
    </w:p>
    <w:p w14:paraId="6BD6FEA0" w14:textId="77777777" w:rsidR="00343ABC" w:rsidRDefault="00343ABC" w:rsidP="00D620CB"/>
    <w:tbl>
      <w:tblPr>
        <w:tblStyle w:val="Tablaconcuadrcula"/>
        <w:tblW w:w="0" w:type="auto"/>
        <w:tblLook w:val="04A0" w:firstRow="1" w:lastRow="0" w:firstColumn="1" w:lastColumn="0" w:noHBand="0" w:noVBand="1"/>
      </w:tblPr>
      <w:tblGrid>
        <w:gridCol w:w="440"/>
        <w:gridCol w:w="3129"/>
        <w:gridCol w:w="3151"/>
        <w:gridCol w:w="1667"/>
      </w:tblGrid>
      <w:tr w:rsidR="006C7CBD" w:rsidRPr="00D620CB" w14:paraId="49F2B929" w14:textId="467434DF" w:rsidTr="00343ABC">
        <w:tc>
          <w:tcPr>
            <w:tcW w:w="440" w:type="dxa"/>
            <w:shd w:val="clear" w:color="auto" w:fill="B4C6E7" w:themeFill="accent1" w:themeFillTint="66"/>
            <w:tcMar>
              <w:top w:w="57" w:type="dxa"/>
              <w:left w:w="57" w:type="dxa"/>
              <w:bottom w:w="57" w:type="dxa"/>
              <w:right w:w="57" w:type="dxa"/>
            </w:tcMar>
            <w:vAlign w:val="center"/>
          </w:tcPr>
          <w:p w14:paraId="24024ADF" w14:textId="517958E3" w:rsidR="006C7CBD" w:rsidRPr="00D620CB" w:rsidRDefault="006C7CBD" w:rsidP="00A00D75">
            <w:pPr>
              <w:spacing w:line="240" w:lineRule="auto"/>
              <w:jc w:val="left"/>
              <w:rPr>
                <w:b/>
              </w:rPr>
            </w:pPr>
            <w:proofErr w:type="spellStart"/>
            <w:r w:rsidRPr="00D620CB">
              <w:rPr>
                <w:b/>
              </w:rPr>
              <w:t>N°</w:t>
            </w:r>
            <w:proofErr w:type="spellEnd"/>
          </w:p>
        </w:tc>
        <w:tc>
          <w:tcPr>
            <w:tcW w:w="3129" w:type="dxa"/>
            <w:shd w:val="clear" w:color="auto" w:fill="B4C6E7" w:themeFill="accent1" w:themeFillTint="66"/>
            <w:tcMar>
              <w:top w:w="57" w:type="dxa"/>
              <w:left w:w="57" w:type="dxa"/>
              <w:bottom w:w="57" w:type="dxa"/>
              <w:right w:w="57" w:type="dxa"/>
            </w:tcMar>
            <w:vAlign w:val="center"/>
          </w:tcPr>
          <w:p w14:paraId="06FF068F" w14:textId="021E1E08" w:rsidR="006C7CBD" w:rsidRPr="00D620CB" w:rsidRDefault="006C7CBD" w:rsidP="00A00D75">
            <w:pPr>
              <w:spacing w:line="240" w:lineRule="auto"/>
              <w:jc w:val="left"/>
              <w:rPr>
                <w:b/>
              </w:rPr>
            </w:pPr>
            <w:r w:rsidRPr="00D620CB">
              <w:rPr>
                <w:b/>
              </w:rPr>
              <w:t>Área de Conocimiento</w:t>
            </w:r>
          </w:p>
        </w:tc>
        <w:tc>
          <w:tcPr>
            <w:tcW w:w="3151" w:type="dxa"/>
            <w:shd w:val="clear" w:color="auto" w:fill="B4C6E7" w:themeFill="accent1" w:themeFillTint="66"/>
            <w:tcMar>
              <w:top w:w="57" w:type="dxa"/>
              <w:left w:w="57" w:type="dxa"/>
              <w:bottom w:w="57" w:type="dxa"/>
              <w:right w:w="57" w:type="dxa"/>
            </w:tcMar>
            <w:vAlign w:val="center"/>
          </w:tcPr>
          <w:p w14:paraId="00AB629C" w14:textId="638AEB31" w:rsidR="006C7CBD" w:rsidRPr="00D620CB" w:rsidRDefault="006C7CBD" w:rsidP="00A00D75">
            <w:pPr>
              <w:spacing w:line="240" w:lineRule="auto"/>
              <w:jc w:val="left"/>
              <w:rPr>
                <w:b/>
              </w:rPr>
            </w:pPr>
            <w:r w:rsidRPr="00D620CB">
              <w:rPr>
                <w:b/>
              </w:rPr>
              <w:t>Grupo de Procesos</w:t>
            </w:r>
          </w:p>
        </w:tc>
        <w:tc>
          <w:tcPr>
            <w:tcW w:w="1667" w:type="dxa"/>
            <w:shd w:val="clear" w:color="auto" w:fill="B4C6E7" w:themeFill="accent1" w:themeFillTint="66"/>
            <w:vAlign w:val="center"/>
          </w:tcPr>
          <w:p w14:paraId="731D294C" w14:textId="293DBA35" w:rsidR="006C7CBD" w:rsidRPr="00D620CB" w:rsidRDefault="00CF2286" w:rsidP="00A00D75">
            <w:pPr>
              <w:spacing w:line="240" w:lineRule="auto"/>
              <w:jc w:val="left"/>
              <w:rPr>
                <w:b/>
              </w:rPr>
            </w:pPr>
            <w:r>
              <w:rPr>
                <w:b/>
              </w:rPr>
              <w:t>Contexto</w:t>
            </w:r>
          </w:p>
        </w:tc>
      </w:tr>
      <w:tr w:rsidR="00A00D75" w14:paraId="41B99A1B" w14:textId="40C64417" w:rsidTr="00343ABC">
        <w:tc>
          <w:tcPr>
            <w:tcW w:w="440" w:type="dxa"/>
            <w:tcMar>
              <w:top w:w="57" w:type="dxa"/>
              <w:left w:w="57" w:type="dxa"/>
              <w:bottom w:w="57" w:type="dxa"/>
              <w:right w:w="57" w:type="dxa"/>
            </w:tcMar>
            <w:vAlign w:val="center"/>
          </w:tcPr>
          <w:p w14:paraId="7FB64677" w14:textId="036AE7E3" w:rsidR="00A00D75" w:rsidRDefault="00A00D75" w:rsidP="00A00D75">
            <w:pPr>
              <w:spacing w:line="240" w:lineRule="auto"/>
              <w:jc w:val="left"/>
            </w:pPr>
            <w:r>
              <w:t>1</w:t>
            </w:r>
          </w:p>
        </w:tc>
        <w:tc>
          <w:tcPr>
            <w:tcW w:w="3129" w:type="dxa"/>
            <w:tcMar>
              <w:top w:w="57" w:type="dxa"/>
              <w:left w:w="57" w:type="dxa"/>
              <w:bottom w:w="57" w:type="dxa"/>
              <w:right w:w="57" w:type="dxa"/>
            </w:tcMar>
            <w:vAlign w:val="center"/>
          </w:tcPr>
          <w:p w14:paraId="0EBA301B" w14:textId="7CF7B76A" w:rsidR="00A00D75" w:rsidRDefault="00A00D75" w:rsidP="00A00D75">
            <w:pPr>
              <w:spacing w:line="240" w:lineRule="auto"/>
              <w:jc w:val="left"/>
            </w:pPr>
            <w:r>
              <w:t>Gestión de la Integración del Proyecto</w:t>
            </w:r>
          </w:p>
        </w:tc>
        <w:tc>
          <w:tcPr>
            <w:tcW w:w="3151" w:type="dxa"/>
            <w:tcMar>
              <w:top w:w="57" w:type="dxa"/>
              <w:left w:w="57" w:type="dxa"/>
              <w:bottom w:w="57" w:type="dxa"/>
              <w:right w:w="57" w:type="dxa"/>
            </w:tcMar>
            <w:vAlign w:val="center"/>
          </w:tcPr>
          <w:p w14:paraId="17D42C71" w14:textId="3438163F" w:rsidR="00A00D75" w:rsidRDefault="00A00D75" w:rsidP="00A00D75">
            <w:pPr>
              <w:spacing w:line="240" w:lineRule="auto"/>
              <w:jc w:val="left"/>
            </w:pPr>
            <w:r>
              <w:t>Procesos de Inicio</w:t>
            </w:r>
          </w:p>
        </w:tc>
        <w:tc>
          <w:tcPr>
            <w:tcW w:w="1667" w:type="dxa"/>
            <w:vMerge w:val="restart"/>
            <w:vAlign w:val="center"/>
          </w:tcPr>
          <w:p w14:paraId="112F0D63" w14:textId="05BCBC37" w:rsidR="00A00D75" w:rsidRDefault="00A00D75" w:rsidP="00A00D75">
            <w:pPr>
              <w:spacing w:line="240" w:lineRule="auto"/>
              <w:jc w:val="left"/>
            </w:pPr>
            <w:r>
              <w:t>Definición del Proyecto</w:t>
            </w:r>
          </w:p>
        </w:tc>
      </w:tr>
      <w:tr w:rsidR="00A00D75" w14:paraId="2CF56938" w14:textId="55213913" w:rsidTr="00343ABC">
        <w:tc>
          <w:tcPr>
            <w:tcW w:w="440" w:type="dxa"/>
            <w:tcMar>
              <w:top w:w="57" w:type="dxa"/>
              <w:left w:w="57" w:type="dxa"/>
              <w:bottom w:w="57" w:type="dxa"/>
              <w:right w:w="57" w:type="dxa"/>
            </w:tcMar>
            <w:vAlign w:val="center"/>
          </w:tcPr>
          <w:p w14:paraId="0859DA59" w14:textId="374E8F29" w:rsidR="00A00D75" w:rsidRDefault="00A00D75" w:rsidP="00A00D75">
            <w:pPr>
              <w:spacing w:line="240" w:lineRule="auto"/>
              <w:jc w:val="left"/>
            </w:pPr>
            <w:r>
              <w:t>2</w:t>
            </w:r>
          </w:p>
        </w:tc>
        <w:tc>
          <w:tcPr>
            <w:tcW w:w="3129" w:type="dxa"/>
            <w:tcMar>
              <w:top w:w="57" w:type="dxa"/>
              <w:left w:w="57" w:type="dxa"/>
              <w:bottom w:w="57" w:type="dxa"/>
              <w:right w:w="57" w:type="dxa"/>
            </w:tcMar>
            <w:vAlign w:val="center"/>
          </w:tcPr>
          <w:p w14:paraId="7A1A4851" w14:textId="3E0FC098" w:rsidR="00A00D75" w:rsidRDefault="00A00D75" w:rsidP="00A00D75">
            <w:pPr>
              <w:spacing w:line="240" w:lineRule="auto"/>
              <w:jc w:val="left"/>
            </w:pPr>
            <w:r>
              <w:t>Gestión del Alcance del Proyecto</w:t>
            </w:r>
          </w:p>
        </w:tc>
        <w:tc>
          <w:tcPr>
            <w:tcW w:w="3151" w:type="dxa"/>
            <w:tcMar>
              <w:top w:w="57" w:type="dxa"/>
              <w:left w:w="57" w:type="dxa"/>
              <w:bottom w:w="57" w:type="dxa"/>
              <w:right w:w="57" w:type="dxa"/>
            </w:tcMar>
            <w:vAlign w:val="center"/>
          </w:tcPr>
          <w:p w14:paraId="5D555046" w14:textId="2DAD59B5" w:rsidR="00A00D75" w:rsidRDefault="00A00D75" w:rsidP="00A00D75">
            <w:pPr>
              <w:spacing w:line="240" w:lineRule="auto"/>
              <w:jc w:val="left"/>
            </w:pPr>
            <w:r>
              <w:t>Procesos de Inicio</w:t>
            </w:r>
          </w:p>
        </w:tc>
        <w:tc>
          <w:tcPr>
            <w:tcW w:w="1667" w:type="dxa"/>
            <w:vMerge/>
            <w:vAlign w:val="center"/>
          </w:tcPr>
          <w:p w14:paraId="76976AE3" w14:textId="113DEFC0" w:rsidR="00A00D75" w:rsidRDefault="00A00D75" w:rsidP="00A00D75">
            <w:pPr>
              <w:spacing w:line="240" w:lineRule="auto"/>
              <w:jc w:val="left"/>
            </w:pPr>
          </w:p>
        </w:tc>
      </w:tr>
      <w:tr w:rsidR="00A00D75" w14:paraId="40B040A0" w14:textId="29EC7044" w:rsidTr="00343ABC">
        <w:tc>
          <w:tcPr>
            <w:tcW w:w="440" w:type="dxa"/>
            <w:tcMar>
              <w:top w:w="57" w:type="dxa"/>
              <w:left w:w="57" w:type="dxa"/>
              <w:bottom w:w="57" w:type="dxa"/>
              <w:right w:w="57" w:type="dxa"/>
            </w:tcMar>
            <w:vAlign w:val="center"/>
          </w:tcPr>
          <w:p w14:paraId="5DD25060" w14:textId="5BD6EB5D" w:rsidR="00A00D75" w:rsidRDefault="00A00D75" w:rsidP="00A00D75">
            <w:pPr>
              <w:spacing w:line="240" w:lineRule="auto"/>
              <w:jc w:val="left"/>
            </w:pPr>
            <w:r>
              <w:t>3</w:t>
            </w:r>
          </w:p>
        </w:tc>
        <w:tc>
          <w:tcPr>
            <w:tcW w:w="3129" w:type="dxa"/>
            <w:tcMar>
              <w:top w:w="57" w:type="dxa"/>
              <w:left w:w="57" w:type="dxa"/>
              <w:bottom w:w="57" w:type="dxa"/>
              <w:right w:w="57" w:type="dxa"/>
            </w:tcMar>
            <w:vAlign w:val="center"/>
          </w:tcPr>
          <w:p w14:paraId="68625434" w14:textId="47AB517E" w:rsidR="00A00D75" w:rsidRDefault="00A00D75" w:rsidP="00A00D75">
            <w:pPr>
              <w:spacing w:line="240" w:lineRule="auto"/>
              <w:jc w:val="left"/>
            </w:pPr>
            <w:r>
              <w:t>Gestión de la Integración del Proyecto</w:t>
            </w:r>
          </w:p>
        </w:tc>
        <w:tc>
          <w:tcPr>
            <w:tcW w:w="3151" w:type="dxa"/>
            <w:tcMar>
              <w:top w:w="57" w:type="dxa"/>
              <w:left w:w="57" w:type="dxa"/>
              <w:bottom w:w="57" w:type="dxa"/>
              <w:right w:w="57" w:type="dxa"/>
            </w:tcMar>
            <w:vAlign w:val="center"/>
          </w:tcPr>
          <w:p w14:paraId="1F454D39" w14:textId="45C1D533" w:rsidR="00A00D75" w:rsidRDefault="00A00D75" w:rsidP="00A00D75">
            <w:pPr>
              <w:spacing w:line="240" w:lineRule="auto"/>
              <w:jc w:val="left"/>
            </w:pPr>
            <w:r>
              <w:t>Procesos de Ejecución</w:t>
            </w:r>
          </w:p>
        </w:tc>
        <w:tc>
          <w:tcPr>
            <w:tcW w:w="1667" w:type="dxa"/>
            <w:vMerge w:val="restart"/>
            <w:vAlign w:val="center"/>
          </w:tcPr>
          <w:p w14:paraId="6E9BA675" w14:textId="5FA3576F" w:rsidR="00A00D75" w:rsidRDefault="00A00D75" w:rsidP="00A00D75">
            <w:pPr>
              <w:spacing w:line="240" w:lineRule="auto"/>
              <w:jc w:val="left"/>
            </w:pPr>
            <w:r>
              <w:t>Dirección del Proyecto</w:t>
            </w:r>
          </w:p>
        </w:tc>
      </w:tr>
      <w:tr w:rsidR="00A00D75" w14:paraId="7EEF458F" w14:textId="644DDAD3" w:rsidTr="00343ABC">
        <w:tc>
          <w:tcPr>
            <w:tcW w:w="440" w:type="dxa"/>
            <w:tcMar>
              <w:top w:w="57" w:type="dxa"/>
              <w:left w:w="57" w:type="dxa"/>
              <w:bottom w:w="57" w:type="dxa"/>
              <w:right w:w="57" w:type="dxa"/>
            </w:tcMar>
            <w:vAlign w:val="center"/>
          </w:tcPr>
          <w:p w14:paraId="44AC0773" w14:textId="5F1035F6" w:rsidR="00A00D75" w:rsidRDefault="00A00D75" w:rsidP="00A00D75">
            <w:pPr>
              <w:spacing w:line="240" w:lineRule="auto"/>
              <w:jc w:val="left"/>
            </w:pPr>
            <w:r>
              <w:t>4</w:t>
            </w:r>
          </w:p>
        </w:tc>
        <w:tc>
          <w:tcPr>
            <w:tcW w:w="3129" w:type="dxa"/>
            <w:tcMar>
              <w:top w:w="57" w:type="dxa"/>
              <w:left w:w="57" w:type="dxa"/>
              <w:bottom w:w="57" w:type="dxa"/>
              <w:right w:w="57" w:type="dxa"/>
            </w:tcMar>
            <w:vAlign w:val="center"/>
          </w:tcPr>
          <w:p w14:paraId="16A6B201" w14:textId="60A90E15" w:rsidR="00A00D75" w:rsidRDefault="00A00D75" w:rsidP="00A00D75">
            <w:pPr>
              <w:spacing w:line="240" w:lineRule="auto"/>
              <w:jc w:val="left"/>
            </w:pPr>
            <w:r>
              <w:t>Gestión de la Integración del Proyecto</w:t>
            </w:r>
          </w:p>
        </w:tc>
        <w:tc>
          <w:tcPr>
            <w:tcW w:w="3151" w:type="dxa"/>
            <w:tcMar>
              <w:top w:w="57" w:type="dxa"/>
              <w:left w:w="57" w:type="dxa"/>
              <w:bottom w:w="57" w:type="dxa"/>
              <w:right w:w="57" w:type="dxa"/>
            </w:tcMar>
            <w:vAlign w:val="center"/>
          </w:tcPr>
          <w:p w14:paraId="14078112" w14:textId="4C1258D6" w:rsidR="00A00D75" w:rsidRDefault="00A00D75" w:rsidP="00A00D75">
            <w:pPr>
              <w:spacing w:line="240" w:lineRule="auto"/>
              <w:jc w:val="left"/>
            </w:pPr>
            <w:r>
              <w:t>Procesos de Monitoreo y Control</w:t>
            </w:r>
          </w:p>
        </w:tc>
        <w:tc>
          <w:tcPr>
            <w:tcW w:w="1667" w:type="dxa"/>
            <w:vMerge/>
            <w:vAlign w:val="center"/>
          </w:tcPr>
          <w:p w14:paraId="19D0C877" w14:textId="5413A8C2" w:rsidR="00A00D75" w:rsidRDefault="00A00D75" w:rsidP="00A00D75">
            <w:pPr>
              <w:spacing w:line="240" w:lineRule="auto"/>
              <w:jc w:val="left"/>
            </w:pPr>
          </w:p>
        </w:tc>
      </w:tr>
      <w:tr w:rsidR="00A00D75" w14:paraId="297D3B83" w14:textId="79A741B6" w:rsidTr="00343ABC">
        <w:tc>
          <w:tcPr>
            <w:tcW w:w="440" w:type="dxa"/>
            <w:tcMar>
              <w:top w:w="57" w:type="dxa"/>
              <w:left w:w="57" w:type="dxa"/>
              <w:bottom w:w="57" w:type="dxa"/>
              <w:right w:w="57" w:type="dxa"/>
            </w:tcMar>
            <w:vAlign w:val="center"/>
          </w:tcPr>
          <w:p w14:paraId="3C4C7DBA" w14:textId="0BF2FCC8" w:rsidR="00A00D75" w:rsidRDefault="00A00D75" w:rsidP="00A00D75">
            <w:pPr>
              <w:spacing w:line="240" w:lineRule="auto"/>
              <w:jc w:val="left"/>
            </w:pPr>
            <w:r>
              <w:t>5</w:t>
            </w:r>
          </w:p>
        </w:tc>
        <w:tc>
          <w:tcPr>
            <w:tcW w:w="3129" w:type="dxa"/>
            <w:tcMar>
              <w:top w:w="57" w:type="dxa"/>
              <w:left w:w="57" w:type="dxa"/>
              <w:bottom w:w="57" w:type="dxa"/>
              <w:right w:w="57" w:type="dxa"/>
            </w:tcMar>
            <w:vAlign w:val="center"/>
          </w:tcPr>
          <w:p w14:paraId="5D802F4C" w14:textId="3D63A704" w:rsidR="00A00D75" w:rsidRDefault="00A00D75" w:rsidP="00A00D75">
            <w:pPr>
              <w:spacing w:line="240" w:lineRule="auto"/>
              <w:jc w:val="left"/>
            </w:pPr>
            <w:r>
              <w:t>Gestión del Alcance del Proyecto</w:t>
            </w:r>
          </w:p>
        </w:tc>
        <w:tc>
          <w:tcPr>
            <w:tcW w:w="3151" w:type="dxa"/>
            <w:tcMar>
              <w:top w:w="57" w:type="dxa"/>
              <w:left w:w="57" w:type="dxa"/>
              <w:bottom w:w="57" w:type="dxa"/>
              <w:right w:w="57" w:type="dxa"/>
            </w:tcMar>
            <w:vAlign w:val="center"/>
          </w:tcPr>
          <w:p w14:paraId="19A35193" w14:textId="3FB0931C" w:rsidR="00A00D75" w:rsidRDefault="00A00D75" w:rsidP="00A00D75">
            <w:pPr>
              <w:spacing w:line="240" w:lineRule="auto"/>
              <w:jc w:val="left"/>
            </w:pPr>
            <w:r>
              <w:t>Procesos de Planificación</w:t>
            </w:r>
          </w:p>
        </w:tc>
        <w:tc>
          <w:tcPr>
            <w:tcW w:w="1667" w:type="dxa"/>
            <w:vMerge w:val="restart"/>
            <w:vAlign w:val="center"/>
          </w:tcPr>
          <w:p w14:paraId="2090E412" w14:textId="7E0838D5" w:rsidR="00A00D75" w:rsidRDefault="00A00D75" w:rsidP="00A00D75">
            <w:pPr>
              <w:spacing w:line="240" w:lineRule="auto"/>
              <w:jc w:val="left"/>
            </w:pPr>
            <w:r>
              <w:t>Planificación del Proyecto</w:t>
            </w:r>
          </w:p>
        </w:tc>
      </w:tr>
      <w:tr w:rsidR="00A00D75" w14:paraId="49B31910" w14:textId="718A513D" w:rsidTr="00343ABC">
        <w:tc>
          <w:tcPr>
            <w:tcW w:w="440" w:type="dxa"/>
            <w:tcMar>
              <w:top w:w="57" w:type="dxa"/>
              <w:left w:w="57" w:type="dxa"/>
              <w:bottom w:w="57" w:type="dxa"/>
              <w:right w:w="57" w:type="dxa"/>
            </w:tcMar>
            <w:vAlign w:val="center"/>
          </w:tcPr>
          <w:p w14:paraId="5101967A" w14:textId="76D5576C" w:rsidR="00A00D75" w:rsidRDefault="00A00D75" w:rsidP="00A00D75">
            <w:pPr>
              <w:spacing w:line="240" w:lineRule="auto"/>
              <w:jc w:val="left"/>
            </w:pPr>
            <w:r>
              <w:t>6</w:t>
            </w:r>
          </w:p>
        </w:tc>
        <w:tc>
          <w:tcPr>
            <w:tcW w:w="3129" w:type="dxa"/>
            <w:tcMar>
              <w:top w:w="57" w:type="dxa"/>
              <w:left w:w="57" w:type="dxa"/>
              <w:bottom w:w="57" w:type="dxa"/>
              <w:right w:w="57" w:type="dxa"/>
            </w:tcMar>
            <w:vAlign w:val="center"/>
          </w:tcPr>
          <w:p w14:paraId="44F69B5D" w14:textId="32C4D3B7" w:rsidR="00A00D75" w:rsidRDefault="00A00D75" w:rsidP="00A00D75">
            <w:pPr>
              <w:spacing w:line="240" w:lineRule="auto"/>
              <w:jc w:val="left"/>
            </w:pPr>
            <w:r>
              <w:t>Gestión del Cronograma del Proyecto</w:t>
            </w:r>
          </w:p>
        </w:tc>
        <w:tc>
          <w:tcPr>
            <w:tcW w:w="3151" w:type="dxa"/>
            <w:tcMar>
              <w:top w:w="57" w:type="dxa"/>
              <w:left w:w="57" w:type="dxa"/>
              <w:bottom w:w="57" w:type="dxa"/>
              <w:right w:w="57" w:type="dxa"/>
            </w:tcMar>
            <w:vAlign w:val="center"/>
          </w:tcPr>
          <w:p w14:paraId="43B31ED8" w14:textId="2B1C37E6" w:rsidR="00A00D75" w:rsidRDefault="00A00D75" w:rsidP="00A00D75">
            <w:pPr>
              <w:spacing w:line="240" w:lineRule="auto"/>
              <w:jc w:val="left"/>
            </w:pPr>
            <w:r>
              <w:t>Procesos de Planificación</w:t>
            </w:r>
          </w:p>
        </w:tc>
        <w:tc>
          <w:tcPr>
            <w:tcW w:w="1667" w:type="dxa"/>
            <w:vMerge/>
            <w:vAlign w:val="center"/>
          </w:tcPr>
          <w:p w14:paraId="625B9508" w14:textId="198D12B7" w:rsidR="00A00D75" w:rsidRDefault="00A00D75" w:rsidP="00A00D75">
            <w:pPr>
              <w:spacing w:line="240" w:lineRule="auto"/>
              <w:jc w:val="left"/>
            </w:pPr>
          </w:p>
        </w:tc>
      </w:tr>
      <w:tr w:rsidR="00A00D75" w14:paraId="2CACD07B" w14:textId="6E71481E" w:rsidTr="00343ABC">
        <w:tc>
          <w:tcPr>
            <w:tcW w:w="440" w:type="dxa"/>
            <w:tcMar>
              <w:top w:w="57" w:type="dxa"/>
              <w:left w:w="57" w:type="dxa"/>
              <w:bottom w:w="57" w:type="dxa"/>
              <w:right w:w="57" w:type="dxa"/>
            </w:tcMar>
            <w:vAlign w:val="center"/>
          </w:tcPr>
          <w:p w14:paraId="6D760686" w14:textId="30613B1B" w:rsidR="00A00D75" w:rsidRDefault="00A00D75" w:rsidP="00A00D75">
            <w:pPr>
              <w:spacing w:line="240" w:lineRule="auto"/>
              <w:jc w:val="left"/>
            </w:pPr>
            <w:r>
              <w:t>7</w:t>
            </w:r>
          </w:p>
        </w:tc>
        <w:tc>
          <w:tcPr>
            <w:tcW w:w="3129" w:type="dxa"/>
            <w:tcMar>
              <w:top w:w="57" w:type="dxa"/>
              <w:left w:w="57" w:type="dxa"/>
              <w:bottom w:w="57" w:type="dxa"/>
              <w:right w:w="57" w:type="dxa"/>
            </w:tcMar>
            <w:vAlign w:val="center"/>
          </w:tcPr>
          <w:p w14:paraId="63E53D1C" w14:textId="09054328" w:rsidR="00A00D75" w:rsidRDefault="00A00D75" w:rsidP="00A00D75">
            <w:pPr>
              <w:spacing w:line="240" w:lineRule="auto"/>
              <w:jc w:val="left"/>
            </w:pPr>
            <w:r>
              <w:t>Gestión de la Calidad del Proyecto</w:t>
            </w:r>
          </w:p>
        </w:tc>
        <w:tc>
          <w:tcPr>
            <w:tcW w:w="3151" w:type="dxa"/>
            <w:tcMar>
              <w:top w:w="57" w:type="dxa"/>
              <w:left w:w="57" w:type="dxa"/>
              <w:bottom w:w="57" w:type="dxa"/>
              <w:right w:w="57" w:type="dxa"/>
            </w:tcMar>
            <w:vAlign w:val="center"/>
          </w:tcPr>
          <w:p w14:paraId="6C6653E1" w14:textId="05C8C806" w:rsidR="00A00D75" w:rsidRDefault="00A00D75" w:rsidP="00A00D75">
            <w:pPr>
              <w:spacing w:line="240" w:lineRule="auto"/>
              <w:jc w:val="left"/>
            </w:pPr>
            <w:r>
              <w:t>Procesos de Ejecución</w:t>
            </w:r>
          </w:p>
        </w:tc>
        <w:tc>
          <w:tcPr>
            <w:tcW w:w="1667" w:type="dxa"/>
            <w:vMerge w:val="restart"/>
            <w:vAlign w:val="center"/>
          </w:tcPr>
          <w:p w14:paraId="0AE89C8A" w14:textId="6EEC7A84" w:rsidR="00A00D75" w:rsidRDefault="00A00D75" w:rsidP="00A00D75">
            <w:pPr>
              <w:spacing w:line="240" w:lineRule="auto"/>
              <w:jc w:val="left"/>
            </w:pPr>
            <w:r>
              <w:t>Gestión de la Calidad</w:t>
            </w:r>
          </w:p>
        </w:tc>
      </w:tr>
      <w:tr w:rsidR="00A00D75" w14:paraId="38771773" w14:textId="18CA1481" w:rsidTr="00343ABC">
        <w:tc>
          <w:tcPr>
            <w:tcW w:w="440" w:type="dxa"/>
            <w:tcMar>
              <w:top w:w="57" w:type="dxa"/>
              <w:left w:w="57" w:type="dxa"/>
              <w:bottom w:w="57" w:type="dxa"/>
              <w:right w:w="57" w:type="dxa"/>
            </w:tcMar>
            <w:vAlign w:val="center"/>
          </w:tcPr>
          <w:p w14:paraId="5E50F744" w14:textId="4BCB7B8E" w:rsidR="00A00D75" w:rsidRDefault="00A00D75" w:rsidP="00A00D75">
            <w:pPr>
              <w:spacing w:line="240" w:lineRule="auto"/>
              <w:jc w:val="left"/>
            </w:pPr>
            <w:r>
              <w:t>8</w:t>
            </w:r>
          </w:p>
        </w:tc>
        <w:tc>
          <w:tcPr>
            <w:tcW w:w="3129" w:type="dxa"/>
            <w:tcMar>
              <w:top w:w="57" w:type="dxa"/>
              <w:left w:w="57" w:type="dxa"/>
              <w:bottom w:w="57" w:type="dxa"/>
              <w:right w:w="57" w:type="dxa"/>
            </w:tcMar>
            <w:vAlign w:val="center"/>
          </w:tcPr>
          <w:p w14:paraId="632ACA09" w14:textId="1D2CB304" w:rsidR="00A00D75" w:rsidRDefault="00A00D75" w:rsidP="00A00D75">
            <w:pPr>
              <w:spacing w:line="240" w:lineRule="auto"/>
              <w:jc w:val="left"/>
            </w:pPr>
            <w:r>
              <w:t>Gestión de la Calidad del Proyecto</w:t>
            </w:r>
          </w:p>
        </w:tc>
        <w:tc>
          <w:tcPr>
            <w:tcW w:w="3151" w:type="dxa"/>
            <w:tcMar>
              <w:top w:w="57" w:type="dxa"/>
              <w:left w:w="57" w:type="dxa"/>
              <w:bottom w:w="57" w:type="dxa"/>
              <w:right w:w="57" w:type="dxa"/>
            </w:tcMar>
            <w:vAlign w:val="center"/>
          </w:tcPr>
          <w:p w14:paraId="7B95AF68" w14:textId="4217194C" w:rsidR="00A00D75" w:rsidRDefault="00A00D75" w:rsidP="00A00D75">
            <w:pPr>
              <w:spacing w:line="240" w:lineRule="auto"/>
              <w:jc w:val="left"/>
            </w:pPr>
            <w:r>
              <w:t>Procesos de Monitoreo y Control</w:t>
            </w:r>
          </w:p>
        </w:tc>
        <w:tc>
          <w:tcPr>
            <w:tcW w:w="1667" w:type="dxa"/>
            <w:vMerge/>
            <w:vAlign w:val="center"/>
          </w:tcPr>
          <w:p w14:paraId="1B815F73" w14:textId="510A773C" w:rsidR="00A00D75" w:rsidRDefault="00A00D75" w:rsidP="00A00D75">
            <w:pPr>
              <w:spacing w:line="240" w:lineRule="auto"/>
              <w:jc w:val="left"/>
            </w:pPr>
          </w:p>
        </w:tc>
      </w:tr>
      <w:tr w:rsidR="00A00D75" w14:paraId="4551CB24" w14:textId="4D37764C" w:rsidTr="00343ABC">
        <w:tc>
          <w:tcPr>
            <w:tcW w:w="440" w:type="dxa"/>
            <w:tcMar>
              <w:top w:w="57" w:type="dxa"/>
              <w:left w:w="57" w:type="dxa"/>
              <w:bottom w:w="57" w:type="dxa"/>
              <w:right w:w="57" w:type="dxa"/>
            </w:tcMar>
            <w:vAlign w:val="center"/>
          </w:tcPr>
          <w:p w14:paraId="5635A590" w14:textId="6DEAF66C" w:rsidR="00A00D75" w:rsidRDefault="00A00D75" w:rsidP="00A00D75">
            <w:pPr>
              <w:spacing w:line="240" w:lineRule="auto"/>
              <w:jc w:val="left"/>
            </w:pPr>
            <w:r>
              <w:t>9</w:t>
            </w:r>
          </w:p>
        </w:tc>
        <w:tc>
          <w:tcPr>
            <w:tcW w:w="3129" w:type="dxa"/>
            <w:tcMar>
              <w:top w:w="57" w:type="dxa"/>
              <w:left w:w="57" w:type="dxa"/>
              <w:bottom w:w="57" w:type="dxa"/>
              <w:right w:w="57" w:type="dxa"/>
            </w:tcMar>
            <w:vAlign w:val="center"/>
          </w:tcPr>
          <w:p w14:paraId="631D679E" w14:textId="783CFB9A" w:rsidR="00A00D75" w:rsidRDefault="00A00D75" w:rsidP="00A00D75">
            <w:pPr>
              <w:spacing w:line="240" w:lineRule="auto"/>
              <w:jc w:val="left"/>
            </w:pPr>
            <w:r>
              <w:t>Gestión de los Recursos del Proyecto</w:t>
            </w:r>
          </w:p>
        </w:tc>
        <w:tc>
          <w:tcPr>
            <w:tcW w:w="3151" w:type="dxa"/>
            <w:tcMar>
              <w:top w:w="57" w:type="dxa"/>
              <w:left w:w="57" w:type="dxa"/>
              <w:bottom w:w="57" w:type="dxa"/>
              <w:right w:w="57" w:type="dxa"/>
            </w:tcMar>
            <w:vAlign w:val="center"/>
          </w:tcPr>
          <w:p w14:paraId="7A1CFE39" w14:textId="5B74FAFF" w:rsidR="00A00D75" w:rsidRDefault="00A00D75" w:rsidP="00A00D75">
            <w:pPr>
              <w:spacing w:line="240" w:lineRule="auto"/>
              <w:jc w:val="left"/>
            </w:pPr>
            <w:r>
              <w:t>Procesos de Planificación</w:t>
            </w:r>
          </w:p>
        </w:tc>
        <w:tc>
          <w:tcPr>
            <w:tcW w:w="1667" w:type="dxa"/>
            <w:vMerge w:val="restart"/>
            <w:vAlign w:val="center"/>
          </w:tcPr>
          <w:p w14:paraId="63C2324D" w14:textId="24A0BDC4" w:rsidR="00A00D75" w:rsidRDefault="00A00D75" w:rsidP="00A00D75">
            <w:pPr>
              <w:spacing w:line="240" w:lineRule="auto"/>
              <w:jc w:val="left"/>
            </w:pPr>
            <w:r>
              <w:t>Gestión de las Personas</w:t>
            </w:r>
          </w:p>
        </w:tc>
      </w:tr>
      <w:tr w:rsidR="00A00D75" w14:paraId="39BF8030" w14:textId="2C109502" w:rsidTr="00343ABC">
        <w:tc>
          <w:tcPr>
            <w:tcW w:w="440" w:type="dxa"/>
            <w:tcMar>
              <w:top w:w="57" w:type="dxa"/>
              <w:left w:w="57" w:type="dxa"/>
              <w:bottom w:w="57" w:type="dxa"/>
              <w:right w:w="57" w:type="dxa"/>
            </w:tcMar>
            <w:vAlign w:val="center"/>
          </w:tcPr>
          <w:p w14:paraId="69EFDB6F" w14:textId="21421278" w:rsidR="00A00D75" w:rsidRDefault="00A00D75" w:rsidP="00A00D75">
            <w:pPr>
              <w:spacing w:line="240" w:lineRule="auto"/>
              <w:jc w:val="left"/>
            </w:pPr>
            <w:r>
              <w:t>10</w:t>
            </w:r>
          </w:p>
        </w:tc>
        <w:tc>
          <w:tcPr>
            <w:tcW w:w="3129" w:type="dxa"/>
            <w:tcMar>
              <w:top w:w="57" w:type="dxa"/>
              <w:left w:w="57" w:type="dxa"/>
              <w:bottom w:w="57" w:type="dxa"/>
              <w:right w:w="57" w:type="dxa"/>
            </w:tcMar>
            <w:vAlign w:val="center"/>
          </w:tcPr>
          <w:p w14:paraId="31C21953" w14:textId="1A88931C" w:rsidR="00A00D75" w:rsidRDefault="00A00D75" w:rsidP="00A00D75">
            <w:pPr>
              <w:spacing w:line="240" w:lineRule="auto"/>
              <w:jc w:val="left"/>
            </w:pPr>
            <w:r>
              <w:t>Gestión de los Recursos del Proyecto</w:t>
            </w:r>
          </w:p>
        </w:tc>
        <w:tc>
          <w:tcPr>
            <w:tcW w:w="3151" w:type="dxa"/>
            <w:tcMar>
              <w:top w:w="57" w:type="dxa"/>
              <w:left w:w="57" w:type="dxa"/>
              <w:bottom w:w="57" w:type="dxa"/>
              <w:right w:w="57" w:type="dxa"/>
            </w:tcMar>
            <w:vAlign w:val="center"/>
          </w:tcPr>
          <w:p w14:paraId="7E52637C" w14:textId="75298422" w:rsidR="00A00D75" w:rsidRDefault="00A00D75" w:rsidP="00A00D75">
            <w:pPr>
              <w:spacing w:line="240" w:lineRule="auto"/>
              <w:jc w:val="left"/>
            </w:pPr>
            <w:r>
              <w:t>Procesos de Ejecución</w:t>
            </w:r>
          </w:p>
        </w:tc>
        <w:tc>
          <w:tcPr>
            <w:tcW w:w="1667" w:type="dxa"/>
            <w:vMerge/>
            <w:vAlign w:val="center"/>
          </w:tcPr>
          <w:p w14:paraId="133129D2" w14:textId="77777777" w:rsidR="00A00D75" w:rsidRDefault="00A00D75" w:rsidP="00A00D75">
            <w:pPr>
              <w:spacing w:line="240" w:lineRule="auto"/>
              <w:jc w:val="left"/>
            </w:pPr>
          </w:p>
        </w:tc>
      </w:tr>
      <w:tr w:rsidR="00A00D75" w14:paraId="0F6D16A1" w14:textId="601E2AB0" w:rsidTr="00343ABC">
        <w:tc>
          <w:tcPr>
            <w:tcW w:w="440" w:type="dxa"/>
            <w:tcMar>
              <w:top w:w="57" w:type="dxa"/>
              <w:left w:w="57" w:type="dxa"/>
              <w:bottom w:w="57" w:type="dxa"/>
              <w:right w:w="57" w:type="dxa"/>
            </w:tcMar>
            <w:vAlign w:val="center"/>
          </w:tcPr>
          <w:p w14:paraId="35EF43BF" w14:textId="013E4616" w:rsidR="00A00D75" w:rsidRDefault="00A00D75" w:rsidP="00A00D75">
            <w:pPr>
              <w:spacing w:line="240" w:lineRule="auto"/>
              <w:jc w:val="left"/>
            </w:pPr>
            <w:r>
              <w:t>11</w:t>
            </w:r>
          </w:p>
        </w:tc>
        <w:tc>
          <w:tcPr>
            <w:tcW w:w="3129" w:type="dxa"/>
            <w:tcMar>
              <w:top w:w="57" w:type="dxa"/>
              <w:left w:w="57" w:type="dxa"/>
              <w:bottom w:w="57" w:type="dxa"/>
              <w:right w:w="57" w:type="dxa"/>
            </w:tcMar>
            <w:vAlign w:val="center"/>
          </w:tcPr>
          <w:p w14:paraId="3706C67C" w14:textId="7EA3DAF4" w:rsidR="00A00D75" w:rsidRDefault="00A00D75" w:rsidP="00A00D75">
            <w:pPr>
              <w:spacing w:line="240" w:lineRule="auto"/>
              <w:jc w:val="left"/>
            </w:pPr>
            <w:r>
              <w:t>Gestión de los Riesgos del Proyecto</w:t>
            </w:r>
          </w:p>
        </w:tc>
        <w:tc>
          <w:tcPr>
            <w:tcW w:w="3151" w:type="dxa"/>
            <w:tcMar>
              <w:top w:w="57" w:type="dxa"/>
              <w:left w:w="57" w:type="dxa"/>
              <w:bottom w:w="57" w:type="dxa"/>
              <w:right w:w="57" w:type="dxa"/>
            </w:tcMar>
            <w:vAlign w:val="center"/>
          </w:tcPr>
          <w:p w14:paraId="19F9638F" w14:textId="06674830" w:rsidR="00A00D75" w:rsidRDefault="00A00D75" w:rsidP="00A00D75">
            <w:pPr>
              <w:spacing w:line="240" w:lineRule="auto"/>
              <w:jc w:val="left"/>
            </w:pPr>
            <w:r>
              <w:t>Procesos de Planificación</w:t>
            </w:r>
          </w:p>
        </w:tc>
        <w:tc>
          <w:tcPr>
            <w:tcW w:w="1667" w:type="dxa"/>
            <w:vMerge w:val="restart"/>
            <w:vAlign w:val="center"/>
          </w:tcPr>
          <w:p w14:paraId="00589422" w14:textId="35DEE263" w:rsidR="00A00D75" w:rsidRDefault="00A00D75" w:rsidP="00A00D75">
            <w:pPr>
              <w:spacing w:line="240" w:lineRule="auto"/>
              <w:jc w:val="left"/>
            </w:pPr>
            <w:r>
              <w:t>Gestión de los Riesgos</w:t>
            </w:r>
          </w:p>
        </w:tc>
      </w:tr>
      <w:tr w:rsidR="00A00D75" w14:paraId="3D24D626" w14:textId="613788EF" w:rsidTr="00343ABC">
        <w:tc>
          <w:tcPr>
            <w:tcW w:w="440" w:type="dxa"/>
            <w:tcMar>
              <w:top w:w="57" w:type="dxa"/>
              <w:left w:w="57" w:type="dxa"/>
              <w:bottom w:w="57" w:type="dxa"/>
              <w:right w:w="57" w:type="dxa"/>
            </w:tcMar>
            <w:vAlign w:val="center"/>
          </w:tcPr>
          <w:p w14:paraId="55B9C378" w14:textId="0E5A1D08" w:rsidR="00A00D75" w:rsidRDefault="00A00D75" w:rsidP="00A00D75">
            <w:pPr>
              <w:spacing w:line="240" w:lineRule="auto"/>
              <w:jc w:val="left"/>
            </w:pPr>
            <w:r>
              <w:t>12</w:t>
            </w:r>
          </w:p>
        </w:tc>
        <w:tc>
          <w:tcPr>
            <w:tcW w:w="3129" w:type="dxa"/>
            <w:tcMar>
              <w:top w:w="57" w:type="dxa"/>
              <w:left w:w="57" w:type="dxa"/>
              <w:bottom w:w="57" w:type="dxa"/>
              <w:right w:w="57" w:type="dxa"/>
            </w:tcMar>
            <w:vAlign w:val="center"/>
          </w:tcPr>
          <w:p w14:paraId="528CC456" w14:textId="640FAB40" w:rsidR="00A00D75" w:rsidRDefault="00A00D75" w:rsidP="00A00D75">
            <w:pPr>
              <w:spacing w:line="240" w:lineRule="auto"/>
              <w:jc w:val="left"/>
            </w:pPr>
            <w:r>
              <w:t>Gestión de los Riesgos del Proyecto</w:t>
            </w:r>
          </w:p>
        </w:tc>
        <w:tc>
          <w:tcPr>
            <w:tcW w:w="3151" w:type="dxa"/>
            <w:tcMar>
              <w:top w:w="57" w:type="dxa"/>
              <w:left w:w="57" w:type="dxa"/>
              <w:bottom w:w="57" w:type="dxa"/>
              <w:right w:w="57" w:type="dxa"/>
            </w:tcMar>
            <w:vAlign w:val="center"/>
          </w:tcPr>
          <w:p w14:paraId="7D54E6BD" w14:textId="6CF3D6B0" w:rsidR="00A00D75" w:rsidRDefault="00A00D75" w:rsidP="00A00D75">
            <w:pPr>
              <w:spacing w:line="240" w:lineRule="auto"/>
              <w:jc w:val="left"/>
            </w:pPr>
            <w:r>
              <w:t>Procesos de Ejecución</w:t>
            </w:r>
          </w:p>
        </w:tc>
        <w:tc>
          <w:tcPr>
            <w:tcW w:w="1667" w:type="dxa"/>
            <w:vMerge/>
            <w:vAlign w:val="center"/>
          </w:tcPr>
          <w:p w14:paraId="2A8D1597" w14:textId="77777777" w:rsidR="00A00D75" w:rsidRDefault="00A00D75" w:rsidP="00A00D75">
            <w:pPr>
              <w:spacing w:line="240" w:lineRule="auto"/>
              <w:jc w:val="left"/>
            </w:pPr>
          </w:p>
        </w:tc>
      </w:tr>
    </w:tbl>
    <w:p w14:paraId="5D038E16" w14:textId="32675FF4" w:rsidR="0079066C" w:rsidRDefault="0079066C" w:rsidP="003A3B8D">
      <w:pPr>
        <w:rPr>
          <w:color w:val="FF0000"/>
        </w:rPr>
      </w:pPr>
    </w:p>
    <w:p w14:paraId="01974EF1" w14:textId="75B51BE6" w:rsidR="00DA6B3D" w:rsidRPr="009A751F" w:rsidRDefault="00321371" w:rsidP="00BC01A6">
      <w:r>
        <w:br w:type="page"/>
      </w:r>
      <w:r w:rsidR="00335AFB" w:rsidRPr="009A751F">
        <w:lastRenderedPageBreak/>
        <w:t>Considerando</w:t>
      </w:r>
      <w:r w:rsidR="00343ABC">
        <w:t xml:space="preserve"> lo resultados anterior, como también los contextos identificados</w:t>
      </w:r>
      <w:r w:rsidR="007E271A">
        <w:t>, los siguientes corresponderán a los factores críticos que ZOFRI S.A. debe gestionar durante el desarrollo de sus proyectos informáticos:</w:t>
      </w:r>
    </w:p>
    <w:p w14:paraId="3B0E750C" w14:textId="34AD1CDC" w:rsidR="003245C7" w:rsidRDefault="003245C7" w:rsidP="003A3B8D"/>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4961"/>
      </w:tblGrid>
      <w:tr w:rsidR="00B46646" w:rsidRPr="009E25F2" w14:paraId="0E72A17E" w14:textId="77777777" w:rsidTr="0001036D">
        <w:trPr>
          <w:jc w:val="center"/>
        </w:trPr>
        <w:tc>
          <w:tcPr>
            <w:tcW w:w="2467" w:type="dxa"/>
            <w:shd w:val="clear" w:color="auto" w:fill="D9E2F3"/>
            <w:tcMar>
              <w:top w:w="57" w:type="dxa"/>
              <w:left w:w="57" w:type="dxa"/>
              <w:bottom w:w="57" w:type="dxa"/>
              <w:right w:w="57" w:type="dxa"/>
            </w:tcMar>
            <w:vAlign w:val="center"/>
          </w:tcPr>
          <w:p w14:paraId="781DE30A" w14:textId="26B43FD4" w:rsidR="00B46646" w:rsidRPr="00776BFA" w:rsidRDefault="00B46646" w:rsidP="00FB202F">
            <w:pPr>
              <w:spacing w:line="240" w:lineRule="auto"/>
              <w:jc w:val="left"/>
              <w:rPr>
                <w:b/>
              </w:rPr>
            </w:pPr>
            <w:r w:rsidRPr="00776BFA">
              <w:rPr>
                <w:b/>
              </w:rPr>
              <w:t>Factor Crítico</w:t>
            </w:r>
          </w:p>
        </w:tc>
        <w:tc>
          <w:tcPr>
            <w:tcW w:w="4961" w:type="dxa"/>
            <w:shd w:val="clear" w:color="auto" w:fill="D9E2F3"/>
            <w:tcMar>
              <w:top w:w="57" w:type="dxa"/>
              <w:left w:w="57" w:type="dxa"/>
              <w:bottom w:w="57" w:type="dxa"/>
              <w:right w:w="57" w:type="dxa"/>
            </w:tcMar>
            <w:vAlign w:val="center"/>
          </w:tcPr>
          <w:p w14:paraId="53AF7D9C" w14:textId="0F52B732" w:rsidR="00B46646" w:rsidRPr="00FB202F" w:rsidRDefault="00B46646" w:rsidP="00FB202F">
            <w:pPr>
              <w:spacing w:line="240" w:lineRule="auto"/>
              <w:jc w:val="left"/>
              <w:rPr>
                <w:b/>
              </w:rPr>
            </w:pPr>
            <w:r w:rsidRPr="00FB202F">
              <w:rPr>
                <w:b/>
              </w:rPr>
              <w:t>Áreas de Conocimientos</w:t>
            </w:r>
            <w:r>
              <w:rPr>
                <w:b/>
              </w:rPr>
              <w:t xml:space="preserve"> según PMBOK</w:t>
            </w:r>
          </w:p>
        </w:tc>
      </w:tr>
      <w:tr w:rsidR="00B46646" w14:paraId="529ECAAF" w14:textId="77777777" w:rsidTr="0001036D">
        <w:trPr>
          <w:jc w:val="center"/>
        </w:trPr>
        <w:tc>
          <w:tcPr>
            <w:tcW w:w="2467" w:type="dxa"/>
            <w:shd w:val="clear" w:color="auto" w:fill="auto"/>
            <w:tcMar>
              <w:top w:w="57" w:type="dxa"/>
              <w:left w:w="57" w:type="dxa"/>
              <w:bottom w:w="57" w:type="dxa"/>
              <w:right w:w="57" w:type="dxa"/>
            </w:tcMar>
            <w:vAlign w:val="center"/>
          </w:tcPr>
          <w:p w14:paraId="5EAA0DC0" w14:textId="1E4758C6" w:rsidR="00B46646" w:rsidRPr="00776BFA" w:rsidRDefault="00B46646" w:rsidP="00FB202F">
            <w:pPr>
              <w:spacing w:line="240" w:lineRule="auto"/>
              <w:jc w:val="left"/>
              <w:rPr>
                <w:b/>
              </w:rPr>
            </w:pPr>
            <w:r w:rsidRPr="00776BFA">
              <w:rPr>
                <w:b/>
              </w:rPr>
              <w:t>Inicialización</w:t>
            </w:r>
          </w:p>
        </w:tc>
        <w:tc>
          <w:tcPr>
            <w:tcW w:w="4961" w:type="dxa"/>
            <w:shd w:val="clear" w:color="auto" w:fill="auto"/>
            <w:tcMar>
              <w:top w:w="57" w:type="dxa"/>
              <w:left w:w="57" w:type="dxa"/>
              <w:bottom w:w="57" w:type="dxa"/>
              <w:right w:w="57" w:type="dxa"/>
            </w:tcMar>
            <w:vAlign w:val="center"/>
          </w:tcPr>
          <w:p w14:paraId="519F7B3D" w14:textId="77777777" w:rsidR="00B46646" w:rsidRDefault="00B46646" w:rsidP="00FB202F">
            <w:pPr>
              <w:spacing w:line="240" w:lineRule="auto"/>
              <w:jc w:val="left"/>
            </w:pPr>
            <w:r>
              <w:t>Gestión del Alcance</w:t>
            </w:r>
          </w:p>
          <w:p w14:paraId="2531F93A" w14:textId="0FC564C2" w:rsidR="00B46646" w:rsidRDefault="00B46646" w:rsidP="00FB202F">
            <w:pPr>
              <w:spacing w:line="240" w:lineRule="auto"/>
              <w:jc w:val="left"/>
            </w:pPr>
            <w:r>
              <w:t>Gestión del Cronograma</w:t>
            </w:r>
          </w:p>
          <w:p w14:paraId="22B71815" w14:textId="174542BE" w:rsidR="00B46646" w:rsidRDefault="00B46646" w:rsidP="00FB202F">
            <w:pPr>
              <w:spacing w:line="240" w:lineRule="auto"/>
              <w:jc w:val="left"/>
            </w:pPr>
            <w:r>
              <w:t>Gestión de los Costos</w:t>
            </w:r>
          </w:p>
          <w:p w14:paraId="6287F49E" w14:textId="77777777" w:rsidR="00B46646" w:rsidRDefault="00B46646" w:rsidP="00FB202F">
            <w:pPr>
              <w:spacing w:line="240" w:lineRule="auto"/>
              <w:jc w:val="left"/>
            </w:pPr>
            <w:r>
              <w:t>Gestión de la Calidad</w:t>
            </w:r>
          </w:p>
          <w:p w14:paraId="1F0CA0AF" w14:textId="571E36E8" w:rsidR="00B46646" w:rsidRDefault="00B46646" w:rsidP="00FB202F">
            <w:pPr>
              <w:spacing w:line="240" w:lineRule="auto"/>
              <w:jc w:val="left"/>
            </w:pPr>
            <w:r>
              <w:t>Gestión de los Recursos</w:t>
            </w:r>
          </w:p>
          <w:p w14:paraId="3D2D51DA" w14:textId="686A7023" w:rsidR="00B46646" w:rsidRDefault="00B46646" w:rsidP="00FB202F">
            <w:pPr>
              <w:spacing w:line="240" w:lineRule="auto"/>
              <w:jc w:val="left"/>
            </w:pPr>
            <w:r>
              <w:t>Gestión de las Comunicaciones</w:t>
            </w:r>
          </w:p>
          <w:p w14:paraId="3E154FAF" w14:textId="04DB003B" w:rsidR="00B46646" w:rsidRDefault="00B46646" w:rsidP="00FB202F">
            <w:pPr>
              <w:spacing w:line="240" w:lineRule="auto"/>
              <w:jc w:val="left"/>
            </w:pPr>
            <w:r>
              <w:t>Gestión de Interesados</w:t>
            </w:r>
          </w:p>
        </w:tc>
      </w:tr>
      <w:tr w:rsidR="00B46646" w14:paraId="61D8E545" w14:textId="77777777" w:rsidTr="0001036D">
        <w:trPr>
          <w:jc w:val="center"/>
        </w:trPr>
        <w:tc>
          <w:tcPr>
            <w:tcW w:w="2467" w:type="dxa"/>
            <w:shd w:val="clear" w:color="auto" w:fill="auto"/>
            <w:tcMar>
              <w:top w:w="57" w:type="dxa"/>
              <w:left w:w="57" w:type="dxa"/>
              <w:bottom w:w="57" w:type="dxa"/>
              <w:right w:w="57" w:type="dxa"/>
            </w:tcMar>
            <w:vAlign w:val="center"/>
          </w:tcPr>
          <w:p w14:paraId="30D27ACF" w14:textId="59A23F0B" w:rsidR="00B46646" w:rsidRPr="00776BFA" w:rsidRDefault="00B46646" w:rsidP="00FB202F">
            <w:pPr>
              <w:spacing w:line="240" w:lineRule="auto"/>
              <w:jc w:val="left"/>
              <w:rPr>
                <w:b/>
              </w:rPr>
            </w:pPr>
            <w:r w:rsidRPr="00776BFA">
              <w:rPr>
                <w:b/>
              </w:rPr>
              <w:t>Dirección</w:t>
            </w:r>
          </w:p>
        </w:tc>
        <w:tc>
          <w:tcPr>
            <w:tcW w:w="4961" w:type="dxa"/>
            <w:shd w:val="clear" w:color="auto" w:fill="auto"/>
            <w:tcMar>
              <w:top w:w="57" w:type="dxa"/>
              <w:left w:w="57" w:type="dxa"/>
              <w:bottom w:w="57" w:type="dxa"/>
              <w:right w:w="57" w:type="dxa"/>
            </w:tcMar>
            <w:vAlign w:val="center"/>
          </w:tcPr>
          <w:p w14:paraId="12CCA021" w14:textId="77777777" w:rsidR="00B46646" w:rsidRDefault="00B46646" w:rsidP="00FB202F">
            <w:pPr>
              <w:spacing w:line="240" w:lineRule="auto"/>
              <w:jc w:val="left"/>
            </w:pPr>
            <w:r>
              <w:t>Gestión del Alcance</w:t>
            </w:r>
          </w:p>
          <w:p w14:paraId="4F27C5EA" w14:textId="77777777" w:rsidR="00B46646" w:rsidRDefault="00B46646" w:rsidP="00FB202F">
            <w:pPr>
              <w:spacing w:line="240" w:lineRule="auto"/>
              <w:jc w:val="left"/>
            </w:pPr>
            <w:r>
              <w:t>Gestión del Cronograma</w:t>
            </w:r>
          </w:p>
          <w:p w14:paraId="43E07720" w14:textId="77777777" w:rsidR="00B46646" w:rsidRDefault="00B46646" w:rsidP="00FB202F">
            <w:pPr>
              <w:spacing w:line="240" w:lineRule="auto"/>
              <w:jc w:val="left"/>
            </w:pPr>
            <w:r>
              <w:t>Gestión de los Costos</w:t>
            </w:r>
          </w:p>
          <w:p w14:paraId="1546EDA8" w14:textId="77777777" w:rsidR="00B46646" w:rsidRDefault="00B46646" w:rsidP="00FB202F">
            <w:pPr>
              <w:spacing w:line="240" w:lineRule="auto"/>
              <w:jc w:val="left"/>
            </w:pPr>
            <w:r>
              <w:t>Gestión de la Calidad</w:t>
            </w:r>
          </w:p>
          <w:p w14:paraId="5D17F024" w14:textId="521B01D2" w:rsidR="00B46646" w:rsidRDefault="00B46646" w:rsidP="00FB202F">
            <w:pPr>
              <w:spacing w:line="240" w:lineRule="auto"/>
              <w:jc w:val="left"/>
            </w:pPr>
            <w:r>
              <w:t>Gestión de los Recursos</w:t>
            </w:r>
          </w:p>
          <w:p w14:paraId="7121C4A1" w14:textId="513E24BD" w:rsidR="00B46646" w:rsidRDefault="00B46646" w:rsidP="00FB202F">
            <w:pPr>
              <w:spacing w:line="240" w:lineRule="auto"/>
              <w:jc w:val="left"/>
            </w:pPr>
            <w:r>
              <w:t>Gestión de las Adquisiciones</w:t>
            </w:r>
          </w:p>
          <w:p w14:paraId="7A647210" w14:textId="77777777" w:rsidR="00B46646" w:rsidRDefault="00B46646" w:rsidP="00FB202F">
            <w:pPr>
              <w:spacing w:line="240" w:lineRule="auto"/>
              <w:jc w:val="left"/>
            </w:pPr>
            <w:r>
              <w:t>Gestión de las Comunicaciones</w:t>
            </w:r>
          </w:p>
          <w:p w14:paraId="3BA5C73B" w14:textId="7A78B99C" w:rsidR="00B46646" w:rsidRDefault="00B46646" w:rsidP="00FB202F">
            <w:pPr>
              <w:spacing w:line="240" w:lineRule="auto"/>
              <w:jc w:val="left"/>
            </w:pPr>
            <w:r>
              <w:t>Gestión de Interesados</w:t>
            </w:r>
          </w:p>
        </w:tc>
      </w:tr>
      <w:tr w:rsidR="00B46646" w14:paraId="18D82791" w14:textId="77777777" w:rsidTr="0001036D">
        <w:trPr>
          <w:trHeight w:val="851"/>
          <w:jc w:val="center"/>
        </w:trPr>
        <w:tc>
          <w:tcPr>
            <w:tcW w:w="2467" w:type="dxa"/>
            <w:shd w:val="clear" w:color="auto" w:fill="auto"/>
            <w:tcMar>
              <w:top w:w="57" w:type="dxa"/>
              <w:left w:w="57" w:type="dxa"/>
              <w:bottom w:w="57" w:type="dxa"/>
              <w:right w:w="57" w:type="dxa"/>
            </w:tcMar>
            <w:vAlign w:val="center"/>
          </w:tcPr>
          <w:p w14:paraId="58E062CE" w14:textId="29F039FB" w:rsidR="00B46646" w:rsidRPr="00776BFA" w:rsidRDefault="00B46646" w:rsidP="00FB202F">
            <w:pPr>
              <w:spacing w:line="240" w:lineRule="auto"/>
              <w:jc w:val="left"/>
              <w:rPr>
                <w:b/>
              </w:rPr>
            </w:pPr>
            <w:r w:rsidRPr="00776BFA">
              <w:rPr>
                <w:b/>
              </w:rPr>
              <w:t>Planificación</w:t>
            </w:r>
          </w:p>
        </w:tc>
        <w:tc>
          <w:tcPr>
            <w:tcW w:w="4961" w:type="dxa"/>
            <w:shd w:val="clear" w:color="auto" w:fill="auto"/>
            <w:tcMar>
              <w:top w:w="57" w:type="dxa"/>
              <w:left w:w="57" w:type="dxa"/>
              <w:bottom w:w="57" w:type="dxa"/>
              <w:right w:w="57" w:type="dxa"/>
            </w:tcMar>
            <w:vAlign w:val="center"/>
          </w:tcPr>
          <w:p w14:paraId="4B929C86" w14:textId="77777777" w:rsidR="00B46646" w:rsidRDefault="00B46646" w:rsidP="00FB202F">
            <w:pPr>
              <w:spacing w:line="240" w:lineRule="auto"/>
              <w:jc w:val="left"/>
            </w:pPr>
            <w:r>
              <w:t>Gestión del Cronograma</w:t>
            </w:r>
          </w:p>
          <w:p w14:paraId="05AEAAB9" w14:textId="11849020" w:rsidR="00B46646" w:rsidRDefault="00B46646" w:rsidP="00FB202F">
            <w:pPr>
              <w:spacing w:line="240" w:lineRule="auto"/>
              <w:jc w:val="left"/>
            </w:pPr>
            <w:r>
              <w:t>Gestión de los Costos</w:t>
            </w:r>
          </w:p>
        </w:tc>
      </w:tr>
      <w:tr w:rsidR="00B46646" w14:paraId="034AE885" w14:textId="77777777" w:rsidTr="0001036D">
        <w:trPr>
          <w:trHeight w:val="879"/>
          <w:jc w:val="center"/>
        </w:trPr>
        <w:tc>
          <w:tcPr>
            <w:tcW w:w="2467" w:type="dxa"/>
            <w:shd w:val="clear" w:color="auto" w:fill="auto"/>
            <w:tcMar>
              <w:top w:w="57" w:type="dxa"/>
              <w:left w:w="57" w:type="dxa"/>
              <w:bottom w:w="57" w:type="dxa"/>
              <w:right w:w="57" w:type="dxa"/>
            </w:tcMar>
            <w:vAlign w:val="center"/>
          </w:tcPr>
          <w:p w14:paraId="3772AD88" w14:textId="7BE5DA43" w:rsidR="00B46646" w:rsidRPr="00776BFA" w:rsidRDefault="00B46646" w:rsidP="00FB202F">
            <w:pPr>
              <w:spacing w:line="240" w:lineRule="auto"/>
              <w:jc w:val="left"/>
              <w:rPr>
                <w:b/>
              </w:rPr>
            </w:pPr>
            <w:r w:rsidRPr="00776BFA">
              <w:rPr>
                <w:b/>
              </w:rPr>
              <w:t>Aseguramiento de</w:t>
            </w:r>
            <w:r w:rsidR="00423B22">
              <w:rPr>
                <w:b/>
              </w:rPr>
              <w:t xml:space="preserve"> la</w:t>
            </w:r>
            <w:r w:rsidRPr="00776BFA">
              <w:rPr>
                <w:b/>
              </w:rPr>
              <w:t xml:space="preserve"> Calidad</w:t>
            </w:r>
          </w:p>
        </w:tc>
        <w:tc>
          <w:tcPr>
            <w:tcW w:w="4961" w:type="dxa"/>
            <w:shd w:val="clear" w:color="auto" w:fill="auto"/>
            <w:tcMar>
              <w:top w:w="57" w:type="dxa"/>
              <w:left w:w="57" w:type="dxa"/>
              <w:bottom w:w="57" w:type="dxa"/>
              <w:right w:w="57" w:type="dxa"/>
            </w:tcMar>
            <w:vAlign w:val="center"/>
          </w:tcPr>
          <w:p w14:paraId="2BCA19C2" w14:textId="4CB87D64" w:rsidR="00B46646" w:rsidRDefault="00B46646" w:rsidP="00FB202F">
            <w:pPr>
              <w:spacing w:line="240" w:lineRule="auto"/>
              <w:jc w:val="left"/>
            </w:pPr>
            <w:r>
              <w:t>Gestión de la Calidad</w:t>
            </w:r>
          </w:p>
        </w:tc>
      </w:tr>
      <w:tr w:rsidR="00B46646" w14:paraId="5A36D9DB" w14:textId="77777777" w:rsidTr="0001036D">
        <w:trPr>
          <w:trHeight w:val="866"/>
          <w:jc w:val="center"/>
        </w:trPr>
        <w:tc>
          <w:tcPr>
            <w:tcW w:w="2467" w:type="dxa"/>
            <w:shd w:val="clear" w:color="auto" w:fill="auto"/>
            <w:tcMar>
              <w:top w:w="57" w:type="dxa"/>
              <w:left w:w="57" w:type="dxa"/>
              <w:bottom w:w="57" w:type="dxa"/>
              <w:right w:w="57" w:type="dxa"/>
            </w:tcMar>
            <w:vAlign w:val="center"/>
          </w:tcPr>
          <w:p w14:paraId="6BC6DCE7" w14:textId="6118B782" w:rsidR="00B46646" w:rsidRPr="00776BFA" w:rsidRDefault="00B46646" w:rsidP="00FB202F">
            <w:pPr>
              <w:spacing w:line="240" w:lineRule="auto"/>
              <w:jc w:val="left"/>
              <w:rPr>
                <w:b/>
              </w:rPr>
            </w:pPr>
            <w:r w:rsidRPr="00776BFA">
              <w:rPr>
                <w:b/>
              </w:rPr>
              <w:t>Personas</w:t>
            </w:r>
          </w:p>
        </w:tc>
        <w:tc>
          <w:tcPr>
            <w:tcW w:w="4961" w:type="dxa"/>
            <w:shd w:val="clear" w:color="auto" w:fill="auto"/>
            <w:tcMar>
              <w:top w:w="57" w:type="dxa"/>
              <w:left w:w="57" w:type="dxa"/>
              <w:bottom w:w="57" w:type="dxa"/>
              <w:right w:w="57" w:type="dxa"/>
            </w:tcMar>
            <w:vAlign w:val="center"/>
          </w:tcPr>
          <w:p w14:paraId="031156B0" w14:textId="77777777" w:rsidR="00B46646" w:rsidRDefault="00B46646" w:rsidP="00FB202F">
            <w:pPr>
              <w:spacing w:line="240" w:lineRule="auto"/>
              <w:jc w:val="left"/>
            </w:pPr>
            <w:r>
              <w:t>Gestión de los Recursos</w:t>
            </w:r>
          </w:p>
          <w:p w14:paraId="1DC2EE26" w14:textId="1D78D354" w:rsidR="00B46646" w:rsidRDefault="00B46646" w:rsidP="00FB202F">
            <w:pPr>
              <w:spacing w:line="240" w:lineRule="auto"/>
              <w:jc w:val="left"/>
            </w:pPr>
            <w:r>
              <w:t>Gestión de las Comunicaciones</w:t>
            </w:r>
          </w:p>
        </w:tc>
      </w:tr>
      <w:tr w:rsidR="00B46646" w14:paraId="192178A8" w14:textId="77777777" w:rsidTr="0001036D">
        <w:trPr>
          <w:trHeight w:val="865"/>
          <w:jc w:val="center"/>
        </w:trPr>
        <w:tc>
          <w:tcPr>
            <w:tcW w:w="2467" w:type="dxa"/>
            <w:shd w:val="clear" w:color="auto" w:fill="auto"/>
            <w:tcMar>
              <w:top w:w="57" w:type="dxa"/>
              <w:left w:w="57" w:type="dxa"/>
              <w:bottom w:w="57" w:type="dxa"/>
              <w:right w:w="57" w:type="dxa"/>
            </w:tcMar>
            <w:vAlign w:val="center"/>
          </w:tcPr>
          <w:p w14:paraId="59675732" w14:textId="36A41181" w:rsidR="00B46646" w:rsidRPr="00776BFA" w:rsidRDefault="00B46646" w:rsidP="00FB202F">
            <w:pPr>
              <w:spacing w:line="240" w:lineRule="auto"/>
              <w:jc w:val="left"/>
              <w:rPr>
                <w:b/>
              </w:rPr>
            </w:pPr>
            <w:r w:rsidRPr="00776BFA">
              <w:rPr>
                <w:b/>
              </w:rPr>
              <w:t>Gestión de</w:t>
            </w:r>
            <w:r w:rsidR="00215EE6">
              <w:rPr>
                <w:b/>
              </w:rPr>
              <w:t xml:space="preserve"> los</w:t>
            </w:r>
            <w:r w:rsidRPr="00776BFA">
              <w:rPr>
                <w:b/>
              </w:rPr>
              <w:t xml:space="preserve"> Riesgo</w:t>
            </w:r>
            <w:r w:rsidR="00215EE6">
              <w:rPr>
                <w:b/>
              </w:rPr>
              <w:t>s</w:t>
            </w:r>
          </w:p>
        </w:tc>
        <w:tc>
          <w:tcPr>
            <w:tcW w:w="4961" w:type="dxa"/>
            <w:shd w:val="clear" w:color="auto" w:fill="auto"/>
            <w:tcMar>
              <w:top w:w="57" w:type="dxa"/>
              <w:left w:w="57" w:type="dxa"/>
              <w:bottom w:w="57" w:type="dxa"/>
              <w:right w:w="57" w:type="dxa"/>
            </w:tcMar>
            <w:vAlign w:val="center"/>
          </w:tcPr>
          <w:p w14:paraId="2A42E05C" w14:textId="77777777" w:rsidR="00B46646" w:rsidRDefault="00B46646" w:rsidP="00FB202F">
            <w:pPr>
              <w:spacing w:line="240" w:lineRule="auto"/>
              <w:jc w:val="left"/>
            </w:pPr>
            <w:r>
              <w:t>Gestión de los Riesgos</w:t>
            </w:r>
          </w:p>
          <w:p w14:paraId="5C5DE4DA" w14:textId="62A5FCF7" w:rsidR="00B46646" w:rsidRDefault="00B46646" w:rsidP="00FB202F">
            <w:pPr>
              <w:spacing w:line="240" w:lineRule="auto"/>
              <w:jc w:val="left"/>
            </w:pPr>
            <w:r>
              <w:t>Gestión de las Comunicaciones</w:t>
            </w:r>
          </w:p>
        </w:tc>
      </w:tr>
    </w:tbl>
    <w:p w14:paraId="7038F30B" w14:textId="2C31071E" w:rsidR="003245C7" w:rsidRDefault="003245C7" w:rsidP="003A3B8D"/>
    <w:p w14:paraId="6FEACD08" w14:textId="74192E26" w:rsidR="00A54942" w:rsidRPr="00B556F0" w:rsidRDefault="008F6138" w:rsidP="00D01937">
      <w:pPr>
        <w:pStyle w:val="Ttulo4"/>
      </w:pPr>
      <w:r>
        <w:br w:type="page"/>
      </w:r>
      <w:r w:rsidRPr="00B556F0">
        <w:lastRenderedPageBreak/>
        <w:t>Inicialización</w:t>
      </w:r>
    </w:p>
    <w:p w14:paraId="2E56D454" w14:textId="7FC496FF" w:rsidR="004120CB" w:rsidRPr="00F05303" w:rsidRDefault="004120CB" w:rsidP="004120CB">
      <w:pPr>
        <w:rPr>
          <w:color w:val="auto"/>
        </w:rPr>
      </w:pPr>
      <w:r w:rsidRPr="00F05303">
        <w:rPr>
          <w:color w:val="auto"/>
        </w:rPr>
        <w:t xml:space="preserve">Corresponde a todo el proceso previo a la ejecución del proyecto, compuesto por actividades cuyo propósito son establecer los fundamentos y bases que darán forma al producto que se espera obtener al finalizar el proyecto; es decir, aquí es donde se define </w:t>
      </w:r>
      <w:r w:rsidR="00EA4C02" w:rsidRPr="00F05303">
        <w:rPr>
          <w:color w:val="auto"/>
        </w:rPr>
        <w:t>qué</w:t>
      </w:r>
      <w:r w:rsidRPr="00F05303">
        <w:rPr>
          <w:color w:val="auto"/>
        </w:rPr>
        <w:t xml:space="preserve"> proyecto es el que se quiere realizar. Las siguientes son algunas actividades representativas de este proceso:</w:t>
      </w:r>
    </w:p>
    <w:p w14:paraId="541C7208" w14:textId="527D1C05" w:rsidR="004120CB" w:rsidRPr="00F05303" w:rsidRDefault="004120CB" w:rsidP="00F80DE0">
      <w:pPr>
        <w:numPr>
          <w:ilvl w:val="0"/>
          <w:numId w:val="13"/>
        </w:numPr>
        <w:rPr>
          <w:color w:val="auto"/>
        </w:rPr>
      </w:pPr>
      <w:r w:rsidRPr="00F05303">
        <w:rPr>
          <w:color w:val="auto"/>
        </w:rPr>
        <w:t>Identificación de los Grupos de Interés</w:t>
      </w:r>
    </w:p>
    <w:p w14:paraId="624F7CBD" w14:textId="24A8D7DD" w:rsidR="004120CB" w:rsidRPr="00F05303" w:rsidRDefault="004120CB" w:rsidP="00F80DE0">
      <w:pPr>
        <w:numPr>
          <w:ilvl w:val="0"/>
          <w:numId w:val="13"/>
        </w:numPr>
        <w:rPr>
          <w:color w:val="auto"/>
        </w:rPr>
      </w:pPr>
      <w:r w:rsidRPr="00F05303">
        <w:rPr>
          <w:color w:val="auto"/>
        </w:rPr>
        <w:t>Definición y Organización del Equipo de Trabajo</w:t>
      </w:r>
    </w:p>
    <w:p w14:paraId="1E7144B7" w14:textId="7C6E1046" w:rsidR="004120CB" w:rsidRPr="00F05303" w:rsidRDefault="004120CB" w:rsidP="00F80DE0">
      <w:pPr>
        <w:numPr>
          <w:ilvl w:val="0"/>
          <w:numId w:val="13"/>
        </w:numPr>
        <w:rPr>
          <w:color w:val="auto"/>
        </w:rPr>
      </w:pPr>
      <w:r w:rsidRPr="00F05303">
        <w:rPr>
          <w:color w:val="auto"/>
        </w:rPr>
        <w:t>Estimación de plazos y presupuesto</w:t>
      </w:r>
    </w:p>
    <w:p w14:paraId="7A65E317" w14:textId="25734937" w:rsidR="004120CB" w:rsidRPr="00F05303" w:rsidRDefault="004120CB" w:rsidP="00F80DE0">
      <w:pPr>
        <w:numPr>
          <w:ilvl w:val="0"/>
          <w:numId w:val="13"/>
        </w:numPr>
        <w:rPr>
          <w:color w:val="auto"/>
        </w:rPr>
      </w:pPr>
      <w:r w:rsidRPr="00F05303">
        <w:rPr>
          <w:color w:val="auto"/>
        </w:rPr>
        <w:t>Desarrollo de Especificaciones Técnicas</w:t>
      </w:r>
    </w:p>
    <w:p w14:paraId="31C5D58E" w14:textId="52CC7927" w:rsidR="004120CB" w:rsidRPr="00F05303" w:rsidRDefault="004120CB" w:rsidP="00F80DE0">
      <w:pPr>
        <w:numPr>
          <w:ilvl w:val="0"/>
          <w:numId w:val="13"/>
        </w:numPr>
        <w:rPr>
          <w:color w:val="auto"/>
        </w:rPr>
      </w:pPr>
      <w:r w:rsidRPr="00F05303">
        <w:rPr>
          <w:color w:val="auto"/>
        </w:rPr>
        <w:t>Proceso de Licitación y Contratación</w:t>
      </w:r>
    </w:p>
    <w:p w14:paraId="0D9E6728" w14:textId="77777777" w:rsidR="004120CB" w:rsidRPr="00F05303" w:rsidRDefault="004120CB" w:rsidP="004120CB">
      <w:pPr>
        <w:rPr>
          <w:color w:val="auto"/>
        </w:rPr>
      </w:pPr>
    </w:p>
    <w:p w14:paraId="10E81059" w14:textId="77777777" w:rsidR="004120CB" w:rsidRPr="00F05303" w:rsidRDefault="004120CB" w:rsidP="004120CB">
      <w:pPr>
        <w:rPr>
          <w:color w:val="auto"/>
        </w:rPr>
      </w:pPr>
      <w:r w:rsidRPr="00F05303">
        <w:rPr>
          <w:color w:val="auto"/>
        </w:rPr>
        <w:t xml:space="preserve">Las definiciones que se establezcan durante este proceso son determinantes para el resultado del proyecto, puesto que independiente que los demás factores críticos de éxito sean gestionados con excelencia, un proyecto mal definido estará condenado al fracaso. </w:t>
      </w:r>
    </w:p>
    <w:p w14:paraId="31C7DD41" w14:textId="77777777" w:rsidR="004120CB" w:rsidRPr="00F05303" w:rsidRDefault="004120CB" w:rsidP="004120CB">
      <w:pPr>
        <w:rPr>
          <w:color w:val="auto"/>
        </w:rPr>
      </w:pPr>
    </w:p>
    <w:p w14:paraId="14A33823" w14:textId="15468198" w:rsidR="008F6138" w:rsidRPr="00F05303" w:rsidRDefault="004120CB" w:rsidP="004120CB">
      <w:pPr>
        <w:rPr>
          <w:color w:val="auto"/>
        </w:rPr>
      </w:pPr>
      <w:r w:rsidRPr="00F05303">
        <w:rPr>
          <w:color w:val="auto"/>
        </w:rPr>
        <w:t xml:space="preserve">Las definiciones no están acotadas a aspectos de diseño o arquitectura, su alcance es más amplio que solamente el desarrollo del eventual sistema. Por ejemplo, identificar cual es la estrategia de implementación más adecuada según sean las capacidades del equipo; es decir, si no se cuenta con personas con el conocimiento adecuado para un completo análisis y diseño, entonces </w:t>
      </w:r>
      <w:r w:rsidR="00981F5A" w:rsidRPr="00F05303">
        <w:rPr>
          <w:color w:val="auto"/>
        </w:rPr>
        <w:t>se debe considerar di</w:t>
      </w:r>
      <w:r w:rsidRPr="00F05303">
        <w:rPr>
          <w:color w:val="auto"/>
        </w:rPr>
        <w:t>vidir el proyecto en dos subproyectos independientes y secuenciales, donde el primero corresponde a la contratación del análisis y diseño del sistema que se requiere, y el segundo, a la implementación de dicho sistema.</w:t>
      </w:r>
    </w:p>
    <w:p w14:paraId="20438F9F" w14:textId="396F0B81" w:rsidR="008A41AC" w:rsidRDefault="00514D70" w:rsidP="00581A0E">
      <w:pPr>
        <w:pStyle w:val="Ttulo4"/>
      </w:pPr>
      <w:r>
        <w:br w:type="page"/>
      </w:r>
      <w:r w:rsidR="00581A0E">
        <w:lastRenderedPageBreak/>
        <w:t>Dirección</w:t>
      </w:r>
    </w:p>
    <w:p w14:paraId="6E090BAB" w14:textId="77777777" w:rsidR="00581A0E" w:rsidRPr="00BD53EE" w:rsidRDefault="00581A0E" w:rsidP="00581A0E">
      <w:pPr>
        <w:rPr>
          <w:color w:val="auto"/>
        </w:rPr>
      </w:pPr>
      <w:r w:rsidRPr="00BD53EE">
        <w:rPr>
          <w:color w:val="auto"/>
        </w:rPr>
        <w:t>Proceso transversal compuesto por todas las actividades necesarias para permitir que la dirección del proyecto mantenga su enfoque en los objetivos establecidos para el proyecto. La mantención del equilibrio y enfoque en las metas establecidas son acciones complejas de desarrollar, pero fundamentales para la dirección del proyecto. Las siguientes son algunas actividades representativas de este proceso:</w:t>
      </w:r>
    </w:p>
    <w:p w14:paraId="6C11A431" w14:textId="367B503D" w:rsidR="00581A0E" w:rsidRPr="00BD53EE" w:rsidRDefault="00581A0E" w:rsidP="00F80DE0">
      <w:pPr>
        <w:numPr>
          <w:ilvl w:val="0"/>
          <w:numId w:val="14"/>
        </w:numPr>
        <w:rPr>
          <w:color w:val="auto"/>
        </w:rPr>
      </w:pPr>
      <w:r w:rsidRPr="00BD53EE">
        <w:rPr>
          <w:color w:val="auto"/>
        </w:rPr>
        <w:t xml:space="preserve">Gestionar los cambios que surjan durante el desarrollo del proyecto, ya sea descartando aquellos que no son imprescindibles para el propósito del sistema, como también aprobando los que permitan mantener el resultado esperado por los Grupos de Interés. </w:t>
      </w:r>
    </w:p>
    <w:p w14:paraId="7BD4DC6A" w14:textId="33C2180A" w:rsidR="00581A0E" w:rsidRPr="00BD53EE" w:rsidRDefault="00581A0E" w:rsidP="00F80DE0">
      <w:pPr>
        <w:numPr>
          <w:ilvl w:val="0"/>
          <w:numId w:val="14"/>
        </w:numPr>
        <w:rPr>
          <w:color w:val="auto"/>
        </w:rPr>
      </w:pPr>
      <w:r w:rsidRPr="00BD53EE">
        <w:rPr>
          <w:color w:val="auto"/>
        </w:rPr>
        <w:t>Seguimiento y control de las actividades del proyecto</w:t>
      </w:r>
    </w:p>
    <w:p w14:paraId="3018CF03" w14:textId="38211658" w:rsidR="00581A0E" w:rsidRPr="00BD53EE" w:rsidRDefault="00581A0E" w:rsidP="00F80DE0">
      <w:pPr>
        <w:numPr>
          <w:ilvl w:val="0"/>
          <w:numId w:val="14"/>
        </w:numPr>
        <w:rPr>
          <w:color w:val="auto"/>
        </w:rPr>
      </w:pPr>
      <w:r w:rsidRPr="00BD53EE">
        <w:rPr>
          <w:color w:val="auto"/>
        </w:rPr>
        <w:t>Ajustar la planificación en la medida que las necesidades del proyecto lo requieran, ya sea reorganizando actividades para no impactar los hitos establecidos o incorporando aquellas que se detectan durante la ejecución del proyecto.</w:t>
      </w:r>
    </w:p>
    <w:p w14:paraId="42CA6D59" w14:textId="6862F838" w:rsidR="00581A0E" w:rsidRPr="00BD53EE" w:rsidRDefault="00581A0E" w:rsidP="00F80DE0">
      <w:pPr>
        <w:numPr>
          <w:ilvl w:val="0"/>
          <w:numId w:val="14"/>
        </w:numPr>
        <w:rPr>
          <w:color w:val="auto"/>
        </w:rPr>
      </w:pPr>
      <w:r w:rsidRPr="00BD53EE">
        <w:rPr>
          <w:color w:val="auto"/>
        </w:rPr>
        <w:t>Actualización y mitigación de los riesgos del proyecto</w:t>
      </w:r>
    </w:p>
    <w:p w14:paraId="6AD1BF34" w14:textId="77777777" w:rsidR="00581A0E" w:rsidRPr="00BD53EE" w:rsidRDefault="00581A0E" w:rsidP="00581A0E">
      <w:pPr>
        <w:rPr>
          <w:color w:val="auto"/>
        </w:rPr>
      </w:pPr>
    </w:p>
    <w:p w14:paraId="0BA11FDC" w14:textId="77777777" w:rsidR="00581A0E" w:rsidRPr="00BD53EE" w:rsidRDefault="00581A0E" w:rsidP="00581A0E">
      <w:pPr>
        <w:rPr>
          <w:color w:val="auto"/>
        </w:rPr>
      </w:pPr>
      <w:r w:rsidRPr="00BD53EE">
        <w:rPr>
          <w:color w:val="auto"/>
        </w:rPr>
        <w:t>Las decisiones y acciones que se tomen en este contexto son determinantes para el resultado del proyecto, ellas pueden impactar positiva o negativamente en su desarrollo. Por ejemplo, si el proyecto está en permanente atraso y no se aplican ajustes a la planificación, probablemente los entregables no tendrán la calidad esperada (el proveedor disminuirá esfuerzos de revisión), lo que se traducirá en mayores tiempos para la corrección de errores y en consecuencia el atraso respecto al cierre del proyecto se incrementa.</w:t>
      </w:r>
    </w:p>
    <w:p w14:paraId="3DFD87E8" w14:textId="77777777" w:rsidR="00581A0E" w:rsidRPr="00581A0E" w:rsidRDefault="00581A0E" w:rsidP="00581A0E"/>
    <w:p w14:paraId="090082BC" w14:textId="7F56E306" w:rsidR="00621DF1" w:rsidRDefault="00865B60" w:rsidP="00865B60">
      <w:pPr>
        <w:pStyle w:val="Ttulo4"/>
      </w:pPr>
      <w:r>
        <w:rPr>
          <w:color w:val="FF0000"/>
        </w:rPr>
        <w:br w:type="page"/>
      </w:r>
      <w:r w:rsidR="00412BD2">
        <w:lastRenderedPageBreak/>
        <w:t xml:space="preserve">Planificación </w:t>
      </w:r>
    </w:p>
    <w:p w14:paraId="6D72C416" w14:textId="320682CB" w:rsidR="0091566B" w:rsidRPr="0091566B" w:rsidRDefault="0091566B" w:rsidP="0029151E">
      <w:r w:rsidRPr="0091566B">
        <w:t xml:space="preserve">Tener un proyecto completamente planificado no es suficiente, ya que es fundamental cumplir con dicha planificación. Lo anterior, es una tarea compleja de realizar, puesto </w:t>
      </w:r>
      <w:r w:rsidR="00453DF7" w:rsidRPr="0091566B">
        <w:t>que,</w:t>
      </w:r>
      <w:r w:rsidRPr="0091566B">
        <w:t xml:space="preserve"> aunque el proyecto haya sido descompuesto en actividades ejecutables y medibles, el cumplimiento de lo planificado siempre dependerá de la situación actual del proyecto. </w:t>
      </w:r>
    </w:p>
    <w:p w14:paraId="66D9830A" w14:textId="77777777" w:rsidR="0091566B" w:rsidRPr="0091566B" w:rsidRDefault="0091566B" w:rsidP="0029151E"/>
    <w:p w14:paraId="41850AFF" w14:textId="549D3D3C" w:rsidR="0091566B" w:rsidRPr="0091566B" w:rsidRDefault="0091566B" w:rsidP="0029151E">
      <w:r w:rsidRPr="0091566B">
        <w:t xml:space="preserve">Gestionar la planificación, permitirá a la dirección del proyecto identificar tempranamente los ajustes necesarios al diseño de actividades, de tal manera que el proyecto continúe avanzando de manera consistente a los objetivos </w:t>
      </w:r>
      <w:r w:rsidR="0029151E" w:rsidRPr="0091566B">
        <w:t>de</w:t>
      </w:r>
      <w:r w:rsidR="0029151E">
        <w:t xml:space="preserve"> este</w:t>
      </w:r>
      <w:r w:rsidRPr="0091566B">
        <w:t>.</w:t>
      </w:r>
    </w:p>
    <w:p w14:paraId="2803B5D9" w14:textId="77777777" w:rsidR="0091566B" w:rsidRPr="0091566B" w:rsidRDefault="0091566B" w:rsidP="0029151E"/>
    <w:p w14:paraId="31641E2C" w14:textId="238C2BE2" w:rsidR="0091566B" w:rsidRPr="0091566B" w:rsidRDefault="0091566B" w:rsidP="0029151E">
      <w:r w:rsidRPr="0091566B">
        <w:t xml:space="preserve">El presupuesto es un elemento que </w:t>
      </w:r>
      <w:r w:rsidR="00AB1C51">
        <w:t xml:space="preserve">puede ser </w:t>
      </w:r>
      <w:r w:rsidRPr="0091566B">
        <w:t xml:space="preserve">impactado </w:t>
      </w:r>
      <w:r w:rsidR="00AB1C51">
        <w:t>producto de cambios en la planificación</w:t>
      </w:r>
      <w:r w:rsidRPr="0091566B">
        <w:t xml:space="preserve">, y en consecuencia es </w:t>
      </w:r>
      <w:r w:rsidR="00AB1C51">
        <w:t xml:space="preserve">necesario que los eventuales ajustes </w:t>
      </w:r>
      <w:r w:rsidRPr="0091566B">
        <w:t xml:space="preserve">también sean evaluados económicamente antes de su incorporación a la planificación. </w:t>
      </w:r>
    </w:p>
    <w:p w14:paraId="68E65DBE" w14:textId="77777777" w:rsidR="0091566B" w:rsidRPr="0091566B" w:rsidRDefault="0091566B" w:rsidP="0029151E"/>
    <w:p w14:paraId="68A7211B" w14:textId="7566BABE" w:rsidR="0091566B" w:rsidRPr="0091566B" w:rsidRDefault="0091566B" w:rsidP="0029151E">
      <w:r w:rsidRPr="0091566B">
        <w:t xml:space="preserve">Los ajustes en la </w:t>
      </w:r>
      <w:r w:rsidR="00453DF7" w:rsidRPr="0091566B">
        <w:t>planificación</w:t>
      </w:r>
      <w:r w:rsidRPr="0091566B">
        <w:t xml:space="preserve"> no siempre representan un mayor gasto en el proyecto, a veces también constituyen la menor pérdida para el mismo, es decir, puede resultar más “barato” invertir un poco más, respecto a no terminar el proyecto o no cumplir alguno de sus objetivos.</w:t>
      </w:r>
    </w:p>
    <w:p w14:paraId="6EADF5E7" w14:textId="77777777" w:rsidR="0091566B" w:rsidRPr="0091566B" w:rsidRDefault="0091566B" w:rsidP="0029151E"/>
    <w:p w14:paraId="22BF8ABE" w14:textId="77777777" w:rsidR="0091566B" w:rsidRPr="0091566B" w:rsidRDefault="0091566B" w:rsidP="0029151E">
      <w:r w:rsidRPr="0091566B">
        <w:t>En general, gestionar la planificación corresponde a mantener alineado el plan de actividades del proyecto, respecto a la situación actual y esperada del mismo, ya sea incorporando, eliminando o rediseñando actividades.</w:t>
      </w:r>
    </w:p>
    <w:p w14:paraId="293A5D30" w14:textId="195CD19D" w:rsidR="0091566B" w:rsidRDefault="009161A8" w:rsidP="00F80DE0">
      <w:pPr>
        <w:pStyle w:val="Ttulo4"/>
      </w:pPr>
      <w:r>
        <w:br w:type="page"/>
      </w:r>
      <w:r w:rsidR="007978E6">
        <w:lastRenderedPageBreak/>
        <w:t xml:space="preserve">Aseguramiento </w:t>
      </w:r>
      <w:r w:rsidR="00DE289B">
        <w:t xml:space="preserve">de </w:t>
      </w:r>
      <w:r w:rsidR="002103C5">
        <w:t xml:space="preserve">la </w:t>
      </w:r>
      <w:r w:rsidR="00DE289B">
        <w:t>Calidad</w:t>
      </w:r>
    </w:p>
    <w:p w14:paraId="18218CDC" w14:textId="07309645" w:rsidR="00F80DE0" w:rsidRPr="00F80DE0" w:rsidRDefault="00F80DE0" w:rsidP="006A0066">
      <w:bookmarkStart w:id="59" w:name="_Hlk527731330"/>
      <w:r w:rsidRPr="00F80DE0">
        <w:t xml:space="preserve">En proyectos informáticos la calidad de lo desarrollado o </w:t>
      </w:r>
      <w:r w:rsidR="006A0066" w:rsidRPr="00F80DE0">
        <w:t>implementado</w:t>
      </w:r>
      <w:r w:rsidRPr="00F80DE0">
        <w:t xml:space="preserve"> es también determinante para el resultado y cierre del proyecto, ya que al igual que en un proceso productivo, solo aquellos productos que tengan un nivel de calidad </w:t>
      </w:r>
      <w:r w:rsidR="006A0066" w:rsidRPr="00F80DE0">
        <w:t>aceptable</w:t>
      </w:r>
      <w:r w:rsidRPr="00F80DE0">
        <w:t xml:space="preserve"> podrán ser puestos a disposición de los usuarios finales. En otras palabras, mientras existan errores que impidan la operación de los usuarios finales, el proyecto no podrá ser cerrado.</w:t>
      </w:r>
    </w:p>
    <w:p w14:paraId="5A2593AF" w14:textId="77777777" w:rsidR="00F80DE0" w:rsidRPr="00F80DE0" w:rsidRDefault="00F80DE0" w:rsidP="006A0066"/>
    <w:p w14:paraId="6E9F9084" w14:textId="77777777" w:rsidR="00F80DE0" w:rsidRPr="00F80DE0" w:rsidRDefault="00F80DE0" w:rsidP="006A0066">
      <w:r w:rsidRPr="00F80DE0">
        <w:t>La calidad es un elemento que debe ser gestionado durante todo el proceso de desarrollo del proyecto. Sin embargo, los criterios de medición o satisfacción deben definirse antes del proceso de construcción, ya que si bien es el cliente quién establece sus criterios de aceptación, es el proveedor quién deberá cumplirlos y eventualmente ajustar su proceso productivo, para poner énfasis en los aspectos que tienen mayor valor para el cliente.</w:t>
      </w:r>
    </w:p>
    <w:p w14:paraId="7A780006" w14:textId="77777777" w:rsidR="00F80DE0" w:rsidRPr="00F80DE0" w:rsidRDefault="00F80DE0" w:rsidP="006A0066"/>
    <w:p w14:paraId="68A5F1EB" w14:textId="77777777" w:rsidR="00F80DE0" w:rsidRPr="00F80DE0" w:rsidRDefault="00F80DE0" w:rsidP="006A0066">
      <w:r w:rsidRPr="00F80DE0">
        <w:t xml:space="preserve">La calidad es un término subjetivo, ya que cada Grupo de Interés puede tener distintos niveles de tolerancia respecto a las fallas. No obstante, su medición debe ser objetiva, de tal manera que no exista más de una interpretación o apreciación respecto a la calidad de lo realizado. </w:t>
      </w:r>
    </w:p>
    <w:p w14:paraId="413EBB6F" w14:textId="77777777" w:rsidR="00F80DE0" w:rsidRPr="00F80DE0" w:rsidRDefault="00F80DE0" w:rsidP="006A0066"/>
    <w:p w14:paraId="1EA95CDB" w14:textId="2D5E8AD7" w:rsidR="00F80DE0" w:rsidRPr="00F80DE0" w:rsidRDefault="00F80DE0" w:rsidP="006A0066">
      <w:r w:rsidRPr="00F80DE0">
        <w:t xml:space="preserve">A </w:t>
      </w:r>
      <w:r w:rsidR="006A0066" w:rsidRPr="00F80DE0">
        <w:t>continuación,</w:t>
      </w:r>
      <w:r w:rsidRPr="00F80DE0">
        <w:t xml:space="preserve"> se indican algunas actividades representativas para la gestión de la calidad en un proyecto informático:</w:t>
      </w:r>
    </w:p>
    <w:p w14:paraId="625BF4A1" w14:textId="59EDFDD2" w:rsidR="00F80DE0" w:rsidRPr="00F80DE0" w:rsidRDefault="00F80DE0" w:rsidP="003E11F7">
      <w:pPr>
        <w:numPr>
          <w:ilvl w:val="0"/>
          <w:numId w:val="20"/>
        </w:numPr>
      </w:pPr>
      <w:r w:rsidRPr="00F80DE0">
        <w:t>Elaboración de un plan de pruebas, el cual es un documento en donde se establece la metodología que se utilizará para someter a pruebas el software, incluyendo los criterios de aceptación y la metodología de medición de la calidad.</w:t>
      </w:r>
    </w:p>
    <w:p w14:paraId="7CC4B1BB" w14:textId="1A2F4C5D" w:rsidR="00F80DE0" w:rsidRPr="00F80DE0" w:rsidRDefault="00F80DE0" w:rsidP="003E11F7">
      <w:pPr>
        <w:numPr>
          <w:ilvl w:val="0"/>
          <w:numId w:val="20"/>
        </w:numPr>
      </w:pPr>
      <w:r w:rsidRPr="00F80DE0">
        <w:t>Medición periódica de la calidad</w:t>
      </w:r>
    </w:p>
    <w:p w14:paraId="13B1EF8E" w14:textId="239154EB" w:rsidR="00DE289B" w:rsidRPr="00F80DE0" w:rsidRDefault="00F80DE0" w:rsidP="003E11F7">
      <w:pPr>
        <w:numPr>
          <w:ilvl w:val="0"/>
          <w:numId w:val="20"/>
        </w:numPr>
      </w:pPr>
      <w:r w:rsidRPr="00F80DE0">
        <w:t>Gestión de los errores y de las correcciones</w:t>
      </w:r>
    </w:p>
    <w:bookmarkEnd w:id="59"/>
    <w:p w14:paraId="276FDE57" w14:textId="3ABAB50C" w:rsidR="00DE289B" w:rsidRDefault="00C775F8" w:rsidP="00452167">
      <w:pPr>
        <w:pStyle w:val="Ttulo4"/>
      </w:pPr>
      <w:r>
        <w:lastRenderedPageBreak/>
        <w:t>Personas</w:t>
      </w:r>
    </w:p>
    <w:p w14:paraId="42B2A67A" w14:textId="77777777" w:rsidR="00C775F8" w:rsidRPr="002476FB" w:rsidRDefault="00C775F8" w:rsidP="00C775F8">
      <w:pPr>
        <w:rPr>
          <w:color w:val="auto"/>
        </w:rPr>
      </w:pPr>
      <w:bookmarkStart w:id="60" w:name="_Hlk527731438"/>
      <w:r w:rsidRPr="002476FB">
        <w:rPr>
          <w:color w:val="auto"/>
        </w:rPr>
        <w:t xml:space="preserve">Todos los proyectos son finalmente ejecutados por personas, por lo tanto, aun cuando el proyecto esté completamente definido o diseñado a la perfección, serán las habilidades y capacidades de las personas involucradas en su ejecución las que finalmente lograrán los objetivos planteados para el proyecto. </w:t>
      </w:r>
    </w:p>
    <w:p w14:paraId="5AA95F00" w14:textId="77777777" w:rsidR="00C775F8" w:rsidRPr="002476FB" w:rsidRDefault="00C775F8" w:rsidP="00C775F8">
      <w:pPr>
        <w:rPr>
          <w:color w:val="auto"/>
        </w:rPr>
      </w:pPr>
    </w:p>
    <w:p w14:paraId="2EAE642F" w14:textId="073EC3DC" w:rsidR="00C775F8" w:rsidRPr="002476FB" w:rsidRDefault="00C775F8" w:rsidP="00C775F8">
      <w:pPr>
        <w:rPr>
          <w:color w:val="auto"/>
        </w:rPr>
      </w:pPr>
      <w:r w:rsidRPr="002476FB">
        <w:rPr>
          <w:color w:val="auto"/>
        </w:rPr>
        <w:t>La gestión del recurso humano es un proceso transversal en el desarrollo del proyecto, puesto que el ser humano es un ser cambiante, cuya productividad y eficiencia puede variar en el tiempo, impactada por sus niveles de motivación e incluso estado de ánimo.</w:t>
      </w:r>
    </w:p>
    <w:p w14:paraId="7346291A" w14:textId="77777777" w:rsidR="00C775F8" w:rsidRPr="002476FB" w:rsidRDefault="00C775F8" w:rsidP="00C775F8">
      <w:pPr>
        <w:rPr>
          <w:color w:val="auto"/>
        </w:rPr>
      </w:pPr>
    </w:p>
    <w:p w14:paraId="65A3B5F7" w14:textId="77777777" w:rsidR="00C775F8" w:rsidRPr="002476FB" w:rsidRDefault="00C775F8" w:rsidP="00C775F8">
      <w:pPr>
        <w:rPr>
          <w:color w:val="auto"/>
        </w:rPr>
      </w:pPr>
      <w:r w:rsidRPr="002476FB">
        <w:rPr>
          <w:color w:val="auto"/>
        </w:rPr>
        <w:t>Esta gestión no solo tiene enfoque en el control y seguimiento de las tareas del equipo, también debe tener una mirada respecto a la preparación y capacitación de las personas respecto a las tareas que debe cumplir. Por ejemplo, un error común en proyectos en desarrollo es, la falta de personas para ejecutar actividades cuyo esfuerzo original era menor, en este escenario, una solución es la incorporación de nuevas personas, las cuales deben ser previamente capacitadas para cumplir el propósito de la actividad.</w:t>
      </w:r>
    </w:p>
    <w:p w14:paraId="5488B7BF" w14:textId="77777777" w:rsidR="00C775F8" w:rsidRPr="002476FB" w:rsidRDefault="00C775F8" w:rsidP="00C775F8">
      <w:pPr>
        <w:rPr>
          <w:color w:val="auto"/>
        </w:rPr>
      </w:pPr>
    </w:p>
    <w:p w14:paraId="1BFDED43" w14:textId="77777777" w:rsidR="00C775F8" w:rsidRPr="002476FB" w:rsidRDefault="00C775F8" w:rsidP="00C775F8">
      <w:pPr>
        <w:rPr>
          <w:color w:val="auto"/>
        </w:rPr>
      </w:pPr>
      <w:r w:rsidRPr="002476FB">
        <w:rPr>
          <w:color w:val="auto"/>
        </w:rPr>
        <w:t>Alguno de los elementos que se deben gestionar en esta área son:</w:t>
      </w:r>
    </w:p>
    <w:p w14:paraId="7783D2C4" w14:textId="4DDD6EBA" w:rsidR="00C775F8" w:rsidRPr="002476FB" w:rsidRDefault="00C775F8" w:rsidP="00452167">
      <w:pPr>
        <w:numPr>
          <w:ilvl w:val="0"/>
          <w:numId w:val="17"/>
        </w:numPr>
        <w:rPr>
          <w:color w:val="auto"/>
        </w:rPr>
      </w:pPr>
      <w:r w:rsidRPr="002476FB">
        <w:rPr>
          <w:color w:val="auto"/>
        </w:rPr>
        <w:t>Identificar los roles y responsabilidades de cada miembro del equipo del proyecto</w:t>
      </w:r>
    </w:p>
    <w:p w14:paraId="1739A896" w14:textId="42EDC656" w:rsidR="00C775F8" w:rsidRPr="002476FB" w:rsidRDefault="00C775F8" w:rsidP="00452167">
      <w:pPr>
        <w:numPr>
          <w:ilvl w:val="0"/>
          <w:numId w:val="17"/>
        </w:numPr>
        <w:rPr>
          <w:color w:val="auto"/>
        </w:rPr>
      </w:pPr>
      <w:r w:rsidRPr="002476FB">
        <w:rPr>
          <w:color w:val="auto"/>
        </w:rPr>
        <w:t>Capacitación e integración del equipo</w:t>
      </w:r>
    </w:p>
    <w:p w14:paraId="1A052DE1" w14:textId="36DEB93E" w:rsidR="00C775F8" w:rsidRPr="002476FB" w:rsidRDefault="00C775F8" w:rsidP="00452167">
      <w:pPr>
        <w:numPr>
          <w:ilvl w:val="0"/>
          <w:numId w:val="17"/>
        </w:numPr>
        <w:rPr>
          <w:color w:val="auto"/>
        </w:rPr>
      </w:pPr>
      <w:r w:rsidRPr="002476FB">
        <w:rPr>
          <w:color w:val="auto"/>
        </w:rPr>
        <w:t>Preparación del ambiente de trabajo</w:t>
      </w:r>
    </w:p>
    <w:p w14:paraId="62C0AC0A" w14:textId="19755DDC" w:rsidR="00C775F8" w:rsidRPr="002476FB" w:rsidRDefault="00C775F8" w:rsidP="00452167">
      <w:pPr>
        <w:numPr>
          <w:ilvl w:val="0"/>
          <w:numId w:val="17"/>
        </w:numPr>
        <w:rPr>
          <w:color w:val="auto"/>
        </w:rPr>
      </w:pPr>
      <w:r w:rsidRPr="002476FB">
        <w:rPr>
          <w:color w:val="auto"/>
        </w:rPr>
        <w:t>Proporcionar la retroalimentación y resolver conflictos</w:t>
      </w:r>
    </w:p>
    <w:bookmarkEnd w:id="60"/>
    <w:p w14:paraId="10F22DD9" w14:textId="62E13701" w:rsidR="00412BD2" w:rsidRDefault="00452167" w:rsidP="00EF18CC">
      <w:pPr>
        <w:pStyle w:val="Ttulo4"/>
      </w:pPr>
      <w:r>
        <w:br w:type="page"/>
      </w:r>
      <w:r w:rsidR="00BA68C8">
        <w:lastRenderedPageBreak/>
        <w:t>Gestión de</w:t>
      </w:r>
      <w:r w:rsidR="009E5F71">
        <w:t xml:space="preserve"> </w:t>
      </w:r>
      <w:r w:rsidR="00BA68C8">
        <w:t>l</w:t>
      </w:r>
      <w:r w:rsidR="009E5F71">
        <w:t>os</w:t>
      </w:r>
      <w:r w:rsidR="00BA68C8">
        <w:t xml:space="preserve"> Riesgo</w:t>
      </w:r>
      <w:r w:rsidR="00651DF8">
        <w:t>s</w:t>
      </w:r>
    </w:p>
    <w:p w14:paraId="2E85ABE8" w14:textId="77777777" w:rsidR="00BA68C8" w:rsidRPr="00DB73D3" w:rsidRDefault="00BA68C8" w:rsidP="00BA68C8">
      <w:pPr>
        <w:rPr>
          <w:color w:val="auto"/>
        </w:rPr>
      </w:pPr>
      <w:r w:rsidRPr="00DB73D3">
        <w:rPr>
          <w:color w:val="auto"/>
        </w:rPr>
        <w:t>La incertidumbre de eventos que puedan suceder y que puedan afectar al desarrollo del proyecto, es un tema que puede y debe ser controlado durante todo el ciclo de vida del proyecto. Identificar los riesgos del proyecto, es una actividad imprescindible, ya que a través de ella se pueden formular estrategias de mitigación, ya sea para evitar que ellos ocurran o para establecer la acción a seguir en el evento que ellos se hagan presente. Incluso hay riesgos que el equipo directivo puede determinar no mitigar, ya que sus probabilidades de ocurrencia pueden ser muy bajas o el impacto sobre el proyecto no es significativo.</w:t>
      </w:r>
    </w:p>
    <w:p w14:paraId="5920A046" w14:textId="77777777" w:rsidR="00BA68C8" w:rsidRPr="00DB73D3" w:rsidRDefault="00BA68C8" w:rsidP="00BA68C8">
      <w:pPr>
        <w:rPr>
          <w:color w:val="auto"/>
        </w:rPr>
      </w:pPr>
    </w:p>
    <w:p w14:paraId="53B171B9" w14:textId="76F39A27" w:rsidR="00BA68C8" w:rsidRPr="00DB73D3" w:rsidRDefault="00BA68C8" w:rsidP="00BA68C8">
      <w:pPr>
        <w:rPr>
          <w:color w:val="auto"/>
        </w:rPr>
      </w:pPr>
      <w:r w:rsidRPr="00DB73D3">
        <w:rPr>
          <w:color w:val="auto"/>
        </w:rPr>
        <w:t xml:space="preserve">La identificación de los riesgos es un proceso constante, ya que dependen del contexto en el cual se desarrolló el proyecto e incluso de la situación actual del mismo. En otras palabras, los riesgos pueden aparecer y desaparecer </w:t>
      </w:r>
      <w:r w:rsidR="002476FB" w:rsidRPr="00DB73D3">
        <w:rPr>
          <w:color w:val="auto"/>
        </w:rPr>
        <w:t>periódicamente</w:t>
      </w:r>
      <w:r w:rsidRPr="00DB73D3">
        <w:rPr>
          <w:color w:val="auto"/>
        </w:rPr>
        <w:t xml:space="preserve">, incluso sus niveles de impacto y probabilidades de ocurrencia pueden variar en el tiempo. </w:t>
      </w:r>
    </w:p>
    <w:p w14:paraId="5964AD4F" w14:textId="77777777" w:rsidR="00BA68C8" w:rsidRPr="00DB73D3" w:rsidRDefault="00BA68C8" w:rsidP="00BA68C8">
      <w:pPr>
        <w:rPr>
          <w:color w:val="auto"/>
        </w:rPr>
      </w:pPr>
    </w:p>
    <w:p w14:paraId="22E50455" w14:textId="2BFF00EB" w:rsidR="00BA68C8" w:rsidRPr="00DB73D3" w:rsidRDefault="00BA68C8" w:rsidP="00BA68C8">
      <w:pPr>
        <w:rPr>
          <w:color w:val="auto"/>
        </w:rPr>
      </w:pPr>
      <w:r w:rsidRPr="00DB73D3">
        <w:rPr>
          <w:color w:val="auto"/>
        </w:rPr>
        <w:t xml:space="preserve">La gestión de los riesgos, no se limita a identificarlos o categorizarlos, implica también tomar acciones y formular estrategias que incluso pueden cambiar definiciones originales del proyecto. </w:t>
      </w:r>
      <w:proofErr w:type="gramStart"/>
      <w:r w:rsidRPr="00DB73D3">
        <w:rPr>
          <w:color w:val="auto"/>
        </w:rPr>
        <w:t xml:space="preserve">Por ejemplo, una puesta en producción definida como “Big </w:t>
      </w:r>
      <w:proofErr w:type="spellStart"/>
      <w:r w:rsidRPr="00DB73D3">
        <w:rPr>
          <w:color w:val="auto"/>
        </w:rPr>
        <w:t>Bang</w:t>
      </w:r>
      <w:proofErr w:type="spellEnd"/>
      <w:r w:rsidRPr="00DB73D3">
        <w:rPr>
          <w:color w:val="auto"/>
        </w:rPr>
        <w:t>!</w:t>
      </w:r>
      <w:proofErr w:type="gramEnd"/>
      <w:r w:rsidRPr="00DB73D3">
        <w:rPr>
          <w:color w:val="auto"/>
        </w:rPr>
        <w:t>”</w:t>
      </w:r>
      <w:r w:rsidR="00EF18CC" w:rsidRPr="00DB73D3">
        <w:rPr>
          <w:rStyle w:val="Refdenotaalpie"/>
          <w:color w:val="auto"/>
        </w:rPr>
        <w:footnoteReference w:id="5"/>
      </w:r>
      <w:r w:rsidRPr="00DB73D3">
        <w:rPr>
          <w:color w:val="auto"/>
        </w:rPr>
        <w:t>, podría ser identificada como de alto riesgo, cuya acción de mitigación puede ser proponer a la organización una puesta en producción basada en una estrategia distinta, lo que podría implicar la incorporación de nuevas definiciones al proyecto, nuevas actividades, recalendarización, mayores costos, etc.</w:t>
      </w:r>
    </w:p>
    <w:p w14:paraId="59CF5A66" w14:textId="3ADFEB17" w:rsidR="00523FB2" w:rsidRDefault="00472B34" w:rsidP="00664D4A">
      <w:pPr>
        <w:pStyle w:val="Ttulo2"/>
      </w:pPr>
      <w:r>
        <w:br w:type="page"/>
      </w:r>
      <w:bookmarkStart w:id="61" w:name="_Toc525761463"/>
      <w:bookmarkStart w:id="62" w:name="_Toc529744731"/>
      <w:r w:rsidR="00B238EA">
        <w:lastRenderedPageBreak/>
        <w:t xml:space="preserve">Desarrollo del </w:t>
      </w:r>
      <w:bookmarkEnd w:id="61"/>
      <w:r w:rsidR="00CB1679">
        <w:t>Manual de Buenas Prácticas</w:t>
      </w:r>
      <w:bookmarkEnd w:id="62"/>
    </w:p>
    <w:p w14:paraId="44091B9C" w14:textId="77777777" w:rsidR="00F86AA9" w:rsidRDefault="00F86AA9" w:rsidP="00B556F0"/>
    <w:p w14:paraId="717494A1" w14:textId="0A4329BE" w:rsidR="00262B59" w:rsidRDefault="00F86AA9" w:rsidP="00F86AA9">
      <w:pPr>
        <w:pStyle w:val="Ttulo3"/>
      </w:pPr>
      <w:bookmarkStart w:id="63" w:name="_Toc525761464"/>
      <w:bookmarkStart w:id="64" w:name="_Toc529744732"/>
      <w:r>
        <w:t>Estructura del Manual</w:t>
      </w:r>
      <w:bookmarkEnd w:id="63"/>
      <w:r w:rsidR="009428A0">
        <w:t xml:space="preserve"> de Buenas Prácticas</w:t>
      </w:r>
      <w:bookmarkEnd w:id="64"/>
    </w:p>
    <w:p w14:paraId="07C35DBD" w14:textId="1902A809" w:rsidR="001A2C1A" w:rsidRDefault="001A2C1A" w:rsidP="00262B59">
      <w:r>
        <w:t xml:space="preserve">Actualmente en ZOFRI S.A. no existe una definición formal respecto a estructura, formato y contenido, para la confección de documentos del tipo “Manual”. </w:t>
      </w:r>
      <w:r w:rsidR="007F5FB4">
        <w:t xml:space="preserve">No obstante, la subgerencia de TIC por su cuenta y con motivo de la estandarización de sus desarrollos </w:t>
      </w:r>
      <w:r w:rsidR="00F70C14">
        <w:t>y otras tareas</w:t>
      </w:r>
      <w:r w:rsidR="005C020D">
        <w:t>, cuenta con distintas plantillas que permiten la confección de documentación</w:t>
      </w:r>
      <w:r w:rsidR="00DB1975">
        <w:t>. Es así como desde el punto de vista del formato y estructura inicial, se cuenta una definición existente</w:t>
      </w:r>
      <w:r w:rsidR="00F52CAF">
        <w:t>, la cual se describe a continuación:</w:t>
      </w:r>
    </w:p>
    <w:p w14:paraId="15F51247" w14:textId="505D841F" w:rsidR="00F52CAF" w:rsidRDefault="00F52CAF"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1F129D" w:rsidRPr="001E437B" w14:paraId="0D52F218" w14:textId="77777777" w:rsidTr="00FB202F">
        <w:tc>
          <w:tcPr>
            <w:tcW w:w="2325" w:type="dxa"/>
            <w:shd w:val="clear" w:color="auto" w:fill="D9E2F3"/>
            <w:tcMar>
              <w:top w:w="57" w:type="dxa"/>
              <w:left w:w="57" w:type="dxa"/>
              <w:bottom w:w="57" w:type="dxa"/>
              <w:right w:w="57" w:type="dxa"/>
            </w:tcMar>
            <w:vAlign w:val="center"/>
          </w:tcPr>
          <w:p w14:paraId="085A6530" w14:textId="3AEDF787" w:rsidR="001F129D" w:rsidRPr="00FB202F" w:rsidRDefault="001F129D" w:rsidP="00FB202F">
            <w:pPr>
              <w:spacing w:line="240" w:lineRule="auto"/>
              <w:jc w:val="left"/>
              <w:rPr>
                <w:b/>
              </w:rPr>
            </w:pPr>
            <w:r w:rsidRPr="00FB202F">
              <w:rPr>
                <w:b/>
              </w:rPr>
              <w:t>Sección</w:t>
            </w:r>
          </w:p>
        </w:tc>
        <w:tc>
          <w:tcPr>
            <w:tcW w:w="6062" w:type="dxa"/>
            <w:shd w:val="clear" w:color="auto" w:fill="D9E2F3"/>
            <w:tcMar>
              <w:top w:w="57" w:type="dxa"/>
              <w:left w:w="57" w:type="dxa"/>
              <w:bottom w:w="57" w:type="dxa"/>
              <w:right w:w="57" w:type="dxa"/>
            </w:tcMar>
            <w:vAlign w:val="center"/>
          </w:tcPr>
          <w:p w14:paraId="0EE8A01B" w14:textId="26EB6114" w:rsidR="001F129D" w:rsidRPr="00FB202F" w:rsidRDefault="001F129D" w:rsidP="00FB202F">
            <w:pPr>
              <w:spacing w:line="240" w:lineRule="auto"/>
              <w:jc w:val="left"/>
              <w:rPr>
                <w:b/>
              </w:rPr>
            </w:pPr>
            <w:r w:rsidRPr="00FB202F">
              <w:rPr>
                <w:b/>
              </w:rPr>
              <w:t>Descripción</w:t>
            </w:r>
          </w:p>
        </w:tc>
      </w:tr>
      <w:tr w:rsidR="001F129D" w14:paraId="083A42ED" w14:textId="77777777" w:rsidTr="00FB202F">
        <w:trPr>
          <w:trHeight w:val="842"/>
        </w:trPr>
        <w:tc>
          <w:tcPr>
            <w:tcW w:w="2325" w:type="dxa"/>
            <w:shd w:val="clear" w:color="auto" w:fill="auto"/>
            <w:tcMar>
              <w:top w:w="57" w:type="dxa"/>
              <w:left w:w="57" w:type="dxa"/>
              <w:bottom w:w="57" w:type="dxa"/>
              <w:right w:w="57" w:type="dxa"/>
            </w:tcMar>
            <w:vAlign w:val="center"/>
          </w:tcPr>
          <w:p w14:paraId="421E44BB" w14:textId="71876FA8" w:rsidR="001F129D" w:rsidRDefault="001E437B" w:rsidP="00FB202F">
            <w:pPr>
              <w:spacing w:line="240" w:lineRule="auto"/>
              <w:jc w:val="left"/>
            </w:pPr>
            <w:r>
              <w:t>Portada</w:t>
            </w:r>
          </w:p>
        </w:tc>
        <w:tc>
          <w:tcPr>
            <w:tcW w:w="6062" w:type="dxa"/>
            <w:shd w:val="clear" w:color="auto" w:fill="auto"/>
            <w:tcMar>
              <w:top w:w="57" w:type="dxa"/>
              <w:left w:w="57" w:type="dxa"/>
              <w:bottom w:w="57" w:type="dxa"/>
              <w:right w:w="57" w:type="dxa"/>
            </w:tcMar>
            <w:vAlign w:val="center"/>
          </w:tcPr>
          <w:p w14:paraId="1E3F94C0" w14:textId="4E475CF0" w:rsidR="003B4CFC" w:rsidRDefault="00002833" w:rsidP="00FB202F">
            <w:pPr>
              <w:spacing w:line="240" w:lineRule="auto"/>
            </w:pPr>
            <w:r>
              <w:t>P</w:t>
            </w:r>
            <w:r w:rsidR="007B3249">
              <w:t>rimera página del documento</w:t>
            </w:r>
            <w:r>
              <w:t>, con información que permite su identificación.</w:t>
            </w:r>
          </w:p>
        </w:tc>
      </w:tr>
      <w:tr w:rsidR="001F129D" w14:paraId="289B8D25" w14:textId="77777777" w:rsidTr="00FB202F">
        <w:trPr>
          <w:trHeight w:val="856"/>
        </w:trPr>
        <w:tc>
          <w:tcPr>
            <w:tcW w:w="2325" w:type="dxa"/>
            <w:shd w:val="clear" w:color="auto" w:fill="auto"/>
            <w:tcMar>
              <w:top w:w="57" w:type="dxa"/>
              <w:left w:w="57" w:type="dxa"/>
              <w:bottom w:w="57" w:type="dxa"/>
              <w:right w:w="57" w:type="dxa"/>
            </w:tcMar>
            <w:vAlign w:val="center"/>
          </w:tcPr>
          <w:p w14:paraId="3E2621EA" w14:textId="79F4C183" w:rsidR="001F129D" w:rsidRDefault="00C81017" w:rsidP="00FB202F">
            <w:pPr>
              <w:spacing w:line="240" w:lineRule="auto"/>
              <w:jc w:val="left"/>
            </w:pPr>
            <w:r>
              <w:t xml:space="preserve">Detalle de </w:t>
            </w:r>
            <w:r w:rsidR="001E437B">
              <w:t>Revisiones</w:t>
            </w:r>
          </w:p>
        </w:tc>
        <w:tc>
          <w:tcPr>
            <w:tcW w:w="6062" w:type="dxa"/>
            <w:shd w:val="clear" w:color="auto" w:fill="auto"/>
            <w:tcMar>
              <w:top w:w="57" w:type="dxa"/>
              <w:left w:w="57" w:type="dxa"/>
              <w:bottom w:w="57" w:type="dxa"/>
              <w:right w:w="57" w:type="dxa"/>
            </w:tcMar>
            <w:vAlign w:val="center"/>
          </w:tcPr>
          <w:p w14:paraId="57EFE11A" w14:textId="11A22DBF" w:rsidR="001F129D" w:rsidRDefault="00F464DE" w:rsidP="00FB202F">
            <w:pPr>
              <w:spacing w:line="240" w:lineRule="auto"/>
              <w:jc w:val="left"/>
            </w:pPr>
            <w:r>
              <w:t>Tabla donde se registran las distintas revisiones que ha tenido el documento</w:t>
            </w:r>
            <w:r w:rsidR="00DD4F6B">
              <w:t>.</w:t>
            </w:r>
          </w:p>
        </w:tc>
      </w:tr>
      <w:tr w:rsidR="00DD4F6B" w14:paraId="3E033087" w14:textId="77777777" w:rsidTr="00FB202F">
        <w:trPr>
          <w:trHeight w:val="811"/>
        </w:trPr>
        <w:tc>
          <w:tcPr>
            <w:tcW w:w="2325" w:type="dxa"/>
            <w:shd w:val="clear" w:color="auto" w:fill="auto"/>
            <w:tcMar>
              <w:top w:w="57" w:type="dxa"/>
              <w:left w:w="57" w:type="dxa"/>
              <w:bottom w:w="57" w:type="dxa"/>
              <w:right w:w="57" w:type="dxa"/>
            </w:tcMar>
            <w:vAlign w:val="center"/>
          </w:tcPr>
          <w:p w14:paraId="7352503E" w14:textId="06E5A6AF" w:rsidR="00DD4F6B" w:rsidRDefault="00DD4F6B" w:rsidP="00FB202F">
            <w:pPr>
              <w:spacing w:line="240" w:lineRule="auto"/>
              <w:jc w:val="left"/>
            </w:pPr>
            <w:r>
              <w:t>Índice</w:t>
            </w:r>
          </w:p>
        </w:tc>
        <w:tc>
          <w:tcPr>
            <w:tcW w:w="6062" w:type="dxa"/>
            <w:shd w:val="clear" w:color="auto" w:fill="auto"/>
            <w:tcMar>
              <w:top w:w="57" w:type="dxa"/>
              <w:left w:w="57" w:type="dxa"/>
              <w:bottom w:w="57" w:type="dxa"/>
              <w:right w:w="57" w:type="dxa"/>
            </w:tcMar>
            <w:vAlign w:val="center"/>
          </w:tcPr>
          <w:p w14:paraId="37DD4094" w14:textId="2ED38FB3" w:rsidR="00DD4F6B" w:rsidRDefault="00DD4F6B" w:rsidP="00FB202F">
            <w:pPr>
              <w:spacing w:line="240" w:lineRule="auto"/>
            </w:pPr>
            <w:r>
              <w:t>Tabla de contenidos detallando los puntos contenidos en el documento, hasta un máximo de 3 niveles.</w:t>
            </w:r>
          </w:p>
        </w:tc>
      </w:tr>
      <w:tr w:rsidR="001F129D" w14:paraId="5C8D2ECC" w14:textId="77777777" w:rsidTr="00FB202F">
        <w:trPr>
          <w:trHeight w:val="783"/>
        </w:trPr>
        <w:tc>
          <w:tcPr>
            <w:tcW w:w="2325" w:type="dxa"/>
            <w:shd w:val="clear" w:color="auto" w:fill="auto"/>
            <w:tcMar>
              <w:top w:w="57" w:type="dxa"/>
              <w:left w:w="57" w:type="dxa"/>
              <w:bottom w:w="57" w:type="dxa"/>
              <w:right w:w="57" w:type="dxa"/>
            </w:tcMar>
            <w:vAlign w:val="center"/>
          </w:tcPr>
          <w:p w14:paraId="72829117" w14:textId="5DE63C5D" w:rsidR="001F129D" w:rsidRDefault="001E437B" w:rsidP="00FB202F">
            <w:pPr>
              <w:spacing w:line="240" w:lineRule="auto"/>
              <w:jc w:val="left"/>
            </w:pPr>
            <w:r>
              <w:t>Propósito del Documento</w:t>
            </w:r>
          </w:p>
        </w:tc>
        <w:tc>
          <w:tcPr>
            <w:tcW w:w="6062" w:type="dxa"/>
            <w:shd w:val="clear" w:color="auto" w:fill="auto"/>
            <w:tcMar>
              <w:top w:w="57" w:type="dxa"/>
              <w:left w:w="57" w:type="dxa"/>
              <w:bottom w:w="57" w:type="dxa"/>
              <w:right w:w="57" w:type="dxa"/>
            </w:tcMar>
            <w:vAlign w:val="center"/>
          </w:tcPr>
          <w:p w14:paraId="16051898" w14:textId="51A81BF3" w:rsidR="001F129D" w:rsidRDefault="00DD4F6B" w:rsidP="00FB202F">
            <w:pPr>
              <w:spacing w:line="240" w:lineRule="auto"/>
            </w:pPr>
            <w:r>
              <w:t>Breve declaración del propósito que cumple el documento.</w:t>
            </w:r>
          </w:p>
        </w:tc>
      </w:tr>
      <w:tr w:rsidR="001F129D" w14:paraId="69BFFE88" w14:textId="77777777" w:rsidTr="00FB202F">
        <w:trPr>
          <w:trHeight w:val="734"/>
        </w:trPr>
        <w:tc>
          <w:tcPr>
            <w:tcW w:w="2325" w:type="dxa"/>
            <w:shd w:val="clear" w:color="auto" w:fill="auto"/>
            <w:tcMar>
              <w:top w:w="57" w:type="dxa"/>
              <w:left w:w="57" w:type="dxa"/>
              <w:bottom w:w="57" w:type="dxa"/>
              <w:right w:w="57" w:type="dxa"/>
            </w:tcMar>
            <w:vAlign w:val="center"/>
          </w:tcPr>
          <w:p w14:paraId="2F492F10" w14:textId="7B854203" w:rsidR="001F129D" w:rsidRDefault="00F7044A" w:rsidP="00FB202F">
            <w:pPr>
              <w:spacing w:line="240" w:lineRule="auto"/>
              <w:jc w:val="left"/>
            </w:pPr>
            <w:r>
              <w:t>Puntos propios del Documento</w:t>
            </w:r>
          </w:p>
        </w:tc>
        <w:tc>
          <w:tcPr>
            <w:tcW w:w="6062" w:type="dxa"/>
            <w:shd w:val="clear" w:color="auto" w:fill="auto"/>
            <w:tcMar>
              <w:top w:w="57" w:type="dxa"/>
              <w:left w:w="57" w:type="dxa"/>
              <w:bottom w:w="57" w:type="dxa"/>
              <w:right w:w="57" w:type="dxa"/>
            </w:tcMar>
            <w:vAlign w:val="center"/>
          </w:tcPr>
          <w:p w14:paraId="259F4252" w14:textId="5E130E73" w:rsidR="001F129D" w:rsidRDefault="00503A17" w:rsidP="00FB202F">
            <w:pPr>
              <w:spacing w:line="240" w:lineRule="auto"/>
              <w:jc w:val="left"/>
            </w:pPr>
            <w:r>
              <w:t>Puntos y temas propios que se desean documentar.</w:t>
            </w:r>
          </w:p>
        </w:tc>
      </w:tr>
      <w:tr w:rsidR="00D076A3" w14:paraId="599E1823" w14:textId="77777777" w:rsidTr="00FB202F">
        <w:trPr>
          <w:trHeight w:val="734"/>
        </w:trPr>
        <w:tc>
          <w:tcPr>
            <w:tcW w:w="2325" w:type="dxa"/>
            <w:shd w:val="clear" w:color="auto" w:fill="auto"/>
            <w:tcMar>
              <w:top w:w="57" w:type="dxa"/>
              <w:left w:w="57" w:type="dxa"/>
              <w:bottom w:w="57" w:type="dxa"/>
              <w:right w:w="57" w:type="dxa"/>
            </w:tcMar>
            <w:vAlign w:val="center"/>
          </w:tcPr>
          <w:p w14:paraId="3BB85496" w14:textId="3EBB30E6" w:rsidR="00D076A3" w:rsidRDefault="00D076A3" w:rsidP="00FB202F">
            <w:pPr>
              <w:spacing w:line="240" w:lineRule="auto"/>
              <w:jc w:val="left"/>
            </w:pPr>
            <w:r>
              <w:t>Firmas de Aceptación</w:t>
            </w:r>
            <w:r w:rsidR="00801C07">
              <w:t xml:space="preserve"> y Validación</w:t>
            </w:r>
          </w:p>
        </w:tc>
        <w:tc>
          <w:tcPr>
            <w:tcW w:w="6062" w:type="dxa"/>
            <w:shd w:val="clear" w:color="auto" w:fill="auto"/>
            <w:tcMar>
              <w:top w:w="57" w:type="dxa"/>
              <w:left w:w="57" w:type="dxa"/>
              <w:bottom w:w="57" w:type="dxa"/>
              <w:right w:w="57" w:type="dxa"/>
            </w:tcMar>
            <w:vAlign w:val="center"/>
          </w:tcPr>
          <w:p w14:paraId="2991CE25" w14:textId="377C8035" w:rsidR="00D076A3" w:rsidRDefault="00D076A3" w:rsidP="00FB202F">
            <w:pPr>
              <w:spacing w:line="240" w:lineRule="auto"/>
            </w:pPr>
            <w:r>
              <w:t>Firmas de las personas que validan y aceptan el documento</w:t>
            </w:r>
            <w:r w:rsidR="004210F8">
              <w:t>.</w:t>
            </w:r>
          </w:p>
        </w:tc>
      </w:tr>
    </w:tbl>
    <w:p w14:paraId="2EA26757" w14:textId="1829D72C" w:rsidR="001F129D" w:rsidRDefault="001F129D" w:rsidP="00262B59"/>
    <w:p w14:paraId="18308243" w14:textId="40463A5B" w:rsidR="002D6FF7" w:rsidRDefault="002D6FF7" w:rsidP="00262B59">
      <w:r>
        <w:br w:type="page"/>
      </w:r>
      <w:r>
        <w:lastRenderedPageBreak/>
        <w:t>Teniendo en cuenta</w:t>
      </w:r>
      <w:r w:rsidR="00265906">
        <w:t xml:space="preserve"> la funció</w:t>
      </w:r>
      <w:r w:rsidR="009B0EAC">
        <w:t>n que cumplirá el manual resultante de este</w:t>
      </w:r>
      <w:r w:rsidR="00A034FD">
        <w:t xml:space="preserve"> trabajo,</w:t>
      </w:r>
      <w:r w:rsidR="00116043">
        <w:t xml:space="preserve"> las siguientes son las secciones adicionales a</w:t>
      </w:r>
      <w:r w:rsidR="00B251BF">
        <w:t xml:space="preserve"> </w:t>
      </w:r>
      <w:r w:rsidR="00116043">
        <w:t>l</w:t>
      </w:r>
      <w:r w:rsidR="00B251BF">
        <w:t xml:space="preserve">a estructura del </w:t>
      </w:r>
      <w:r w:rsidR="00116043">
        <w:t xml:space="preserve"> documento:</w:t>
      </w:r>
    </w:p>
    <w:p w14:paraId="0F254FD4" w14:textId="77777777" w:rsidR="00116043" w:rsidRDefault="00116043"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6345"/>
      </w:tblGrid>
      <w:tr w:rsidR="00116043" w:rsidRPr="001E437B" w14:paraId="71EA913F" w14:textId="77777777" w:rsidTr="00FB202F">
        <w:tc>
          <w:tcPr>
            <w:tcW w:w="2042" w:type="dxa"/>
            <w:shd w:val="clear" w:color="auto" w:fill="D9E2F3"/>
            <w:tcMar>
              <w:top w:w="57" w:type="dxa"/>
              <w:left w:w="57" w:type="dxa"/>
              <w:bottom w:w="57" w:type="dxa"/>
              <w:right w:w="57" w:type="dxa"/>
            </w:tcMar>
            <w:vAlign w:val="center"/>
          </w:tcPr>
          <w:p w14:paraId="5B85B916" w14:textId="77777777" w:rsidR="00116043" w:rsidRPr="00FB202F" w:rsidRDefault="00116043" w:rsidP="00FB202F">
            <w:pPr>
              <w:spacing w:line="240" w:lineRule="auto"/>
              <w:jc w:val="left"/>
              <w:rPr>
                <w:b/>
              </w:rPr>
            </w:pPr>
            <w:r w:rsidRPr="00FB202F">
              <w:rPr>
                <w:b/>
              </w:rPr>
              <w:t>Sección</w:t>
            </w:r>
          </w:p>
        </w:tc>
        <w:tc>
          <w:tcPr>
            <w:tcW w:w="6345" w:type="dxa"/>
            <w:shd w:val="clear" w:color="auto" w:fill="D9E2F3"/>
            <w:tcMar>
              <w:top w:w="57" w:type="dxa"/>
              <w:left w:w="57" w:type="dxa"/>
              <w:bottom w:w="57" w:type="dxa"/>
              <w:right w:w="57" w:type="dxa"/>
            </w:tcMar>
            <w:vAlign w:val="center"/>
          </w:tcPr>
          <w:p w14:paraId="341A598F" w14:textId="77777777" w:rsidR="00116043" w:rsidRPr="00FB202F" w:rsidRDefault="00116043" w:rsidP="00FB202F">
            <w:pPr>
              <w:spacing w:line="240" w:lineRule="auto"/>
              <w:jc w:val="left"/>
              <w:rPr>
                <w:b/>
              </w:rPr>
            </w:pPr>
            <w:r w:rsidRPr="00FB202F">
              <w:rPr>
                <w:b/>
              </w:rPr>
              <w:t>Descripción</w:t>
            </w:r>
          </w:p>
        </w:tc>
      </w:tr>
      <w:tr w:rsidR="00116043" w14:paraId="573C7278" w14:textId="77777777" w:rsidTr="00FB202F">
        <w:trPr>
          <w:trHeight w:val="704"/>
        </w:trPr>
        <w:tc>
          <w:tcPr>
            <w:tcW w:w="2042" w:type="dxa"/>
            <w:shd w:val="clear" w:color="auto" w:fill="auto"/>
            <w:tcMar>
              <w:top w:w="57" w:type="dxa"/>
              <w:left w:w="57" w:type="dxa"/>
              <w:bottom w:w="57" w:type="dxa"/>
              <w:right w:w="57" w:type="dxa"/>
            </w:tcMar>
            <w:vAlign w:val="center"/>
          </w:tcPr>
          <w:p w14:paraId="4ED316F8" w14:textId="51F1A911" w:rsidR="00116043" w:rsidRDefault="0066307B" w:rsidP="00FB202F">
            <w:pPr>
              <w:spacing w:line="240" w:lineRule="auto"/>
              <w:jc w:val="left"/>
            </w:pPr>
            <w:r>
              <w:t>Introducción</w:t>
            </w:r>
          </w:p>
        </w:tc>
        <w:tc>
          <w:tcPr>
            <w:tcW w:w="6345" w:type="dxa"/>
            <w:shd w:val="clear" w:color="auto" w:fill="auto"/>
            <w:tcMar>
              <w:top w:w="57" w:type="dxa"/>
              <w:left w:w="57" w:type="dxa"/>
              <w:bottom w:w="57" w:type="dxa"/>
              <w:right w:w="57" w:type="dxa"/>
            </w:tcMar>
            <w:vAlign w:val="center"/>
          </w:tcPr>
          <w:p w14:paraId="302359E5" w14:textId="5B539CD8" w:rsidR="00116043" w:rsidRDefault="009B6445" w:rsidP="00FB202F">
            <w:pPr>
              <w:spacing w:line="240" w:lineRule="auto"/>
            </w:pPr>
            <w:r>
              <w:t xml:space="preserve">Breve contextualización </w:t>
            </w:r>
            <w:r w:rsidR="00A05EFF">
              <w:t>del motivo del manual</w:t>
            </w:r>
          </w:p>
        </w:tc>
      </w:tr>
      <w:tr w:rsidR="00116043" w14:paraId="6005470E" w14:textId="77777777" w:rsidTr="00FB202F">
        <w:trPr>
          <w:trHeight w:val="725"/>
        </w:trPr>
        <w:tc>
          <w:tcPr>
            <w:tcW w:w="2042" w:type="dxa"/>
            <w:shd w:val="clear" w:color="auto" w:fill="auto"/>
            <w:tcMar>
              <w:top w:w="57" w:type="dxa"/>
              <w:left w:w="57" w:type="dxa"/>
              <w:bottom w:w="57" w:type="dxa"/>
              <w:right w:w="57" w:type="dxa"/>
            </w:tcMar>
            <w:vAlign w:val="center"/>
          </w:tcPr>
          <w:p w14:paraId="45003BFC" w14:textId="6ECD01FF" w:rsidR="00116043" w:rsidRDefault="00DC4FEB" w:rsidP="00FB202F">
            <w:pPr>
              <w:spacing w:line="240" w:lineRule="auto"/>
              <w:jc w:val="left"/>
            </w:pPr>
            <w:r>
              <w:t>Referencias</w:t>
            </w:r>
          </w:p>
        </w:tc>
        <w:tc>
          <w:tcPr>
            <w:tcW w:w="6345" w:type="dxa"/>
            <w:shd w:val="clear" w:color="auto" w:fill="auto"/>
            <w:tcMar>
              <w:top w:w="57" w:type="dxa"/>
              <w:left w:w="57" w:type="dxa"/>
              <w:bottom w:w="57" w:type="dxa"/>
              <w:right w:w="57" w:type="dxa"/>
            </w:tcMar>
            <w:vAlign w:val="center"/>
          </w:tcPr>
          <w:p w14:paraId="350A1CF2" w14:textId="2BF63736" w:rsidR="00116043" w:rsidRDefault="00DC4FEB" w:rsidP="00FB202F">
            <w:pPr>
              <w:spacing w:line="240" w:lineRule="auto"/>
              <w:jc w:val="left"/>
            </w:pPr>
            <w:r>
              <w:t>Identificación de los documentos usados como apoyo.</w:t>
            </w:r>
          </w:p>
        </w:tc>
      </w:tr>
      <w:tr w:rsidR="00116043" w14:paraId="373E2D12" w14:textId="77777777" w:rsidTr="00FB202F">
        <w:trPr>
          <w:trHeight w:val="758"/>
        </w:trPr>
        <w:tc>
          <w:tcPr>
            <w:tcW w:w="2042" w:type="dxa"/>
            <w:shd w:val="clear" w:color="auto" w:fill="auto"/>
            <w:tcMar>
              <w:top w:w="57" w:type="dxa"/>
              <w:left w:w="57" w:type="dxa"/>
              <w:bottom w:w="57" w:type="dxa"/>
              <w:right w:w="57" w:type="dxa"/>
            </w:tcMar>
            <w:vAlign w:val="center"/>
          </w:tcPr>
          <w:p w14:paraId="4583C771" w14:textId="5087A511" w:rsidR="00116043" w:rsidRDefault="007B5570" w:rsidP="00FB202F">
            <w:pPr>
              <w:spacing w:line="240" w:lineRule="auto"/>
              <w:jc w:val="left"/>
            </w:pPr>
            <w:r>
              <w:t>Definición de Factores Críticos</w:t>
            </w:r>
          </w:p>
        </w:tc>
        <w:tc>
          <w:tcPr>
            <w:tcW w:w="6345" w:type="dxa"/>
            <w:shd w:val="clear" w:color="auto" w:fill="auto"/>
            <w:tcMar>
              <w:top w:w="57" w:type="dxa"/>
              <w:left w:w="57" w:type="dxa"/>
              <w:bottom w:w="57" w:type="dxa"/>
              <w:right w:w="57" w:type="dxa"/>
            </w:tcMar>
            <w:vAlign w:val="center"/>
          </w:tcPr>
          <w:p w14:paraId="6B870E58" w14:textId="30C13BA5" w:rsidR="00116043" w:rsidRDefault="007B5570" w:rsidP="00FB202F">
            <w:pPr>
              <w:spacing w:line="240" w:lineRule="auto"/>
            </w:pPr>
            <w:r>
              <w:t>Definición de los factores críticos identificados en este documento.</w:t>
            </w:r>
          </w:p>
        </w:tc>
      </w:tr>
      <w:tr w:rsidR="00116043" w14:paraId="269E0689" w14:textId="77777777" w:rsidTr="00FB202F">
        <w:tc>
          <w:tcPr>
            <w:tcW w:w="2042" w:type="dxa"/>
            <w:shd w:val="clear" w:color="auto" w:fill="auto"/>
            <w:tcMar>
              <w:top w:w="57" w:type="dxa"/>
              <w:left w:w="57" w:type="dxa"/>
              <w:bottom w:w="57" w:type="dxa"/>
              <w:right w:w="57" w:type="dxa"/>
            </w:tcMar>
            <w:vAlign w:val="center"/>
          </w:tcPr>
          <w:p w14:paraId="6753E2FA" w14:textId="3F1D6175" w:rsidR="00116043" w:rsidRDefault="005B5E8E" w:rsidP="00FB202F">
            <w:pPr>
              <w:spacing w:line="240" w:lineRule="auto"/>
              <w:jc w:val="left"/>
            </w:pPr>
            <w:r>
              <w:t>Buenas Prácticas agrupadas por Factor Crítico</w:t>
            </w:r>
          </w:p>
        </w:tc>
        <w:tc>
          <w:tcPr>
            <w:tcW w:w="6345" w:type="dxa"/>
            <w:shd w:val="clear" w:color="auto" w:fill="auto"/>
            <w:tcMar>
              <w:top w:w="57" w:type="dxa"/>
              <w:left w:w="57" w:type="dxa"/>
              <w:bottom w:w="57" w:type="dxa"/>
              <w:right w:w="57" w:type="dxa"/>
            </w:tcMar>
            <w:vAlign w:val="center"/>
          </w:tcPr>
          <w:p w14:paraId="1837900D" w14:textId="4DCDD5A7" w:rsidR="00116043" w:rsidRDefault="005D6E00" w:rsidP="00FB202F">
            <w:pPr>
              <w:spacing w:line="240" w:lineRule="auto"/>
            </w:pPr>
            <w:r>
              <w:t>Descripción de cada práctica, agrupadas en función de cada factor crítico.</w:t>
            </w:r>
          </w:p>
        </w:tc>
      </w:tr>
    </w:tbl>
    <w:p w14:paraId="7EA76009" w14:textId="1A067D46" w:rsidR="00116043" w:rsidRDefault="00116043" w:rsidP="00262B59"/>
    <w:p w14:paraId="0600ADD7" w14:textId="16877D40" w:rsidR="0030571C" w:rsidRDefault="00F018DD" w:rsidP="00262B59">
      <w:r>
        <w:t>En los siguientes puntos se describe con mayor detalle cada sección que tendrá el manual en cuestión.</w:t>
      </w:r>
    </w:p>
    <w:p w14:paraId="66DCBC57" w14:textId="3D32495F" w:rsidR="00D02689" w:rsidRDefault="00D02689" w:rsidP="00262B59"/>
    <w:p w14:paraId="4D358D57" w14:textId="19C51D00" w:rsidR="00D02689" w:rsidRPr="00155CB3" w:rsidRDefault="00066B5B" w:rsidP="00155CB3">
      <w:pPr>
        <w:pStyle w:val="Ttulo4"/>
      </w:pPr>
      <w:r w:rsidRPr="00155CB3">
        <w:t>Portada</w:t>
      </w:r>
    </w:p>
    <w:p w14:paraId="39F63954" w14:textId="35658311" w:rsidR="00066B5B" w:rsidRDefault="00216936" w:rsidP="00262B59">
      <w:r>
        <w:t xml:space="preserve">Corresponde a la primera página del documento, en la cual se incluye información que permite identificarlo </w:t>
      </w:r>
      <w:r w:rsidR="00167D9A">
        <w:t>inequívocamente, la cual es:</w:t>
      </w:r>
    </w:p>
    <w:p w14:paraId="1261F4DA" w14:textId="67BC96ED" w:rsidR="00167D9A" w:rsidRDefault="00903F24" w:rsidP="005603E7">
      <w:pPr>
        <w:numPr>
          <w:ilvl w:val="0"/>
          <w:numId w:val="22"/>
        </w:numPr>
      </w:pPr>
      <w:r>
        <w:t xml:space="preserve">Logo </w:t>
      </w:r>
      <w:r w:rsidR="00BB7CF8">
        <w:t>c</w:t>
      </w:r>
      <w:r>
        <w:t>orporativo y vigente de ZOFRI S.A.</w:t>
      </w:r>
    </w:p>
    <w:p w14:paraId="74A6CF4A" w14:textId="3BE6AA62" w:rsidR="00903F24" w:rsidRDefault="003707E0" w:rsidP="005603E7">
      <w:pPr>
        <w:numPr>
          <w:ilvl w:val="0"/>
          <w:numId w:val="22"/>
        </w:numPr>
      </w:pPr>
      <w:r>
        <w:t>Texto expresando el tipo de documento,</w:t>
      </w:r>
      <w:r w:rsidR="000E0451">
        <w:t xml:space="preserve"> en </w:t>
      </w:r>
      <w:r>
        <w:t>este caso debe ser “Manual</w:t>
      </w:r>
      <w:r w:rsidR="00EB377E">
        <w:t xml:space="preserve"> de Buenas Prácticas</w:t>
      </w:r>
      <w:r>
        <w:t>”</w:t>
      </w:r>
    </w:p>
    <w:p w14:paraId="777D3BC5" w14:textId="2202D0E6" w:rsidR="00DB7652" w:rsidRDefault="00DB7652" w:rsidP="005603E7">
      <w:pPr>
        <w:numPr>
          <w:ilvl w:val="0"/>
          <w:numId w:val="22"/>
        </w:numPr>
      </w:pPr>
      <w:r>
        <w:t>Texto ex</w:t>
      </w:r>
      <w:r w:rsidR="00226EC8">
        <w:t>presando lo siguiente “Desarrollo de Proyectos Info</w:t>
      </w:r>
      <w:r w:rsidR="0035260C">
        <w:t>r</w:t>
      </w:r>
      <w:r w:rsidR="00226EC8">
        <w:t>máticos”</w:t>
      </w:r>
    </w:p>
    <w:p w14:paraId="6114CCB6" w14:textId="31E458D0" w:rsidR="0035260C" w:rsidRDefault="0035260C" w:rsidP="005603E7">
      <w:pPr>
        <w:numPr>
          <w:ilvl w:val="0"/>
          <w:numId w:val="22"/>
        </w:numPr>
      </w:pPr>
      <w:r>
        <w:t>Versión del documento a tres niveles de revisión</w:t>
      </w:r>
      <w:r w:rsidR="000E0451">
        <w:t>.</w:t>
      </w:r>
      <w:r>
        <w:t xml:space="preserve"> siendo el valor “1.0.0” la primera versión oficial del documento</w:t>
      </w:r>
      <w:r w:rsidR="009D1914">
        <w:t>.</w:t>
      </w:r>
    </w:p>
    <w:p w14:paraId="3E018B61" w14:textId="65F787EE" w:rsidR="009D1914" w:rsidRDefault="009D1914" w:rsidP="005603E7">
      <w:pPr>
        <w:numPr>
          <w:ilvl w:val="0"/>
          <w:numId w:val="22"/>
        </w:numPr>
      </w:pPr>
      <w:r>
        <w:t>Fecha de creación de la versión.</w:t>
      </w:r>
    </w:p>
    <w:p w14:paraId="64269DE9" w14:textId="756DBF04" w:rsidR="005603E7" w:rsidRDefault="00B54372" w:rsidP="00262B59">
      <w:r>
        <w:br w:type="page"/>
      </w:r>
      <w:r>
        <w:lastRenderedPageBreak/>
        <w:t xml:space="preserve">La siguiente es una imagen referencial de la portada (ver Figura </w:t>
      </w:r>
      <w:r w:rsidR="006E08BE">
        <w:t>13</w:t>
      </w:r>
      <w:r>
        <w:t>):</w:t>
      </w:r>
    </w:p>
    <w:p w14:paraId="6EB4D431" w14:textId="7A80FF4A" w:rsidR="00B54372" w:rsidRDefault="005D5DE0" w:rsidP="00262B59">
      <w:r>
        <w:rPr>
          <w:noProof/>
        </w:rPr>
        <w:pict w14:anchorId="4711373D">
          <v:shape id="Imagen 1" o:spid="_x0000_s1229" type="#_x0000_t75" style="position:absolute;left:0;text-align:left;margin-left:1.6pt;margin-top:18.25pt;width:413.85pt;height:413.2pt;z-index:-251651584;visibility:visible;mso-wrap-style:square;mso-position-horizontal-relative:text;mso-position-vertical-relative:text" stroked="t" strokeweight="1.5pt">
            <v:imagedata r:id="rId20" o:title=""/>
          </v:shape>
        </w:pict>
      </w:r>
    </w:p>
    <w:p w14:paraId="66335CFF" w14:textId="5B83999F" w:rsidR="00B54372" w:rsidRDefault="00B54372" w:rsidP="00262B59"/>
    <w:p w14:paraId="62A953AF" w14:textId="14FC4222" w:rsidR="00B54372" w:rsidRDefault="00B54372" w:rsidP="00262B59"/>
    <w:p w14:paraId="2C81D8DC" w14:textId="0C6946D8" w:rsidR="00B54372" w:rsidRDefault="00B54372" w:rsidP="00262B59"/>
    <w:p w14:paraId="3DCF748E" w14:textId="5AB74C3E" w:rsidR="00B54372" w:rsidRDefault="00B54372" w:rsidP="00262B59"/>
    <w:p w14:paraId="44F4CC80" w14:textId="7E562C81" w:rsidR="00B54372" w:rsidRDefault="00B54372" w:rsidP="00262B59"/>
    <w:p w14:paraId="4AF6412E" w14:textId="642F6656" w:rsidR="00B54372" w:rsidRDefault="00B54372" w:rsidP="00262B59"/>
    <w:p w14:paraId="0975EF46" w14:textId="0C6917D7" w:rsidR="00B54372" w:rsidRDefault="00B54372" w:rsidP="00262B59"/>
    <w:p w14:paraId="36C44A8E" w14:textId="236CECF3" w:rsidR="00B54372" w:rsidRDefault="00B54372" w:rsidP="00262B59"/>
    <w:p w14:paraId="24CAE512" w14:textId="16C29F42" w:rsidR="00B54372" w:rsidRDefault="00B54372" w:rsidP="00262B59"/>
    <w:p w14:paraId="436477E6" w14:textId="005892FE" w:rsidR="00B54372" w:rsidRDefault="00B54372" w:rsidP="00262B59"/>
    <w:p w14:paraId="610BC4FB" w14:textId="1B90BF8F" w:rsidR="00B54372" w:rsidRDefault="00B54372" w:rsidP="00262B59"/>
    <w:p w14:paraId="1B1181CE" w14:textId="77777777" w:rsidR="00B54372" w:rsidRDefault="00B54372" w:rsidP="00262B59"/>
    <w:p w14:paraId="0CF9FB64" w14:textId="6D2DF235" w:rsidR="00B54372" w:rsidRDefault="00B54372" w:rsidP="00262B59"/>
    <w:p w14:paraId="16B1D504" w14:textId="5A0BD4C5" w:rsidR="00B54372" w:rsidRDefault="00B54372" w:rsidP="00262B59"/>
    <w:p w14:paraId="5AFC9202" w14:textId="77777777" w:rsidR="005603E7" w:rsidRDefault="005603E7" w:rsidP="00262B59"/>
    <w:p w14:paraId="2B8DC0ED" w14:textId="77777777" w:rsidR="00226EC8" w:rsidRDefault="00226EC8" w:rsidP="00262B59"/>
    <w:p w14:paraId="2FAFF192" w14:textId="60EC417B" w:rsidR="009F2F35" w:rsidRDefault="009F2F35" w:rsidP="00262B59"/>
    <w:p w14:paraId="62990909" w14:textId="23FC9A0E" w:rsidR="00B54372" w:rsidRDefault="00B54372" w:rsidP="00262B59"/>
    <w:p w14:paraId="2CAEC143" w14:textId="4738E754" w:rsidR="00B54372" w:rsidRDefault="00B54372" w:rsidP="00262B59"/>
    <w:p w14:paraId="6D0F5FFF" w14:textId="01E2BBB7" w:rsidR="00B54372" w:rsidRDefault="00B54372" w:rsidP="00262B59"/>
    <w:p w14:paraId="071B96C4" w14:textId="77777777" w:rsidR="006E08BE" w:rsidRDefault="006E08BE" w:rsidP="00262B59"/>
    <w:p w14:paraId="72481B8B" w14:textId="056B795D" w:rsidR="00B54372" w:rsidRDefault="00B54372" w:rsidP="006E08BE">
      <w:pPr>
        <w:pStyle w:val="Grfico1"/>
      </w:pPr>
      <w:r>
        <w:t>Portada del Manual</w:t>
      </w:r>
    </w:p>
    <w:p w14:paraId="1063D315" w14:textId="15654AAB" w:rsidR="00066B5B" w:rsidRDefault="006E08BE" w:rsidP="006E08BE">
      <w:pPr>
        <w:pStyle w:val="Ttulo4"/>
      </w:pPr>
      <w:r>
        <w:br w:type="page"/>
      </w:r>
      <w:r w:rsidR="00066B5B">
        <w:lastRenderedPageBreak/>
        <w:t>Detalle de Revisiones</w:t>
      </w:r>
    </w:p>
    <w:p w14:paraId="3F477A3F" w14:textId="6518E038" w:rsidR="00066B5B" w:rsidRDefault="003B02BF" w:rsidP="00262B59">
      <w:r>
        <w:t>Corresponde a la segunda página del documento, donde se incluye una tabla con el detalle histórico de las versiones y cambios que ha sufrido el contenido desde su creación.</w:t>
      </w:r>
      <w:r w:rsidR="008E460E">
        <w:t xml:space="preserve"> El formato de la tabla es el siguiente</w:t>
      </w:r>
      <w:r w:rsidR="00FB1319">
        <w:t xml:space="preserve"> (ver Figura 14)</w:t>
      </w:r>
      <w:r w:rsidR="008E460E">
        <w:t>:</w:t>
      </w:r>
    </w:p>
    <w:p w14:paraId="065EB869" w14:textId="27AC5234" w:rsidR="00423BF0" w:rsidRDefault="005D5DE0" w:rsidP="00262B59">
      <w:r>
        <w:rPr>
          <w:noProof/>
        </w:rPr>
        <w:pict w14:anchorId="6005EB16">
          <v:shape id="_x0000_s1227" type="#_x0000_t75" style="position:absolute;left:0;text-align:left;margin-left:2.1pt;margin-top:7.2pt;width:409.75pt;height:84.45pt;z-index:-251652608" stroked="t" strokeweight="1.5pt">
            <v:imagedata r:id="rId21" o:title=""/>
          </v:shape>
        </w:pict>
      </w:r>
    </w:p>
    <w:p w14:paraId="653D3882" w14:textId="78ADB18F" w:rsidR="00423BF0" w:rsidRDefault="00423BF0" w:rsidP="00262B59"/>
    <w:p w14:paraId="3A81AF17" w14:textId="1C26CDD0" w:rsidR="00423BF0" w:rsidRDefault="00423BF0" w:rsidP="00262B59"/>
    <w:p w14:paraId="17B270D8" w14:textId="339FBE80" w:rsidR="00423BF0" w:rsidRDefault="00423BF0" w:rsidP="00262B59"/>
    <w:p w14:paraId="125BF88A" w14:textId="6D5A76E9" w:rsidR="00423BF0" w:rsidRDefault="00423BF0" w:rsidP="00262B59"/>
    <w:p w14:paraId="10BDCDAE" w14:textId="0FF11DE5" w:rsidR="00EA4A23" w:rsidRDefault="00EA4A23" w:rsidP="00FB1319">
      <w:pPr>
        <w:pStyle w:val="Grfico1"/>
      </w:pPr>
      <w:r>
        <w:t>Formato tabla Detalle de Revisiones</w:t>
      </w:r>
    </w:p>
    <w:p w14:paraId="3014831B" w14:textId="6F492F08" w:rsidR="00EA4A23" w:rsidRDefault="00EA4A23" w:rsidP="00262B59"/>
    <w:p w14:paraId="659E4056" w14:textId="6F0D9888" w:rsidR="00C94607" w:rsidRDefault="00C94607" w:rsidP="00262B59">
      <w:r>
        <w:t>En la columna descripción, se debe registrar un resumen representativo de las modificaciones hechas en la versión a la cual se refiere el registro.</w:t>
      </w:r>
    </w:p>
    <w:p w14:paraId="4285F1CE" w14:textId="77777777" w:rsidR="007B3073" w:rsidRDefault="007B3073" w:rsidP="00262B59"/>
    <w:p w14:paraId="403713B1" w14:textId="6F23306B" w:rsidR="00066B5B" w:rsidRDefault="00066B5B" w:rsidP="00262B59">
      <w:pPr>
        <w:pStyle w:val="Ttulo4"/>
      </w:pPr>
      <w:r>
        <w:t>Índice</w:t>
      </w:r>
    </w:p>
    <w:p w14:paraId="70CBDBDA" w14:textId="045C2A66" w:rsidR="0069694D" w:rsidRDefault="00670C12" w:rsidP="00262B59">
      <w:r>
        <w:t>Corresponde a la tabla de contenidos</w:t>
      </w:r>
      <w:r w:rsidR="00CC1127">
        <w:t xml:space="preserve">, la cual debe incluir las distintas secciones del documento, considerando hasta el tercer nivel </w:t>
      </w:r>
      <w:r w:rsidR="00951003">
        <w:t>de anidación de los subtítulos, junto a los cuales se debe indicar el respectivo número de página.</w:t>
      </w:r>
      <w:r w:rsidR="00EC6828">
        <w:t xml:space="preserve"> </w:t>
      </w:r>
    </w:p>
    <w:p w14:paraId="507E6599" w14:textId="77777777" w:rsidR="00670C12" w:rsidRDefault="00670C12" w:rsidP="00262B59"/>
    <w:p w14:paraId="3C3D53EE" w14:textId="0BBC6FE2" w:rsidR="00066B5B" w:rsidRDefault="00066B5B" w:rsidP="002D0F0E">
      <w:pPr>
        <w:pStyle w:val="Ttulo4"/>
      </w:pPr>
      <w:r>
        <w:t>Introducción</w:t>
      </w:r>
    </w:p>
    <w:p w14:paraId="571CE540" w14:textId="75A61E84" w:rsidR="00066B5B" w:rsidRDefault="00A26988" w:rsidP="00262B59">
      <w:r>
        <w:t xml:space="preserve">Considerando la función esperada para el manual dentro de la organización, es necesaria la incorporación de una introducción que permita contextualizar al lector, respecto al origen de la necesidad que se está cubriendo con el documento. </w:t>
      </w:r>
    </w:p>
    <w:p w14:paraId="00ED9356" w14:textId="3539F494" w:rsidR="00BE74F0" w:rsidRDefault="00BE74F0" w:rsidP="00262B59"/>
    <w:p w14:paraId="3CB8E246" w14:textId="1EF3BCF4" w:rsidR="00066B5B" w:rsidRDefault="00BE74F0" w:rsidP="00BE74F0">
      <w:pPr>
        <w:pStyle w:val="Ttulo4"/>
      </w:pPr>
      <w:r>
        <w:br w:type="page"/>
      </w:r>
      <w:r w:rsidR="00066B5B">
        <w:lastRenderedPageBreak/>
        <w:t>Propósito del Documento</w:t>
      </w:r>
    </w:p>
    <w:p w14:paraId="48E61E24" w14:textId="2960C6D7" w:rsidR="00066B5B" w:rsidRDefault="00D52350" w:rsidP="00262B59">
      <w:r>
        <w:t>En est</w:t>
      </w:r>
      <w:r w:rsidR="004A49B6">
        <w:t>a sección</w:t>
      </w:r>
      <w:r>
        <w:t xml:space="preserve"> se declara brevemente el objetivo de la existencia del documento</w:t>
      </w:r>
      <w:r w:rsidR="00F81DD1">
        <w:t xml:space="preserve">. </w:t>
      </w:r>
      <w:r w:rsidR="00EE53BF">
        <w:t>Para efectos de este trabajo, el propósito es el siguiente:</w:t>
      </w:r>
    </w:p>
    <w:p w14:paraId="455EBF82" w14:textId="77777777" w:rsidR="00EE53BF" w:rsidRDefault="00EE53BF" w:rsidP="00262B59"/>
    <w:p w14:paraId="6B3C6F81" w14:textId="38418A2D" w:rsidR="00EE53BF" w:rsidRPr="00EE53BF" w:rsidRDefault="00EE53BF" w:rsidP="00713CF3">
      <w:pPr>
        <w:ind w:left="567" w:right="618"/>
        <w:rPr>
          <w:i/>
        </w:rPr>
      </w:pPr>
      <w:r w:rsidRPr="00EE53BF">
        <w:rPr>
          <w:i/>
        </w:rPr>
        <w:t>“Proveer un documento que sirva de manual de consulta para el desarrollo de los proyectos informáticos de ZOFRI S.A., donde se definan los factores críticos cuya gestión es relevante para las condiciones actuales de la organización y en función de ellos documentar el conjunto de prácticas recomendadas para una gestión metodológica de dichos factores críticos.”</w:t>
      </w:r>
    </w:p>
    <w:p w14:paraId="49F013C3" w14:textId="77777777" w:rsidR="00BE74F0" w:rsidRDefault="00BE74F0" w:rsidP="00262B59"/>
    <w:p w14:paraId="30BDC9C2" w14:textId="4DB01B9A" w:rsidR="00066B5B" w:rsidRDefault="00066B5B" w:rsidP="002D0F0E">
      <w:pPr>
        <w:pStyle w:val="Ttulo4"/>
      </w:pPr>
      <w:r>
        <w:t>Referencias</w:t>
      </w:r>
    </w:p>
    <w:p w14:paraId="0AF898B5" w14:textId="629CAACE" w:rsidR="000051A2" w:rsidRDefault="006E123A" w:rsidP="00262B59">
      <w:r>
        <w:t xml:space="preserve">En esta sección </w:t>
      </w:r>
      <w:r w:rsidR="00887D79">
        <w:t>se declara la información que ha sido utilizada como base para la construcción del documento</w:t>
      </w:r>
      <w:r w:rsidR="00687251">
        <w:t>, p</w:t>
      </w:r>
      <w:r w:rsidR="000051A2">
        <w:t>or ejemplo</w:t>
      </w:r>
      <w:r w:rsidR="00687251">
        <w:t>:</w:t>
      </w:r>
      <w:r w:rsidR="000051A2">
        <w:t xml:space="preserve"> libros, estándares.</w:t>
      </w:r>
    </w:p>
    <w:p w14:paraId="0C5015A9" w14:textId="77777777" w:rsidR="007267BC" w:rsidRDefault="007267BC" w:rsidP="00262B59"/>
    <w:p w14:paraId="67FCF8A6" w14:textId="4C518D97" w:rsidR="00066B5B" w:rsidRDefault="00066B5B" w:rsidP="002D0F0E">
      <w:pPr>
        <w:pStyle w:val="Ttulo4"/>
      </w:pPr>
      <w:r>
        <w:t>Definición de Factores Críticos</w:t>
      </w:r>
    </w:p>
    <w:p w14:paraId="6FB1A634" w14:textId="06B334D3" w:rsidR="009A710A" w:rsidRDefault="009A710A" w:rsidP="009A710A">
      <w:r>
        <w:t xml:space="preserve">En esta sección se </w:t>
      </w:r>
      <w:r w:rsidR="009E30F2">
        <w:t>identifican y describen los factores críticos, re</w:t>
      </w:r>
      <w:r w:rsidR="00AC70C5">
        <w:t>specto a los cuales se organizarán las distintas buenas prácticas que estarán contenidas en el manual. E</w:t>
      </w:r>
      <w:r w:rsidR="0089159E">
        <w:t>n esta sección no se realiza un análisis para justificar la definición de dichos factores críticos, ya que se entiende su validación a través de las firmas de aceptación suscritas al final del manual.</w:t>
      </w:r>
      <w:r w:rsidR="00D9059A">
        <w:t xml:space="preserve"> </w:t>
      </w:r>
    </w:p>
    <w:p w14:paraId="23FE365B" w14:textId="6A780145" w:rsidR="00155CB3" w:rsidRDefault="00155CB3" w:rsidP="009A710A"/>
    <w:p w14:paraId="18D5A775" w14:textId="77777777" w:rsidR="00155CB3" w:rsidRDefault="00155CB3" w:rsidP="009A710A"/>
    <w:p w14:paraId="349C96CA" w14:textId="7651926E" w:rsidR="00066B5B" w:rsidRDefault="00066B5B" w:rsidP="00262B59"/>
    <w:p w14:paraId="1FB3F3AD" w14:textId="0A508B56" w:rsidR="00066B5B" w:rsidRDefault="00740C55" w:rsidP="00262B59">
      <w:pPr>
        <w:pStyle w:val="Ttulo4"/>
      </w:pPr>
      <w:r>
        <w:br w:type="page"/>
      </w:r>
      <w:r w:rsidR="00066B5B">
        <w:lastRenderedPageBreak/>
        <w:t>Buenas Prácticas agrupadas por Factor Crítico</w:t>
      </w:r>
    </w:p>
    <w:p w14:paraId="4EFE23CE" w14:textId="16EDAFC1" w:rsidR="00480841" w:rsidRDefault="00480841" w:rsidP="00480841">
      <w:r>
        <w:t xml:space="preserve">Las siguientes secciones del documento corresponden a las buenas prácticas en cuestión, las cuales estarán organizadas según el factor crítico al cual afectan. De esta manera, existirá una sección por cada factor crítico, dentro de las cuales se enunciarán las respectivas prácticas. </w:t>
      </w:r>
    </w:p>
    <w:p w14:paraId="377C41A7" w14:textId="3A5C6400" w:rsidR="00480841" w:rsidRDefault="00480841" w:rsidP="00480841"/>
    <w:p w14:paraId="05751FAE" w14:textId="1907DD38" w:rsidR="00F13586" w:rsidRDefault="00F13586" w:rsidP="00480841">
      <w:r>
        <w:t>Cada una de estas secciones tendrá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5"/>
        <w:gridCol w:w="6722"/>
      </w:tblGrid>
      <w:tr w:rsidR="00715A59" w:rsidRPr="00E12895" w14:paraId="21287D34" w14:textId="77777777" w:rsidTr="00E12895">
        <w:tc>
          <w:tcPr>
            <w:tcW w:w="1668" w:type="dxa"/>
            <w:shd w:val="clear" w:color="auto" w:fill="D9E2F3"/>
            <w:tcMar>
              <w:top w:w="57" w:type="dxa"/>
              <w:left w:w="57" w:type="dxa"/>
              <w:bottom w:w="57" w:type="dxa"/>
              <w:right w:w="57" w:type="dxa"/>
            </w:tcMar>
          </w:tcPr>
          <w:p w14:paraId="035F7E4A" w14:textId="27338EE6" w:rsidR="00715A59" w:rsidRPr="00E12895" w:rsidRDefault="00715A59" w:rsidP="00E12895">
            <w:pPr>
              <w:spacing w:line="240" w:lineRule="auto"/>
              <w:rPr>
                <w:b/>
              </w:rPr>
            </w:pPr>
            <w:r w:rsidRPr="00E12895">
              <w:rPr>
                <w:b/>
              </w:rPr>
              <w:t>Título</w:t>
            </w:r>
          </w:p>
        </w:tc>
        <w:tc>
          <w:tcPr>
            <w:tcW w:w="6745" w:type="dxa"/>
            <w:shd w:val="clear" w:color="auto" w:fill="D9E2F3"/>
            <w:tcMar>
              <w:top w:w="57" w:type="dxa"/>
              <w:left w:w="57" w:type="dxa"/>
              <w:bottom w:w="57" w:type="dxa"/>
              <w:right w:w="57" w:type="dxa"/>
            </w:tcMar>
          </w:tcPr>
          <w:p w14:paraId="017C85DF" w14:textId="67C2F6CD" w:rsidR="00715A59" w:rsidRPr="00E12895" w:rsidRDefault="00715A59" w:rsidP="00E12895">
            <w:pPr>
              <w:spacing w:line="240" w:lineRule="auto"/>
              <w:rPr>
                <w:b/>
              </w:rPr>
            </w:pPr>
            <w:r w:rsidRPr="00E12895">
              <w:rPr>
                <w:b/>
              </w:rPr>
              <w:t>Descripción</w:t>
            </w:r>
          </w:p>
        </w:tc>
      </w:tr>
      <w:tr w:rsidR="00715A59" w14:paraId="305EA24C" w14:textId="77777777" w:rsidTr="00E12895">
        <w:tc>
          <w:tcPr>
            <w:tcW w:w="1668" w:type="dxa"/>
            <w:shd w:val="clear" w:color="auto" w:fill="auto"/>
            <w:tcMar>
              <w:top w:w="57" w:type="dxa"/>
              <w:left w:w="57" w:type="dxa"/>
              <w:bottom w:w="57" w:type="dxa"/>
              <w:right w:w="57" w:type="dxa"/>
            </w:tcMar>
          </w:tcPr>
          <w:p w14:paraId="2957E86B" w14:textId="7BDB1C65" w:rsidR="00715A59" w:rsidRDefault="00715A59" w:rsidP="00E12895">
            <w:pPr>
              <w:spacing w:line="240" w:lineRule="auto"/>
            </w:pPr>
            <w:r>
              <w:t>Objetivo</w:t>
            </w:r>
          </w:p>
        </w:tc>
        <w:tc>
          <w:tcPr>
            <w:tcW w:w="6745" w:type="dxa"/>
            <w:shd w:val="clear" w:color="auto" w:fill="auto"/>
            <w:tcMar>
              <w:top w:w="57" w:type="dxa"/>
              <w:left w:w="57" w:type="dxa"/>
              <w:bottom w:w="57" w:type="dxa"/>
              <w:right w:w="57" w:type="dxa"/>
            </w:tcMar>
          </w:tcPr>
          <w:p w14:paraId="2C7C1C83" w14:textId="6495F848" w:rsidR="00715A59" w:rsidRDefault="004F5182" w:rsidP="00E12895">
            <w:pPr>
              <w:tabs>
                <w:tab w:val="left" w:pos="915"/>
              </w:tabs>
              <w:spacing w:line="240" w:lineRule="auto"/>
            </w:pPr>
            <w:r>
              <w:t>Definir el objetivo que se requiere cumplir mediante las prácticas descritas para el factor crítico en cuestión.</w:t>
            </w:r>
            <w:r w:rsidR="00F20678">
              <w:tab/>
            </w:r>
          </w:p>
        </w:tc>
      </w:tr>
      <w:tr w:rsidR="00715A59" w14:paraId="4092FAE6" w14:textId="77777777" w:rsidTr="00E12895">
        <w:tc>
          <w:tcPr>
            <w:tcW w:w="1668" w:type="dxa"/>
            <w:shd w:val="clear" w:color="auto" w:fill="auto"/>
            <w:tcMar>
              <w:top w:w="57" w:type="dxa"/>
              <w:left w:w="57" w:type="dxa"/>
              <w:bottom w:w="57" w:type="dxa"/>
              <w:right w:w="57" w:type="dxa"/>
            </w:tcMar>
          </w:tcPr>
          <w:p w14:paraId="3985117E" w14:textId="6F9DA1C5" w:rsidR="00715A59" w:rsidRDefault="00715A59" w:rsidP="00E12895">
            <w:pPr>
              <w:spacing w:line="240" w:lineRule="auto"/>
            </w:pPr>
            <w:r>
              <w:t>Alcance</w:t>
            </w:r>
          </w:p>
        </w:tc>
        <w:tc>
          <w:tcPr>
            <w:tcW w:w="6745" w:type="dxa"/>
            <w:shd w:val="clear" w:color="auto" w:fill="auto"/>
            <w:tcMar>
              <w:top w:w="57" w:type="dxa"/>
              <w:left w:w="57" w:type="dxa"/>
              <w:bottom w:w="57" w:type="dxa"/>
              <w:right w:w="57" w:type="dxa"/>
            </w:tcMar>
          </w:tcPr>
          <w:p w14:paraId="40FCE2BB" w14:textId="7C0500F0" w:rsidR="00715A59" w:rsidRDefault="0064782C" w:rsidP="00E12895">
            <w:pPr>
              <w:spacing w:line="240" w:lineRule="auto"/>
            </w:pPr>
            <w:r>
              <w:t>Definir los límites que se cubrirán mediante las prácticas descritas para el factor crítico en cuestión.</w:t>
            </w:r>
          </w:p>
        </w:tc>
      </w:tr>
      <w:tr w:rsidR="00715A59" w14:paraId="7112F431" w14:textId="77777777" w:rsidTr="00E12895">
        <w:tc>
          <w:tcPr>
            <w:tcW w:w="1668" w:type="dxa"/>
            <w:shd w:val="clear" w:color="auto" w:fill="auto"/>
            <w:tcMar>
              <w:top w:w="57" w:type="dxa"/>
              <w:left w:w="57" w:type="dxa"/>
              <w:bottom w:w="57" w:type="dxa"/>
              <w:right w:w="57" w:type="dxa"/>
            </w:tcMar>
          </w:tcPr>
          <w:p w14:paraId="1FAE3C0F" w14:textId="4ACD25AD" w:rsidR="00715A59" w:rsidRDefault="00715A59" w:rsidP="00E12895">
            <w:pPr>
              <w:spacing w:line="240" w:lineRule="auto"/>
            </w:pPr>
            <w:r>
              <w:t>Prácticas</w:t>
            </w:r>
          </w:p>
        </w:tc>
        <w:tc>
          <w:tcPr>
            <w:tcW w:w="6745" w:type="dxa"/>
            <w:shd w:val="clear" w:color="auto" w:fill="auto"/>
            <w:tcMar>
              <w:top w:w="57" w:type="dxa"/>
              <w:left w:w="57" w:type="dxa"/>
              <w:bottom w:w="57" w:type="dxa"/>
              <w:right w:w="57" w:type="dxa"/>
            </w:tcMar>
          </w:tcPr>
          <w:p w14:paraId="7A42D5DA" w14:textId="5CC63530" w:rsidR="00715A59" w:rsidRDefault="00FA1483" w:rsidP="00E12895">
            <w:pPr>
              <w:spacing w:line="240" w:lineRule="auto"/>
            </w:pPr>
            <w:r>
              <w:t>Contener el detalle de las buenas prácticas propuestas para el factor crítico en cuestión.</w:t>
            </w:r>
          </w:p>
        </w:tc>
      </w:tr>
    </w:tbl>
    <w:p w14:paraId="24533126" w14:textId="77777777" w:rsidR="00715A59" w:rsidRDefault="00715A59" w:rsidP="00480841"/>
    <w:p w14:paraId="5EA3E474" w14:textId="5DC4BBC2" w:rsidR="00480841" w:rsidRDefault="00480841" w:rsidP="00480841">
      <w:r>
        <w:t>Cada práctica</w:t>
      </w:r>
      <w:r w:rsidR="00A347BD">
        <w:t xml:space="preserve"> está documentada con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7"/>
        <w:gridCol w:w="6770"/>
      </w:tblGrid>
      <w:tr w:rsidR="00230ADF" w:rsidRPr="00014E2A" w14:paraId="42C4C488" w14:textId="77777777" w:rsidTr="00230ADF">
        <w:tc>
          <w:tcPr>
            <w:tcW w:w="1617" w:type="dxa"/>
            <w:shd w:val="clear" w:color="auto" w:fill="D9E2F3"/>
            <w:tcMar>
              <w:top w:w="57" w:type="dxa"/>
              <w:left w:w="57" w:type="dxa"/>
              <w:bottom w:w="57" w:type="dxa"/>
              <w:right w:w="57" w:type="dxa"/>
            </w:tcMar>
          </w:tcPr>
          <w:p w14:paraId="59A26C71" w14:textId="5448E05A" w:rsidR="00481FB4" w:rsidRPr="00230ADF" w:rsidRDefault="00481FB4" w:rsidP="00230ADF">
            <w:pPr>
              <w:spacing w:line="240" w:lineRule="auto"/>
              <w:rPr>
                <w:b/>
              </w:rPr>
            </w:pPr>
            <w:r w:rsidRPr="00230ADF">
              <w:rPr>
                <w:b/>
              </w:rPr>
              <w:t>Atributo</w:t>
            </w:r>
          </w:p>
        </w:tc>
        <w:tc>
          <w:tcPr>
            <w:tcW w:w="6770" w:type="dxa"/>
            <w:shd w:val="clear" w:color="auto" w:fill="D9E2F3"/>
            <w:tcMar>
              <w:top w:w="57" w:type="dxa"/>
              <w:left w:w="57" w:type="dxa"/>
              <w:bottom w:w="57" w:type="dxa"/>
              <w:right w:w="57" w:type="dxa"/>
            </w:tcMar>
          </w:tcPr>
          <w:p w14:paraId="47271E5E" w14:textId="2CF36B55" w:rsidR="00481FB4" w:rsidRPr="00230ADF" w:rsidRDefault="00481FB4" w:rsidP="00230ADF">
            <w:pPr>
              <w:spacing w:line="240" w:lineRule="auto"/>
              <w:rPr>
                <w:b/>
              </w:rPr>
            </w:pPr>
            <w:r w:rsidRPr="00230ADF">
              <w:rPr>
                <w:b/>
              </w:rPr>
              <w:t>Descripción</w:t>
            </w:r>
          </w:p>
        </w:tc>
      </w:tr>
      <w:tr w:rsidR="00481FB4" w14:paraId="2645124D" w14:textId="77777777" w:rsidTr="00230ADF">
        <w:tc>
          <w:tcPr>
            <w:tcW w:w="1617" w:type="dxa"/>
            <w:shd w:val="clear" w:color="auto" w:fill="auto"/>
            <w:tcMar>
              <w:top w:w="57" w:type="dxa"/>
              <w:left w:w="57" w:type="dxa"/>
              <w:bottom w:w="57" w:type="dxa"/>
              <w:right w:w="57" w:type="dxa"/>
            </w:tcMar>
          </w:tcPr>
          <w:p w14:paraId="11B45AB8" w14:textId="11F91202" w:rsidR="00481FB4" w:rsidRDefault="00481FB4" w:rsidP="00230ADF">
            <w:pPr>
              <w:spacing w:line="240" w:lineRule="auto"/>
            </w:pPr>
            <w:r>
              <w:t>ID</w:t>
            </w:r>
          </w:p>
        </w:tc>
        <w:tc>
          <w:tcPr>
            <w:tcW w:w="6770" w:type="dxa"/>
            <w:shd w:val="clear" w:color="auto" w:fill="auto"/>
            <w:tcMar>
              <w:top w:w="57" w:type="dxa"/>
              <w:left w:w="57" w:type="dxa"/>
              <w:bottom w:w="57" w:type="dxa"/>
              <w:right w:w="57" w:type="dxa"/>
            </w:tcMar>
          </w:tcPr>
          <w:p w14:paraId="4F08F8FE" w14:textId="0952FE0D" w:rsidR="00481FB4" w:rsidRDefault="00481FB4" w:rsidP="00230ADF">
            <w:pPr>
              <w:spacing w:line="240" w:lineRule="auto"/>
            </w:pPr>
            <w:r>
              <w:t>Número Identificador</w:t>
            </w:r>
          </w:p>
        </w:tc>
      </w:tr>
      <w:tr w:rsidR="00481FB4" w14:paraId="617799F6" w14:textId="77777777" w:rsidTr="00230ADF">
        <w:tc>
          <w:tcPr>
            <w:tcW w:w="1617" w:type="dxa"/>
            <w:shd w:val="clear" w:color="auto" w:fill="auto"/>
            <w:tcMar>
              <w:top w:w="57" w:type="dxa"/>
              <w:left w:w="57" w:type="dxa"/>
              <w:bottom w:w="57" w:type="dxa"/>
              <w:right w:w="57" w:type="dxa"/>
            </w:tcMar>
          </w:tcPr>
          <w:p w14:paraId="42DBC846" w14:textId="5A2F6313" w:rsidR="00481FB4" w:rsidRDefault="00481FB4" w:rsidP="00230ADF">
            <w:pPr>
              <w:spacing w:line="240" w:lineRule="auto"/>
            </w:pPr>
            <w:r>
              <w:t>Título</w:t>
            </w:r>
          </w:p>
        </w:tc>
        <w:tc>
          <w:tcPr>
            <w:tcW w:w="6770" w:type="dxa"/>
            <w:shd w:val="clear" w:color="auto" w:fill="auto"/>
            <w:tcMar>
              <w:top w:w="57" w:type="dxa"/>
              <w:left w:w="57" w:type="dxa"/>
              <w:bottom w:w="57" w:type="dxa"/>
              <w:right w:w="57" w:type="dxa"/>
            </w:tcMar>
          </w:tcPr>
          <w:p w14:paraId="049EF708" w14:textId="5803DF86" w:rsidR="00481FB4" w:rsidRDefault="00481FB4" w:rsidP="00230ADF">
            <w:pPr>
              <w:spacing w:line="240" w:lineRule="auto"/>
            </w:pPr>
            <w:r>
              <w:t>Texto representativo</w:t>
            </w:r>
          </w:p>
        </w:tc>
      </w:tr>
      <w:tr w:rsidR="00481FB4" w14:paraId="08DAEE72" w14:textId="77777777" w:rsidTr="00230ADF">
        <w:tc>
          <w:tcPr>
            <w:tcW w:w="1617" w:type="dxa"/>
            <w:shd w:val="clear" w:color="auto" w:fill="auto"/>
            <w:tcMar>
              <w:top w:w="57" w:type="dxa"/>
              <w:left w:w="57" w:type="dxa"/>
              <w:bottom w:w="57" w:type="dxa"/>
              <w:right w:w="57" w:type="dxa"/>
            </w:tcMar>
          </w:tcPr>
          <w:p w14:paraId="445A6B14" w14:textId="5E6B00DC" w:rsidR="00481FB4" w:rsidRDefault="00481FB4" w:rsidP="00230ADF">
            <w:pPr>
              <w:spacing w:line="240" w:lineRule="auto"/>
            </w:pPr>
            <w:r>
              <w:t>Cuerpo</w:t>
            </w:r>
          </w:p>
        </w:tc>
        <w:tc>
          <w:tcPr>
            <w:tcW w:w="6770" w:type="dxa"/>
            <w:shd w:val="clear" w:color="auto" w:fill="auto"/>
            <w:tcMar>
              <w:top w:w="57" w:type="dxa"/>
              <w:left w:w="57" w:type="dxa"/>
              <w:bottom w:w="57" w:type="dxa"/>
              <w:right w:w="57" w:type="dxa"/>
            </w:tcMar>
          </w:tcPr>
          <w:p w14:paraId="5BCAA9A4" w14:textId="39C65CB6" w:rsidR="00481FB4" w:rsidRDefault="00481FB4" w:rsidP="00230ADF">
            <w:pPr>
              <w:spacing w:line="240" w:lineRule="auto"/>
            </w:pPr>
            <w:r>
              <w:t>Texto descriptivo</w:t>
            </w:r>
            <w:r w:rsidR="00B7758B">
              <w:t xml:space="preserve"> de la práctica</w:t>
            </w:r>
          </w:p>
        </w:tc>
      </w:tr>
    </w:tbl>
    <w:p w14:paraId="0CAAB043" w14:textId="1FB9F0D0" w:rsidR="0004068B" w:rsidRDefault="0004068B" w:rsidP="00BC1C4B"/>
    <w:p w14:paraId="3B580F7D" w14:textId="77777777" w:rsidR="006E4A49" w:rsidRDefault="006E4A49" w:rsidP="00BC1C4B"/>
    <w:p w14:paraId="33858E93" w14:textId="6D1D3925" w:rsidR="00F07DEB" w:rsidRDefault="007072E4" w:rsidP="0099551D">
      <w:pPr>
        <w:pStyle w:val="Ttulo4"/>
      </w:pPr>
      <w:r>
        <w:br w:type="page"/>
      </w:r>
      <w:r w:rsidR="00F07DEB">
        <w:lastRenderedPageBreak/>
        <w:t>Firmas de Aceptación y Validación</w:t>
      </w:r>
    </w:p>
    <w:p w14:paraId="5206523E" w14:textId="1442694B" w:rsidR="004C2578" w:rsidRDefault="007153A7" w:rsidP="00262B59">
      <w:r>
        <w:t>Corresponde a la última sección del documento, donde se identifican a las personas que participaron en la creación de la versión, como también aquellas que aceptan y validan el contenido del documento</w:t>
      </w:r>
      <w:r w:rsidR="00BC1C4B">
        <w:t>. De esta forma el documento queda oficializado y considerado para futuras mejoras que se le puedan incorporar.</w:t>
      </w:r>
      <w:r w:rsidR="00CE4756">
        <w:t xml:space="preserve"> </w:t>
      </w:r>
    </w:p>
    <w:p w14:paraId="52CE11AD" w14:textId="4688F2DD" w:rsidR="0029282E" w:rsidRDefault="0029282E" w:rsidP="00262B59"/>
    <w:p w14:paraId="0ED9DA09" w14:textId="79834E68" w:rsidR="0029282E" w:rsidRDefault="0029282E" w:rsidP="00262B59">
      <w:r>
        <w:t>La identificación de las personas</w:t>
      </w:r>
      <w:r w:rsidR="003C05C5">
        <w:t xml:space="preserve"> se realiza registrando su nombre, cargo en ZOFRI S.A., firma suscrita y timbre del área </w:t>
      </w:r>
      <w:r w:rsidR="00EA16D3">
        <w:t xml:space="preserve">a la cual representa </w:t>
      </w:r>
      <w:r w:rsidR="003C05C5">
        <w:t xml:space="preserve">dentro de la organización. </w:t>
      </w:r>
    </w:p>
    <w:p w14:paraId="3D63E8C3" w14:textId="51C88612" w:rsidR="007B0521" w:rsidRDefault="007B0521" w:rsidP="00262B59"/>
    <w:p w14:paraId="49617DF4" w14:textId="235498FA" w:rsidR="00AD4C68" w:rsidRDefault="00AD4C68" w:rsidP="002A0F88">
      <w:pPr>
        <w:pStyle w:val="Ttulo3"/>
      </w:pPr>
      <w:bookmarkStart w:id="65" w:name="_Toc529744733"/>
      <w:r>
        <w:t>Validación Estructura</w:t>
      </w:r>
      <w:r w:rsidR="00953D54">
        <w:t xml:space="preserve"> del Manual de Buenas Prácticas</w:t>
      </w:r>
      <w:bookmarkEnd w:id="65"/>
    </w:p>
    <w:p w14:paraId="0B723C5C" w14:textId="71948C84" w:rsidR="00511F67" w:rsidRDefault="00633D91" w:rsidP="00633D91">
      <w:r>
        <w:t xml:space="preserve">Con el propósito de validar la estructura del manual, se gestionó reunión de trabajo </w:t>
      </w:r>
      <w:r w:rsidR="00F9746E">
        <w:t xml:space="preserve">con ejecutivos y jefaturas </w:t>
      </w:r>
      <w:r w:rsidR="000F2058">
        <w:t xml:space="preserve">que tienen </w:t>
      </w:r>
      <w:r w:rsidR="00E1799F">
        <w:t>un vínculo más cercano con el</w:t>
      </w:r>
      <w:r w:rsidR="00F9746E">
        <w:t xml:space="preserve"> desarrollo de proyectos informáticos en ZOFRI S.A.</w:t>
      </w:r>
      <w:r w:rsidR="00652923">
        <w:t>, los cuales también corresponden a las personas que serán individualizadas en la última sección del manual (“Firmas de Aceptación y Validación”).</w:t>
      </w:r>
    </w:p>
    <w:p w14:paraId="6ADF8668" w14:textId="101C8B1F" w:rsidR="00652923" w:rsidRDefault="00652923" w:rsidP="00633D91"/>
    <w:p w14:paraId="3211F004" w14:textId="7D5674B0" w:rsidR="00F96265" w:rsidRDefault="00F96265" w:rsidP="00633D91">
      <w:r>
        <w:t xml:space="preserve">En reunión de trabajo realizada el día </w:t>
      </w:r>
      <w:r w:rsidR="005767CF" w:rsidRPr="00D25EC2">
        <w:rPr>
          <w:b/>
          <w:color w:val="FF0000"/>
        </w:rPr>
        <w:t>X</w:t>
      </w:r>
      <w:r w:rsidR="0000294C">
        <w:t xml:space="preserve"> de </w:t>
      </w:r>
      <w:r w:rsidR="001E15BD">
        <w:t>n</w:t>
      </w:r>
      <w:r w:rsidR="0000294C">
        <w:t>oviembre de 2018, se presentó y validó la estructura del manual de buenas prácticas</w:t>
      </w:r>
      <w:r w:rsidR="001E15BD">
        <w:t>.</w:t>
      </w:r>
      <w:r w:rsidR="00A95151">
        <w:t xml:space="preserve"> </w:t>
      </w:r>
      <w:r w:rsidR="001E15BD">
        <w:t xml:space="preserve">En el </w:t>
      </w:r>
      <w:r w:rsidR="00D75138">
        <w:t>a</w:t>
      </w:r>
      <w:r w:rsidR="001E15BD">
        <w:t xml:space="preserve">nexo </w:t>
      </w:r>
      <w:proofErr w:type="spellStart"/>
      <w:r w:rsidR="001E15BD">
        <w:t>N°</w:t>
      </w:r>
      <w:proofErr w:type="spellEnd"/>
      <w:r w:rsidR="001E15BD">
        <w:t xml:space="preserve"> </w:t>
      </w:r>
      <w:r w:rsidR="0053490A">
        <w:t>2</w:t>
      </w:r>
      <w:r w:rsidR="00B72DAB">
        <w:t>,</w:t>
      </w:r>
      <w:r w:rsidR="001E15BD">
        <w:t xml:space="preserve"> se presenta acta de</w:t>
      </w:r>
      <w:r w:rsidR="00A95151">
        <w:t xml:space="preserve"> realización y </w:t>
      </w:r>
      <w:r w:rsidR="001E15BD">
        <w:t>participación en la reunión mencionada.</w:t>
      </w:r>
    </w:p>
    <w:p w14:paraId="032F51D8" w14:textId="77777777" w:rsidR="00CF070A" w:rsidRPr="00AD4C68" w:rsidRDefault="00CF070A" w:rsidP="00AD4C68"/>
    <w:p w14:paraId="5C4FD038" w14:textId="40B68ABA" w:rsidR="000F390A" w:rsidRPr="006C61F4" w:rsidRDefault="00416E21" w:rsidP="006C61F4">
      <w:pPr>
        <w:pStyle w:val="Ttulo3"/>
      </w:pPr>
      <w:r>
        <w:br w:type="page"/>
      </w:r>
      <w:bookmarkStart w:id="66" w:name="_Toc529744734"/>
      <w:r w:rsidR="005E3731" w:rsidRPr="006C61F4">
        <w:lastRenderedPageBreak/>
        <w:t>Contenido del Manual</w:t>
      </w:r>
      <w:r w:rsidR="002043CA">
        <w:t xml:space="preserve"> de Buenas Prácticas</w:t>
      </w:r>
      <w:bookmarkEnd w:id="66"/>
    </w:p>
    <w:p w14:paraId="5E69B072" w14:textId="3E921920" w:rsidR="00B13A81" w:rsidRDefault="005E3731" w:rsidP="006C61F4">
      <w:r>
        <w:t>Luego de identificar y documentar las prácticas en el manual, se obt</w:t>
      </w:r>
      <w:r w:rsidR="00AB20D3">
        <w:t xml:space="preserve">iene </w:t>
      </w:r>
      <w:r w:rsidR="004653A6">
        <w:t>el</w:t>
      </w:r>
      <w:r w:rsidR="00AB20D3">
        <w:t xml:space="preserve"> documento </w:t>
      </w:r>
      <w:r w:rsidR="004653A6">
        <w:t xml:space="preserve">contenido en el </w:t>
      </w:r>
      <w:r w:rsidR="0067510D">
        <w:t>a</w:t>
      </w:r>
      <w:r w:rsidR="004653A6">
        <w:t xml:space="preserve">nexo </w:t>
      </w:r>
      <w:proofErr w:type="spellStart"/>
      <w:r w:rsidR="004653A6">
        <w:t>N°</w:t>
      </w:r>
      <w:proofErr w:type="spellEnd"/>
      <w:r w:rsidR="004653A6">
        <w:t xml:space="preserve"> </w:t>
      </w:r>
      <w:r w:rsidR="00BA0BED">
        <w:t>3</w:t>
      </w:r>
      <w:r w:rsidR="004653A6">
        <w:t xml:space="preserve"> de este trabajo, en el cual se pueden observar las siguientes prácticas, en función de los factores críticos:</w:t>
      </w:r>
    </w:p>
    <w:p w14:paraId="05DAB3E0" w14:textId="77777777" w:rsidR="007032C0" w:rsidRDefault="007032C0" w:rsidP="006C61F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782"/>
        <w:gridCol w:w="5810"/>
      </w:tblGrid>
      <w:tr w:rsidR="00E12895" w:rsidRPr="001C4DE3" w14:paraId="2F750E37" w14:textId="77777777" w:rsidTr="009555BD">
        <w:trPr>
          <w:cantSplit/>
          <w:tblHeader/>
        </w:trPr>
        <w:tc>
          <w:tcPr>
            <w:tcW w:w="1795" w:type="dxa"/>
            <w:shd w:val="clear" w:color="auto" w:fill="D9E2F3"/>
            <w:tcMar>
              <w:top w:w="57" w:type="dxa"/>
              <w:left w:w="57" w:type="dxa"/>
              <w:bottom w:w="57" w:type="dxa"/>
              <w:right w:w="57" w:type="dxa"/>
            </w:tcMar>
            <w:vAlign w:val="center"/>
          </w:tcPr>
          <w:p w14:paraId="1C5387D3" w14:textId="5713975C" w:rsidR="00836F15" w:rsidRPr="00E12895" w:rsidRDefault="00836F15" w:rsidP="00E12895">
            <w:pPr>
              <w:spacing w:line="240" w:lineRule="auto"/>
              <w:jc w:val="left"/>
              <w:rPr>
                <w:b/>
              </w:rPr>
            </w:pPr>
            <w:r w:rsidRPr="00E12895">
              <w:rPr>
                <w:b/>
              </w:rPr>
              <w:t>Factor Crítico</w:t>
            </w:r>
          </w:p>
        </w:tc>
        <w:tc>
          <w:tcPr>
            <w:tcW w:w="782" w:type="dxa"/>
            <w:shd w:val="clear" w:color="auto" w:fill="D9E2F3"/>
            <w:tcMar>
              <w:top w:w="57" w:type="dxa"/>
              <w:left w:w="57" w:type="dxa"/>
              <w:bottom w:w="57" w:type="dxa"/>
              <w:right w:w="57" w:type="dxa"/>
            </w:tcMar>
            <w:vAlign w:val="center"/>
          </w:tcPr>
          <w:p w14:paraId="49D9F80C" w14:textId="7C52E03D" w:rsidR="00836F15" w:rsidRPr="00E12895" w:rsidRDefault="00836F15" w:rsidP="00E12895">
            <w:pPr>
              <w:spacing w:line="240" w:lineRule="auto"/>
              <w:jc w:val="center"/>
              <w:rPr>
                <w:b/>
              </w:rPr>
            </w:pPr>
            <w:r w:rsidRPr="00E12895">
              <w:rPr>
                <w:b/>
              </w:rPr>
              <w:t>ID</w:t>
            </w:r>
          </w:p>
        </w:tc>
        <w:tc>
          <w:tcPr>
            <w:tcW w:w="5810" w:type="dxa"/>
            <w:shd w:val="clear" w:color="auto" w:fill="D9E2F3"/>
            <w:tcMar>
              <w:top w:w="57" w:type="dxa"/>
              <w:left w:w="57" w:type="dxa"/>
              <w:bottom w:w="57" w:type="dxa"/>
              <w:right w:w="57" w:type="dxa"/>
            </w:tcMar>
            <w:vAlign w:val="center"/>
          </w:tcPr>
          <w:p w14:paraId="4B8E5C3B" w14:textId="4CD95D37" w:rsidR="00836F15" w:rsidRPr="00E12895" w:rsidRDefault="00836F15" w:rsidP="00E12895">
            <w:pPr>
              <w:spacing w:line="240" w:lineRule="auto"/>
              <w:jc w:val="left"/>
              <w:rPr>
                <w:b/>
              </w:rPr>
            </w:pPr>
            <w:r w:rsidRPr="00E12895">
              <w:rPr>
                <w:b/>
              </w:rPr>
              <w:t>Buenas Prácticas</w:t>
            </w:r>
          </w:p>
        </w:tc>
      </w:tr>
      <w:tr w:rsidR="00F511CA" w14:paraId="141C8537" w14:textId="77777777" w:rsidTr="009555BD">
        <w:trPr>
          <w:cantSplit/>
        </w:trPr>
        <w:tc>
          <w:tcPr>
            <w:tcW w:w="1795" w:type="dxa"/>
            <w:vMerge w:val="restart"/>
            <w:shd w:val="clear" w:color="auto" w:fill="auto"/>
            <w:tcMar>
              <w:top w:w="57" w:type="dxa"/>
              <w:left w:w="57" w:type="dxa"/>
              <w:bottom w:w="57" w:type="dxa"/>
              <w:right w:w="57" w:type="dxa"/>
            </w:tcMar>
            <w:vAlign w:val="center"/>
          </w:tcPr>
          <w:p w14:paraId="38AF1219" w14:textId="5D40BF05" w:rsidR="00F511CA" w:rsidRDefault="00F511CA" w:rsidP="00E12895">
            <w:pPr>
              <w:spacing w:line="240" w:lineRule="auto"/>
              <w:jc w:val="left"/>
            </w:pPr>
            <w:r>
              <w:t>Inicialización</w:t>
            </w:r>
          </w:p>
        </w:tc>
        <w:tc>
          <w:tcPr>
            <w:tcW w:w="782" w:type="dxa"/>
            <w:shd w:val="clear" w:color="auto" w:fill="auto"/>
            <w:tcMar>
              <w:top w:w="57" w:type="dxa"/>
              <w:left w:w="57" w:type="dxa"/>
              <w:bottom w:w="57" w:type="dxa"/>
              <w:right w:w="57" w:type="dxa"/>
            </w:tcMar>
            <w:vAlign w:val="center"/>
          </w:tcPr>
          <w:p w14:paraId="0CD355DE" w14:textId="636CB965" w:rsidR="00F511CA" w:rsidRDefault="00F511CA" w:rsidP="00E12895">
            <w:pPr>
              <w:spacing w:line="240" w:lineRule="auto"/>
              <w:jc w:val="left"/>
            </w:pPr>
            <w:r>
              <w:t>5.3.1</w:t>
            </w:r>
          </w:p>
        </w:tc>
        <w:tc>
          <w:tcPr>
            <w:tcW w:w="5810" w:type="dxa"/>
            <w:shd w:val="clear" w:color="auto" w:fill="auto"/>
            <w:tcMar>
              <w:top w:w="57" w:type="dxa"/>
              <w:left w:w="57" w:type="dxa"/>
              <w:bottom w:w="57" w:type="dxa"/>
              <w:right w:w="57" w:type="dxa"/>
            </w:tcMar>
            <w:vAlign w:val="center"/>
          </w:tcPr>
          <w:p w14:paraId="2F5612D0" w14:textId="4A688F92" w:rsidR="00F511CA" w:rsidRDefault="00F511CA" w:rsidP="00E12895">
            <w:pPr>
              <w:spacing w:line="240" w:lineRule="auto"/>
              <w:jc w:val="left"/>
            </w:pPr>
            <w:r>
              <w:t>Identificar los Grupos de Interés y sus expectativas</w:t>
            </w:r>
          </w:p>
        </w:tc>
      </w:tr>
      <w:tr w:rsidR="00F511CA" w14:paraId="501EE509" w14:textId="77777777" w:rsidTr="009555BD">
        <w:trPr>
          <w:cantSplit/>
        </w:trPr>
        <w:tc>
          <w:tcPr>
            <w:tcW w:w="1795" w:type="dxa"/>
            <w:vMerge/>
            <w:shd w:val="clear" w:color="auto" w:fill="auto"/>
            <w:tcMar>
              <w:top w:w="57" w:type="dxa"/>
              <w:left w:w="57" w:type="dxa"/>
              <w:bottom w:w="57" w:type="dxa"/>
              <w:right w:w="57" w:type="dxa"/>
            </w:tcMar>
            <w:vAlign w:val="center"/>
          </w:tcPr>
          <w:p w14:paraId="252F45AE" w14:textId="064DF22C" w:rsidR="00F511CA" w:rsidRDefault="00F511CA" w:rsidP="00E12895">
            <w:pPr>
              <w:spacing w:line="240" w:lineRule="auto"/>
              <w:jc w:val="left"/>
            </w:pPr>
          </w:p>
        </w:tc>
        <w:tc>
          <w:tcPr>
            <w:tcW w:w="782" w:type="dxa"/>
            <w:shd w:val="clear" w:color="auto" w:fill="auto"/>
            <w:tcMar>
              <w:top w:w="57" w:type="dxa"/>
              <w:left w:w="57" w:type="dxa"/>
              <w:bottom w:w="57" w:type="dxa"/>
              <w:right w:w="57" w:type="dxa"/>
            </w:tcMar>
            <w:vAlign w:val="center"/>
          </w:tcPr>
          <w:p w14:paraId="4EAE2488" w14:textId="54567082" w:rsidR="00F511CA" w:rsidRDefault="00F511CA" w:rsidP="00E12895">
            <w:pPr>
              <w:spacing w:line="240" w:lineRule="auto"/>
              <w:jc w:val="left"/>
            </w:pPr>
            <w:r>
              <w:t>5.3.2</w:t>
            </w:r>
          </w:p>
        </w:tc>
        <w:tc>
          <w:tcPr>
            <w:tcW w:w="5810" w:type="dxa"/>
            <w:shd w:val="clear" w:color="auto" w:fill="auto"/>
            <w:tcMar>
              <w:top w:w="57" w:type="dxa"/>
              <w:left w:w="57" w:type="dxa"/>
              <w:bottom w:w="57" w:type="dxa"/>
              <w:right w:w="57" w:type="dxa"/>
            </w:tcMar>
            <w:vAlign w:val="center"/>
          </w:tcPr>
          <w:p w14:paraId="2190EE9E" w14:textId="1D346437" w:rsidR="00F511CA" w:rsidRDefault="00F511CA" w:rsidP="00E12895">
            <w:pPr>
              <w:spacing w:line="240" w:lineRule="auto"/>
              <w:jc w:val="left"/>
            </w:pPr>
            <w:r>
              <w:t>Definir el Alcance del proyecto</w:t>
            </w:r>
          </w:p>
        </w:tc>
      </w:tr>
      <w:tr w:rsidR="00F511CA" w14:paraId="089DA44D" w14:textId="77777777" w:rsidTr="009555BD">
        <w:trPr>
          <w:cantSplit/>
        </w:trPr>
        <w:tc>
          <w:tcPr>
            <w:tcW w:w="1795" w:type="dxa"/>
            <w:vMerge/>
            <w:shd w:val="clear" w:color="auto" w:fill="auto"/>
            <w:tcMar>
              <w:top w:w="57" w:type="dxa"/>
              <w:left w:w="57" w:type="dxa"/>
              <w:bottom w:w="57" w:type="dxa"/>
              <w:right w:w="57" w:type="dxa"/>
            </w:tcMar>
            <w:vAlign w:val="center"/>
          </w:tcPr>
          <w:p w14:paraId="4C45689B" w14:textId="775045B7" w:rsidR="00F511CA" w:rsidRDefault="00F511CA" w:rsidP="00E12895">
            <w:pPr>
              <w:spacing w:line="240" w:lineRule="auto"/>
              <w:jc w:val="left"/>
            </w:pPr>
          </w:p>
        </w:tc>
        <w:tc>
          <w:tcPr>
            <w:tcW w:w="782" w:type="dxa"/>
            <w:shd w:val="clear" w:color="auto" w:fill="auto"/>
            <w:tcMar>
              <w:top w:w="57" w:type="dxa"/>
              <w:left w:w="57" w:type="dxa"/>
              <w:bottom w:w="57" w:type="dxa"/>
              <w:right w:w="57" w:type="dxa"/>
            </w:tcMar>
            <w:vAlign w:val="center"/>
          </w:tcPr>
          <w:p w14:paraId="18FF4CA3" w14:textId="3C5112F5" w:rsidR="00F511CA" w:rsidRDefault="00F511CA" w:rsidP="00E12895">
            <w:pPr>
              <w:spacing w:line="240" w:lineRule="auto"/>
              <w:jc w:val="left"/>
            </w:pPr>
            <w:r>
              <w:t>5.3.3</w:t>
            </w:r>
          </w:p>
        </w:tc>
        <w:tc>
          <w:tcPr>
            <w:tcW w:w="5810" w:type="dxa"/>
            <w:shd w:val="clear" w:color="auto" w:fill="auto"/>
            <w:tcMar>
              <w:top w:w="57" w:type="dxa"/>
              <w:left w:w="57" w:type="dxa"/>
              <w:bottom w:w="57" w:type="dxa"/>
              <w:right w:w="57" w:type="dxa"/>
            </w:tcMar>
            <w:vAlign w:val="center"/>
          </w:tcPr>
          <w:p w14:paraId="1DCAD016" w14:textId="3C6C4AD1" w:rsidR="00F511CA" w:rsidRDefault="00F511CA" w:rsidP="00E12895">
            <w:pPr>
              <w:spacing w:line="240" w:lineRule="auto"/>
              <w:jc w:val="left"/>
            </w:pPr>
            <w:r>
              <w:t>Definir y Organizar el Equipo de Trabajo</w:t>
            </w:r>
          </w:p>
        </w:tc>
      </w:tr>
      <w:tr w:rsidR="00F511CA" w14:paraId="0E1DE151" w14:textId="77777777" w:rsidTr="009555BD">
        <w:trPr>
          <w:cantSplit/>
        </w:trPr>
        <w:tc>
          <w:tcPr>
            <w:tcW w:w="1795" w:type="dxa"/>
            <w:vMerge/>
            <w:shd w:val="clear" w:color="auto" w:fill="auto"/>
            <w:tcMar>
              <w:top w:w="57" w:type="dxa"/>
              <w:left w:w="57" w:type="dxa"/>
              <w:bottom w:w="57" w:type="dxa"/>
              <w:right w:w="57" w:type="dxa"/>
            </w:tcMar>
            <w:vAlign w:val="center"/>
          </w:tcPr>
          <w:p w14:paraId="22B4DC51" w14:textId="5D8F8579" w:rsidR="00F511CA" w:rsidRDefault="00F511CA" w:rsidP="00E12895">
            <w:pPr>
              <w:spacing w:line="240" w:lineRule="auto"/>
              <w:jc w:val="left"/>
            </w:pPr>
          </w:p>
        </w:tc>
        <w:tc>
          <w:tcPr>
            <w:tcW w:w="782" w:type="dxa"/>
            <w:shd w:val="clear" w:color="auto" w:fill="auto"/>
            <w:tcMar>
              <w:top w:w="57" w:type="dxa"/>
              <w:left w:w="57" w:type="dxa"/>
              <w:bottom w:w="57" w:type="dxa"/>
              <w:right w:w="57" w:type="dxa"/>
            </w:tcMar>
            <w:vAlign w:val="center"/>
          </w:tcPr>
          <w:p w14:paraId="4D429DD2" w14:textId="02A318D2" w:rsidR="00F511CA" w:rsidRDefault="00F511CA" w:rsidP="00E12895">
            <w:pPr>
              <w:spacing w:line="240" w:lineRule="auto"/>
              <w:jc w:val="left"/>
            </w:pPr>
            <w:r>
              <w:t>5.3.4</w:t>
            </w:r>
          </w:p>
        </w:tc>
        <w:tc>
          <w:tcPr>
            <w:tcW w:w="5810" w:type="dxa"/>
            <w:shd w:val="clear" w:color="auto" w:fill="auto"/>
            <w:tcMar>
              <w:top w:w="57" w:type="dxa"/>
              <w:left w:w="57" w:type="dxa"/>
              <w:bottom w:w="57" w:type="dxa"/>
              <w:right w:w="57" w:type="dxa"/>
            </w:tcMar>
            <w:vAlign w:val="center"/>
          </w:tcPr>
          <w:p w14:paraId="0F74C7B3" w14:textId="1B70D3C1" w:rsidR="00F511CA" w:rsidRDefault="00F511CA" w:rsidP="00E12895">
            <w:pPr>
              <w:spacing w:line="240" w:lineRule="auto"/>
              <w:jc w:val="left"/>
            </w:pPr>
            <w:r>
              <w:t>Definir la Estrategia de Implementación</w:t>
            </w:r>
          </w:p>
        </w:tc>
      </w:tr>
      <w:tr w:rsidR="00F511CA" w14:paraId="59A835E7" w14:textId="77777777" w:rsidTr="009555BD">
        <w:trPr>
          <w:cantSplit/>
        </w:trPr>
        <w:tc>
          <w:tcPr>
            <w:tcW w:w="1795" w:type="dxa"/>
            <w:vMerge/>
            <w:shd w:val="clear" w:color="auto" w:fill="auto"/>
            <w:tcMar>
              <w:top w:w="57" w:type="dxa"/>
              <w:left w:w="57" w:type="dxa"/>
              <w:bottom w:w="57" w:type="dxa"/>
              <w:right w:w="57" w:type="dxa"/>
            </w:tcMar>
            <w:vAlign w:val="center"/>
          </w:tcPr>
          <w:p w14:paraId="2B599840" w14:textId="660066DE" w:rsidR="00F511CA" w:rsidRDefault="00F511CA" w:rsidP="00E12895">
            <w:pPr>
              <w:spacing w:line="240" w:lineRule="auto"/>
              <w:jc w:val="left"/>
            </w:pPr>
          </w:p>
        </w:tc>
        <w:tc>
          <w:tcPr>
            <w:tcW w:w="782" w:type="dxa"/>
            <w:shd w:val="clear" w:color="auto" w:fill="auto"/>
            <w:tcMar>
              <w:top w:w="57" w:type="dxa"/>
              <w:left w:w="57" w:type="dxa"/>
              <w:bottom w:w="57" w:type="dxa"/>
              <w:right w:w="57" w:type="dxa"/>
            </w:tcMar>
            <w:vAlign w:val="center"/>
          </w:tcPr>
          <w:p w14:paraId="0A459EE0" w14:textId="75F0746E" w:rsidR="00F511CA" w:rsidRDefault="00F511CA" w:rsidP="00E12895">
            <w:pPr>
              <w:spacing w:line="240" w:lineRule="auto"/>
              <w:jc w:val="left"/>
            </w:pPr>
            <w:r>
              <w:t>5.3.5</w:t>
            </w:r>
          </w:p>
        </w:tc>
        <w:tc>
          <w:tcPr>
            <w:tcW w:w="5810" w:type="dxa"/>
            <w:shd w:val="clear" w:color="auto" w:fill="auto"/>
            <w:tcMar>
              <w:top w:w="57" w:type="dxa"/>
              <w:left w:w="57" w:type="dxa"/>
              <w:bottom w:w="57" w:type="dxa"/>
              <w:right w:w="57" w:type="dxa"/>
            </w:tcMar>
            <w:vAlign w:val="center"/>
          </w:tcPr>
          <w:p w14:paraId="27328F17" w14:textId="13362CB8" w:rsidR="00F511CA" w:rsidRDefault="00F511CA" w:rsidP="00E12895">
            <w:pPr>
              <w:spacing w:line="240" w:lineRule="auto"/>
              <w:jc w:val="left"/>
            </w:pPr>
            <w:r>
              <w:t>Estimar la Planificación y el Presupuesto</w:t>
            </w:r>
          </w:p>
        </w:tc>
      </w:tr>
      <w:tr w:rsidR="00F511CA" w14:paraId="5D14AE6F" w14:textId="77777777" w:rsidTr="009555BD">
        <w:trPr>
          <w:cantSplit/>
        </w:trPr>
        <w:tc>
          <w:tcPr>
            <w:tcW w:w="1795" w:type="dxa"/>
            <w:vMerge/>
            <w:shd w:val="clear" w:color="auto" w:fill="auto"/>
            <w:tcMar>
              <w:top w:w="57" w:type="dxa"/>
              <w:left w:w="57" w:type="dxa"/>
              <w:bottom w:w="57" w:type="dxa"/>
              <w:right w:w="57" w:type="dxa"/>
            </w:tcMar>
            <w:vAlign w:val="center"/>
          </w:tcPr>
          <w:p w14:paraId="2528C2E0" w14:textId="387752C7" w:rsidR="00F511CA" w:rsidRDefault="00F511CA" w:rsidP="00E12895">
            <w:pPr>
              <w:spacing w:line="240" w:lineRule="auto"/>
              <w:jc w:val="left"/>
            </w:pPr>
          </w:p>
        </w:tc>
        <w:tc>
          <w:tcPr>
            <w:tcW w:w="782" w:type="dxa"/>
            <w:shd w:val="clear" w:color="auto" w:fill="auto"/>
            <w:tcMar>
              <w:top w:w="57" w:type="dxa"/>
              <w:left w:w="57" w:type="dxa"/>
              <w:bottom w:w="57" w:type="dxa"/>
              <w:right w:w="57" w:type="dxa"/>
            </w:tcMar>
            <w:vAlign w:val="center"/>
          </w:tcPr>
          <w:p w14:paraId="3490BA45" w14:textId="6A384F0F" w:rsidR="00F511CA" w:rsidRDefault="00F511CA" w:rsidP="00E12895">
            <w:pPr>
              <w:spacing w:line="240" w:lineRule="auto"/>
              <w:jc w:val="left"/>
            </w:pPr>
            <w:r>
              <w:t>5.3.6</w:t>
            </w:r>
          </w:p>
        </w:tc>
        <w:tc>
          <w:tcPr>
            <w:tcW w:w="5810" w:type="dxa"/>
            <w:shd w:val="clear" w:color="auto" w:fill="auto"/>
            <w:tcMar>
              <w:top w:w="57" w:type="dxa"/>
              <w:left w:w="57" w:type="dxa"/>
              <w:bottom w:w="57" w:type="dxa"/>
              <w:right w:w="57" w:type="dxa"/>
            </w:tcMar>
            <w:vAlign w:val="center"/>
          </w:tcPr>
          <w:p w14:paraId="27C8CAB1" w14:textId="54357708" w:rsidR="00F511CA" w:rsidRDefault="00F511CA" w:rsidP="00E12895">
            <w:pPr>
              <w:spacing w:line="240" w:lineRule="auto"/>
              <w:jc w:val="left"/>
            </w:pPr>
            <w:r>
              <w:t>Especificaciones Técnicas</w:t>
            </w:r>
          </w:p>
        </w:tc>
      </w:tr>
      <w:tr w:rsidR="00F511CA" w14:paraId="4D9B0F86" w14:textId="77777777" w:rsidTr="009555BD">
        <w:trPr>
          <w:cantSplit/>
        </w:trPr>
        <w:tc>
          <w:tcPr>
            <w:tcW w:w="1795" w:type="dxa"/>
            <w:vMerge/>
            <w:shd w:val="clear" w:color="auto" w:fill="auto"/>
            <w:tcMar>
              <w:top w:w="57" w:type="dxa"/>
              <w:left w:w="57" w:type="dxa"/>
              <w:bottom w:w="57" w:type="dxa"/>
              <w:right w:w="57" w:type="dxa"/>
            </w:tcMar>
            <w:vAlign w:val="center"/>
          </w:tcPr>
          <w:p w14:paraId="106F9D62" w14:textId="77777777" w:rsidR="00F511CA" w:rsidRDefault="00F511CA" w:rsidP="00E12895">
            <w:pPr>
              <w:spacing w:line="240" w:lineRule="auto"/>
              <w:jc w:val="left"/>
            </w:pPr>
          </w:p>
        </w:tc>
        <w:tc>
          <w:tcPr>
            <w:tcW w:w="782" w:type="dxa"/>
            <w:shd w:val="clear" w:color="auto" w:fill="auto"/>
            <w:tcMar>
              <w:top w:w="57" w:type="dxa"/>
              <w:left w:w="57" w:type="dxa"/>
              <w:bottom w:w="57" w:type="dxa"/>
              <w:right w:w="57" w:type="dxa"/>
            </w:tcMar>
            <w:vAlign w:val="center"/>
          </w:tcPr>
          <w:p w14:paraId="24F56077" w14:textId="77331292" w:rsidR="00F511CA" w:rsidRDefault="00F511CA" w:rsidP="00E12895">
            <w:pPr>
              <w:spacing w:line="240" w:lineRule="auto"/>
              <w:jc w:val="left"/>
            </w:pPr>
            <w:r>
              <w:t>5.3.7</w:t>
            </w:r>
          </w:p>
        </w:tc>
        <w:tc>
          <w:tcPr>
            <w:tcW w:w="5810" w:type="dxa"/>
            <w:shd w:val="clear" w:color="auto" w:fill="auto"/>
            <w:tcMar>
              <w:top w:w="57" w:type="dxa"/>
              <w:left w:w="57" w:type="dxa"/>
              <w:bottom w:w="57" w:type="dxa"/>
              <w:right w:w="57" w:type="dxa"/>
            </w:tcMar>
            <w:vAlign w:val="center"/>
          </w:tcPr>
          <w:p w14:paraId="748280FB" w14:textId="5601539D" w:rsidR="00F511CA" w:rsidRDefault="00F511CA" w:rsidP="00E12895">
            <w:pPr>
              <w:spacing w:line="240" w:lineRule="auto"/>
              <w:jc w:val="left"/>
            </w:pPr>
            <w:r>
              <w:t>Bases de Licitación Administrativas</w:t>
            </w:r>
          </w:p>
        </w:tc>
      </w:tr>
      <w:tr w:rsidR="00F511CA" w14:paraId="3DED1019" w14:textId="77777777" w:rsidTr="009555BD">
        <w:trPr>
          <w:cantSplit/>
        </w:trPr>
        <w:tc>
          <w:tcPr>
            <w:tcW w:w="1795" w:type="dxa"/>
            <w:vMerge/>
            <w:shd w:val="clear" w:color="auto" w:fill="auto"/>
            <w:tcMar>
              <w:top w:w="57" w:type="dxa"/>
              <w:left w:w="57" w:type="dxa"/>
              <w:bottom w:w="57" w:type="dxa"/>
              <w:right w:w="57" w:type="dxa"/>
            </w:tcMar>
            <w:vAlign w:val="center"/>
          </w:tcPr>
          <w:p w14:paraId="02620A55" w14:textId="77777777" w:rsidR="00F511CA" w:rsidRDefault="00F511CA" w:rsidP="00E12895">
            <w:pPr>
              <w:spacing w:line="240" w:lineRule="auto"/>
              <w:jc w:val="left"/>
            </w:pPr>
          </w:p>
        </w:tc>
        <w:tc>
          <w:tcPr>
            <w:tcW w:w="782" w:type="dxa"/>
            <w:shd w:val="clear" w:color="auto" w:fill="auto"/>
            <w:tcMar>
              <w:top w:w="57" w:type="dxa"/>
              <w:left w:w="57" w:type="dxa"/>
              <w:bottom w:w="57" w:type="dxa"/>
              <w:right w:w="57" w:type="dxa"/>
            </w:tcMar>
            <w:vAlign w:val="center"/>
          </w:tcPr>
          <w:p w14:paraId="06331282" w14:textId="09C7CF7B" w:rsidR="00F511CA" w:rsidRDefault="00F511CA" w:rsidP="00E12895">
            <w:pPr>
              <w:spacing w:line="240" w:lineRule="auto"/>
              <w:jc w:val="left"/>
            </w:pPr>
            <w:r>
              <w:t>5.3.8</w:t>
            </w:r>
          </w:p>
        </w:tc>
        <w:tc>
          <w:tcPr>
            <w:tcW w:w="5810" w:type="dxa"/>
            <w:shd w:val="clear" w:color="auto" w:fill="auto"/>
            <w:tcMar>
              <w:top w:w="57" w:type="dxa"/>
              <w:left w:w="57" w:type="dxa"/>
              <w:bottom w:w="57" w:type="dxa"/>
              <w:right w:w="57" w:type="dxa"/>
            </w:tcMar>
            <w:vAlign w:val="center"/>
          </w:tcPr>
          <w:p w14:paraId="7059BE79" w14:textId="7927A56D" w:rsidR="00F511CA" w:rsidRDefault="00F511CA" w:rsidP="00E12895">
            <w:pPr>
              <w:spacing w:line="240" w:lineRule="auto"/>
              <w:jc w:val="left"/>
            </w:pPr>
            <w:r>
              <w:t>Proceso de Licitación</w:t>
            </w:r>
          </w:p>
        </w:tc>
      </w:tr>
      <w:tr w:rsidR="00F511CA" w14:paraId="0E71A073" w14:textId="77777777" w:rsidTr="009555BD">
        <w:trPr>
          <w:cantSplit/>
        </w:trPr>
        <w:tc>
          <w:tcPr>
            <w:tcW w:w="1795" w:type="dxa"/>
            <w:vMerge/>
            <w:shd w:val="clear" w:color="auto" w:fill="auto"/>
            <w:tcMar>
              <w:top w:w="57" w:type="dxa"/>
              <w:left w:w="57" w:type="dxa"/>
              <w:bottom w:w="57" w:type="dxa"/>
              <w:right w:w="57" w:type="dxa"/>
            </w:tcMar>
            <w:vAlign w:val="center"/>
          </w:tcPr>
          <w:p w14:paraId="34FB319C" w14:textId="77777777" w:rsidR="00F511CA" w:rsidRDefault="00F511CA" w:rsidP="00E12895">
            <w:pPr>
              <w:spacing w:line="240" w:lineRule="auto"/>
              <w:jc w:val="left"/>
            </w:pPr>
          </w:p>
        </w:tc>
        <w:tc>
          <w:tcPr>
            <w:tcW w:w="782" w:type="dxa"/>
            <w:shd w:val="clear" w:color="auto" w:fill="auto"/>
            <w:tcMar>
              <w:top w:w="57" w:type="dxa"/>
              <w:left w:w="57" w:type="dxa"/>
              <w:bottom w:w="57" w:type="dxa"/>
              <w:right w:w="57" w:type="dxa"/>
            </w:tcMar>
            <w:vAlign w:val="center"/>
          </w:tcPr>
          <w:p w14:paraId="23AB002C" w14:textId="156CBCEE" w:rsidR="00F511CA" w:rsidRDefault="00F511CA" w:rsidP="00E12895">
            <w:pPr>
              <w:spacing w:line="240" w:lineRule="auto"/>
              <w:jc w:val="left"/>
            </w:pPr>
            <w:r>
              <w:t>5.3.9</w:t>
            </w:r>
          </w:p>
        </w:tc>
        <w:tc>
          <w:tcPr>
            <w:tcW w:w="5810" w:type="dxa"/>
            <w:shd w:val="clear" w:color="auto" w:fill="auto"/>
            <w:tcMar>
              <w:top w:w="57" w:type="dxa"/>
              <w:left w:w="57" w:type="dxa"/>
              <w:bottom w:w="57" w:type="dxa"/>
              <w:right w:w="57" w:type="dxa"/>
            </w:tcMar>
            <w:vAlign w:val="center"/>
          </w:tcPr>
          <w:p w14:paraId="72324AEF" w14:textId="08E88F8F" w:rsidR="00F511CA" w:rsidRDefault="00F511CA" w:rsidP="00E12895">
            <w:pPr>
              <w:spacing w:line="240" w:lineRule="auto"/>
              <w:jc w:val="left"/>
            </w:pPr>
            <w:r>
              <w:t>Contratación del Proveedor</w:t>
            </w:r>
          </w:p>
        </w:tc>
      </w:tr>
      <w:tr w:rsidR="002F79DD" w14:paraId="530F9DDB" w14:textId="77777777" w:rsidTr="009555BD">
        <w:trPr>
          <w:cantSplit/>
        </w:trPr>
        <w:tc>
          <w:tcPr>
            <w:tcW w:w="1795" w:type="dxa"/>
            <w:vMerge w:val="restart"/>
            <w:shd w:val="clear" w:color="auto" w:fill="auto"/>
            <w:tcMar>
              <w:top w:w="57" w:type="dxa"/>
              <w:left w:w="57" w:type="dxa"/>
              <w:bottom w:w="57" w:type="dxa"/>
              <w:right w:w="57" w:type="dxa"/>
            </w:tcMar>
            <w:vAlign w:val="center"/>
          </w:tcPr>
          <w:p w14:paraId="60E13674" w14:textId="196A0A87" w:rsidR="002F79DD" w:rsidRDefault="002F79DD" w:rsidP="00E12895">
            <w:pPr>
              <w:spacing w:line="240" w:lineRule="auto"/>
              <w:jc w:val="left"/>
            </w:pPr>
            <w:r>
              <w:t>Dirección</w:t>
            </w:r>
          </w:p>
        </w:tc>
        <w:tc>
          <w:tcPr>
            <w:tcW w:w="782" w:type="dxa"/>
            <w:shd w:val="clear" w:color="auto" w:fill="auto"/>
            <w:tcMar>
              <w:top w:w="57" w:type="dxa"/>
              <w:left w:w="57" w:type="dxa"/>
              <w:bottom w:w="57" w:type="dxa"/>
              <w:right w:w="57" w:type="dxa"/>
            </w:tcMar>
            <w:vAlign w:val="center"/>
          </w:tcPr>
          <w:p w14:paraId="3AF2DF86" w14:textId="0EC3DC02" w:rsidR="002F79DD" w:rsidRDefault="002F79DD" w:rsidP="00E12895">
            <w:pPr>
              <w:spacing w:line="240" w:lineRule="auto"/>
              <w:jc w:val="left"/>
            </w:pPr>
            <w:r>
              <w:t>6.3.1</w:t>
            </w:r>
          </w:p>
        </w:tc>
        <w:tc>
          <w:tcPr>
            <w:tcW w:w="5810" w:type="dxa"/>
            <w:shd w:val="clear" w:color="auto" w:fill="auto"/>
            <w:tcMar>
              <w:top w:w="57" w:type="dxa"/>
              <w:left w:w="57" w:type="dxa"/>
              <w:bottom w:w="57" w:type="dxa"/>
              <w:right w:w="57" w:type="dxa"/>
            </w:tcMar>
            <w:vAlign w:val="center"/>
          </w:tcPr>
          <w:p w14:paraId="1275FA4A" w14:textId="5C89D06E" w:rsidR="002F79DD" w:rsidRDefault="002F79DD" w:rsidP="00E12895">
            <w:pPr>
              <w:spacing w:line="240" w:lineRule="auto"/>
              <w:jc w:val="left"/>
            </w:pPr>
            <w:r>
              <w:t>Comité de Proyecto</w:t>
            </w:r>
            <w:r>
              <w:tab/>
            </w:r>
          </w:p>
        </w:tc>
      </w:tr>
      <w:tr w:rsidR="002F79DD" w14:paraId="782EA202" w14:textId="77777777" w:rsidTr="009555BD">
        <w:trPr>
          <w:cantSplit/>
        </w:trPr>
        <w:tc>
          <w:tcPr>
            <w:tcW w:w="1795" w:type="dxa"/>
            <w:vMerge/>
            <w:shd w:val="clear" w:color="auto" w:fill="auto"/>
            <w:tcMar>
              <w:top w:w="57" w:type="dxa"/>
              <w:left w:w="57" w:type="dxa"/>
              <w:bottom w:w="57" w:type="dxa"/>
              <w:right w:w="57" w:type="dxa"/>
            </w:tcMar>
            <w:vAlign w:val="center"/>
          </w:tcPr>
          <w:p w14:paraId="35FBBCAE" w14:textId="77777777" w:rsidR="002F79DD" w:rsidRDefault="002F79DD" w:rsidP="00E12895">
            <w:pPr>
              <w:spacing w:line="240" w:lineRule="auto"/>
              <w:jc w:val="left"/>
            </w:pPr>
          </w:p>
        </w:tc>
        <w:tc>
          <w:tcPr>
            <w:tcW w:w="782" w:type="dxa"/>
            <w:shd w:val="clear" w:color="auto" w:fill="auto"/>
            <w:tcMar>
              <w:top w:w="57" w:type="dxa"/>
              <w:left w:w="57" w:type="dxa"/>
              <w:bottom w:w="57" w:type="dxa"/>
              <w:right w:w="57" w:type="dxa"/>
            </w:tcMar>
            <w:vAlign w:val="center"/>
          </w:tcPr>
          <w:p w14:paraId="158227F8" w14:textId="0DFEC0E1" w:rsidR="002F79DD" w:rsidRDefault="002F79DD" w:rsidP="00E12895">
            <w:pPr>
              <w:spacing w:line="240" w:lineRule="auto"/>
              <w:jc w:val="left"/>
            </w:pPr>
            <w:r>
              <w:t>6.3.2</w:t>
            </w:r>
          </w:p>
        </w:tc>
        <w:tc>
          <w:tcPr>
            <w:tcW w:w="5810" w:type="dxa"/>
            <w:shd w:val="clear" w:color="auto" w:fill="auto"/>
            <w:tcMar>
              <w:top w:w="57" w:type="dxa"/>
              <w:left w:w="57" w:type="dxa"/>
              <w:bottom w:w="57" w:type="dxa"/>
              <w:right w:w="57" w:type="dxa"/>
            </w:tcMar>
            <w:vAlign w:val="center"/>
          </w:tcPr>
          <w:p w14:paraId="3D4416E2" w14:textId="480F423B" w:rsidR="002F79DD" w:rsidRDefault="002F79DD" w:rsidP="00E12895">
            <w:pPr>
              <w:spacing w:line="240" w:lineRule="auto"/>
              <w:jc w:val="left"/>
            </w:pPr>
            <w:r>
              <w:t>Comité Ejecutivo</w:t>
            </w:r>
          </w:p>
        </w:tc>
      </w:tr>
      <w:tr w:rsidR="002F79DD" w14:paraId="11D02344" w14:textId="77777777" w:rsidTr="009555BD">
        <w:trPr>
          <w:cantSplit/>
        </w:trPr>
        <w:tc>
          <w:tcPr>
            <w:tcW w:w="1795" w:type="dxa"/>
            <w:vMerge/>
            <w:shd w:val="clear" w:color="auto" w:fill="auto"/>
            <w:tcMar>
              <w:top w:w="57" w:type="dxa"/>
              <w:left w:w="57" w:type="dxa"/>
              <w:bottom w:w="57" w:type="dxa"/>
              <w:right w:w="57" w:type="dxa"/>
            </w:tcMar>
            <w:vAlign w:val="center"/>
          </w:tcPr>
          <w:p w14:paraId="2F8441F3" w14:textId="77777777" w:rsidR="002F79DD" w:rsidRDefault="002F79DD" w:rsidP="00E12895">
            <w:pPr>
              <w:spacing w:line="240" w:lineRule="auto"/>
              <w:jc w:val="left"/>
            </w:pPr>
          </w:p>
        </w:tc>
        <w:tc>
          <w:tcPr>
            <w:tcW w:w="782" w:type="dxa"/>
            <w:shd w:val="clear" w:color="auto" w:fill="auto"/>
            <w:tcMar>
              <w:top w:w="57" w:type="dxa"/>
              <w:left w:w="57" w:type="dxa"/>
              <w:bottom w:w="57" w:type="dxa"/>
              <w:right w:w="57" w:type="dxa"/>
            </w:tcMar>
            <w:vAlign w:val="center"/>
          </w:tcPr>
          <w:p w14:paraId="7FE2D234" w14:textId="3317E09F" w:rsidR="002F79DD" w:rsidRDefault="002F79DD" w:rsidP="00E12895">
            <w:pPr>
              <w:spacing w:line="240" w:lineRule="auto"/>
              <w:jc w:val="left"/>
            </w:pPr>
            <w:r>
              <w:t>6.3.3</w:t>
            </w:r>
          </w:p>
        </w:tc>
        <w:tc>
          <w:tcPr>
            <w:tcW w:w="5810" w:type="dxa"/>
            <w:shd w:val="clear" w:color="auto" w:fill="auto"/>
            <w:tcMar>
              <w:top w:w="57" w:type="dxa"/>
              <w:left w:w="57" w:type="dxa"/>
              <w:bottom w:w="57" w:type="dxa"/>
              <w:right w:w="57" w:type="dxa"/>
            </w:tcMar>
            <w:vAlign w:val="center"/>
          </w:tcPr>
          <w:p w14:paraId="3BA7074F" w14:textId="3215991F" w:rsidR="002F79DD" w:rsidRDefault="00903B2C" w:rsidP="00E12895">
            <w:pPr>
              <w:spacing w:line="240" w:lineRule="auto"/>
              <w:jc w:val="left"/>
            </w:pPr>
            <w:r>
              <w:t>Establecer Responsables por Factor Crítico</w:t>
            </w:r>
          </w:p>
        </w:tc>
      </w:tr>
      <w:tr w:rsidR="002F79DD" w14:paraId="537508B9" w14:textId="77777777" w:rsidTr="009555BD">
        <w:trPr>
          <w:cantSplit/>
        </w:trPr>
        <w:tc>
          <w:tcPr>
            <w:tcW w:w="1795" w:type="dxa"/>
            <w:vMerge/>
            <w:shd w:val="clear" w:color="auto" w:fill="auto"/>
            <w:tcMar>
              <w:top w:w="57" w:type="dxa"/>
              <w:left w:w="57" w:type="dxa"/>
              <w:bottom w:w="57" w:type="dxa"/>
              <w:right w:w="57" w:type="dxa"/>
            </w:tcMar>
            <w:vAlign w:val="center"/>
          </w:tcPr>
          <w:p w14:paraId="10812F5A" w14:textId="77777777" w:rsidR="002F79DD" w:rsidRDefault="002F79DD" w:rsidP="00E12895">
            <w:pPr>
              <w:spacing w:line="240" w:lineRule="auto"/>
              <w:jc w:val="left"/>
            </w:pPr>
          </w:p>
        </w:tc>
        <w:tc>
          <w:tcPr>
            <w:tcW w:w="782" w:type="dxa"/>
            <w:shd w:val="clear" w:color="auto" w:fill="auto"/>
            <w:tcMar>
              <w:top w:w="57" w:type="dxa"/>
              <w:left w:w="57" w:type="dxa"/>
              <w:bottom w:w="57" w:type="dxa"/>
              <w:right w:w="57" w:type="dxa"/>
            </w:tcMar>
            <w:vAlign w:val="center"/>
          </w:tcPr>
          <w:p w14:paraId="47024B30" w14:textId="07F89CAA" w:rsidR="002F79DD" w:rsidRDefault="002F79DD" w:rsidP="00E12895">
            <w:pPr>
              <w:spacing w:line="240" w:lineRule="auto"/>
              <w:jc w:val="left"/>
            </w:pPr>
            <w:r>
              <w:t>6.3.</w:t>
            </w:r>
            <w:r w:rsidR="00520F1E">
              <w:t>4</w:t>
            </w:r>
          </w:p>
        </w:tc>
        <w:tc>
          <w:tcPr>
            <w:tcW w:w="5810" w:type="dxa"/>
            <w:shd w:val="clear" w:color="auto" w:fill="auto"/>
            <w:tcMar>
              <w:top w:w="57" w:type="dxa"/>
              <w:left w:w="57" w:type="dxa"/>
              <w:bottom w:w="57" w:type="dxa"/>
              <w:right w:w="57" w:type="dxa"/>
            </w:tcMar>
            <w:vAlign w:val="center"/>
          </w:tcPr>
          <w:p w14:paraId="3E0B52D2" w14:textId="272FBD02" w:rsidR="002F79DD" w:rsidRDefault="00AA00B9" w:rsidP="00E12895">
            <w:pPr>
              <w:spacing w:line="240" w:lineRule="auto"/>
              <w:jc w:val="left"/>
            </w:pPr>
            <w:r>
              <w:t>Equilibrar Factores en Función del Impacto</w:t>
            </w:r>
          </w:p>
        </w:tc>
      </w:tr>
      <w:tr w:rsidR="002F79DD" w14:paraId="53992925" w14:textId="77777777" w:rsidTr="009555BD">
        <w:trPr>
          <w:cantSplit/>
        </w:trPr>
        <w:tc>
          <w:tcPr>
            <w:tcW w:w="1795" w:type="dxa"/>
            <w:vMerge/>
            <w:shd w:val="clear" w:color="auto" w:fill="auto"/>
            <w:tcMar>
              <w:top w:w="57" w:type="dxa"/>
              <w:left w:w="57" w:type="dxa"/>
              <w:bottom w:w="57" w:type="dxa"/>
              <w:right w:w="57" w:type="dxa"/>
            </w:tcMar>
            <w:vAlign w:val="center"/>
          </w:tcPr>
          <w:p w14:paraId="7B9FEEDC" w14:textId="77777777" w:rsidR="002F79DD" w:rsidRDefault="002F79DD" w:rsidP="00E12895">
            <w:pPr>
              <w:spacing w:line="240" w:lineRule="auto"/>
              <w:jc w:val="left"/>
            </w:pPr>
          </w:p>
        </w:tc>
        <w:tc>
          <w:tcPr>
            <w:tcW w:w="782" w:type="dxa"/>
            <w:shd w:val="clear" w:color="auto" w:fill="auto"/>
            <w:tcMar>
              <w:top w:w="57" w:type="dxa"/>
              <w:left w:w="57" w:type="dxa"/>
              <w:bottom w:w="57" w:type="dxa"/>
              <w:right w:w="57" w:type="dxa"/>
            </w:tcMar>
            <w:vAlign w:val="center"/>
          </w:tcPr>
          <w:p w14:paraId="419B6249" w14:textId="7126F3EA" w:rsidR="002F79DD" w:rsidRDefault="002F79DD" w:rsidP="00E12895">
            <w:pPr>
              <w:spacing w:line="240" w:lineRule="auto"/>
              <w:jc w:val="left"/>
            </w:pPr>
            <w:r>
              <w:t>6.3.</w:t>
            </w:r>
            <w:r w:rsidR="00FF0794">
              <w:t>5</w:t>
            </w:r>
          </w:p>
        </w:tc>
        <w:tc>
          <w:tcPr>
            <w:tcW w:w="5810" w:type="dxa"/>
            <w:shd w:val="clear" w:color="auto" w:fill="auto"/>
            <w:tcMar>
              <w:top w:w="57" w:type="dxa"/>
              <w:left w:w="57" w:type="dxa"/>
              <w:bottom w:w="57" w:type="dxa"/>
              <w:right w:w="57" w:type="dxa"/>
            </w:tcMar>
            <w:vAlign w:val="center"/>
          </w:tcPr>
          <w:p w14:paraId="011667CF" w14:textId="1304C262" w:rsidR="002F79DD" w:rsidRDefault="00113705" w:rsidP="00E12895">
            <w:pPr>
              <w:spacing w:line="240" w:lineRule="auto"/>
              <w:jc w:val="left"/>
            </w:pPr>
            <w:r>
              <w:t>Documentar Acuerdos</w:t>
            </w:r>
          </w:p>
        </w:tc>
      </w:tr>
      <w:tr w:rsidR="0006081B" w14:paraId="538EB4ED" w14:textId="77777777" w:rsidTr="009555BD">
        <w:trPr>
          <w:cantSplit/>
        </w:trPr>
        <w:tc>
          <w:tcPr>
            <w:tcW w:w="1795" w:type="dxa"/>
            <w:vMerge w:val="restart"/>
            <w:shd w:val="clear" w:color="auto" w:fill="auto"/>
            <w:tcMar>
              <w:top w:w="57" w:type="dxa"/>
              <w:left w:w="57" w:type="dxa"/>
              <w:bottom w:w="57" w:type="dxa"/>
              <w:right w:w="57" w:type="dxa"/>
            </w:tcMar>
            <w:vAlign w:val="center"/>
          </w:tcPr>
          <w:p w14:paraId="0EC855CC" w14:textId="24BFB979" w:rsidR="0006081B" w:rsidRDefault="0006081B" w:rsidP="00E12895">
            <w:pPr>
              <w:spacing w:line="240" w:lineRule="auto"/>
              <w:jc w:val="left"/>
            </w:pPr>
            <w:r>
              <w:t>Planificación</w:t>
            </w:r>
          </w:p>
        </w:tc>
        <w:tc>
          <w:tcPr>
            <w:tcW w:w="782" w:type="dxa"/>
            <w:shd w:val="clear" w:color="auto" w:fill="auto"/>
            <w:tcMar>
              <w:top w:w="57" w:type="dxa"/>
              <w:left w:w="57" w:type="dxa"/>
              <w:bottom w:w="57" w:type="dxa"/>
              <w:right w:w="57" w:type="dxa"/>
            </w:tcMar>
            <w:vAlign w:val="center"/>
          </w:tcPr>
          <w:p w14:paraId="36901F8B" w14:textId="414A52B0" w:rsidR="0006081B" w:rsidRDefault="00BA22ED" w:rsidP="00E12895">
            <w:pPr>
              <w:spacing w:line="240" w:lineRule="auto"/>
              <w:jc w:val="left"/>
            </w:pPr>
            <w:r>
              <w:t>7.3.1</w:t>
            </w:r>
          </w:p>
        </w:tc>
        <w:tc>
          <w:tcPr>
            <w:tcW w:w="5810" w:type="dxa"/>
            <w:shd w:val="clear" w:color="auto" w:fill="auto"/>
            <w:tcMar>
              <w:top w:w="57" w:type="dxa"/>
              <w:left w:w="57" w:type="dxa"/>
              <w:bottom w:w="57" w:type="dxa"/>
              <w:right w:w="57" w:type="dxa"/>
            </w:tcMar>
            <w:vAlign w:val="center"/>
          </w:tcPr>
          <w:p w14:paraId="5216E652" w14:textId="761E8EBA" w:rsidR="0006081B" w:rsidRDefault="0006081B" w:rsidP="00E12895">
            <w:pPr>
              <w:spacing w:line="240" w:lineRule="auto"/>
              <w:jc w:val="left"/>
            </w:pPr>
            <w:r>
              <w:t>Incluir todas las actividades</w:t>
            </w:r>
          </w:p>
        </w:tc>
      </w:tr>
      <w:tr w:rsidR="0006081B" w14:paraId="665A7CC1" w14:textId="77777777" w:rsidTr="009555BD">
        <w:trPr>
          <w:cantSplit/>
        </w:trPr>
        <w:tc>
          <w:tcPr>
            <w:tcW w:w="1795" w:type="dxa"/>
            <w:vMerge/>
            <w:shd w:val="clear" w:color="auto" w:fill="auto"/>
            <w:tcMar>
              <w:top w:w="57" w:type="dxa"/>
              <w:left w:w="57" w:type="dxa"/>
              <w:bottom w:w="57" w:type="dxa"/>
              <w:right w:w="57" w:type="dxa"/>
            </w:tcMar>
            <w:vAlign w:val="center"/>
          </w:tcPr>
          <w:p w14:paraId="73A8F086" w14:textId="77777777" w:rsidR="0006081B" w:rsidRDefault="0006081B" w:rsidP="00E12895">
            <w:pPr>
              <w:spacing w:line="240" w:lineRule="auto"/>
              <w:jc w:val="left"/>
            </w:pPr>
          </w:p>
        </w:tc>
        <w:tc>
          <w:tcPr>
            <w:tcW w:w="782" w:type="dxa"/>
            <w:shd w:val="clear" w:color="auto" w:fill="auto"/>
            <w:tcMar>
              <w:top w:w="57" w:type="dxa"/>
              <w:left w:w="57" w:type="dxa"/>
              <w:bottom w:w="57" w:type="dxa"/>
              <w:right w:w="57" w:type="dxa"/>
            </w:tcMar>
            <w:vAlign w:val="center"/>
          </w:tcPr>
          <w:p w14:paraId="332049FA" w14:textId="2AA38A19" w:rsidR="0006081B" w:rsidRDefault="00BA22ED" w:rsidP="00E12895">
            <w:pPr>
              <w:spacing w:line="240" w:lineRule="auto"/>
              <w:jc w:val="left"/>
            </w:pPr>
            <w:r>
              <w:t>7.3.2</w:t>
            </w:r>
          </w:p>
        </w:tc>
        <w:tc>
          <w:tcPr>
            <w:tcW w:w="5810" w:type="dxa"/>
            <w:shd w:val="clear" w:color="auto" w:fill="auto"/>
            <w:tcMar>
              <w:top w:w="57" w:type="dxa"/>
              <w:left w:w="57" w:type="dxa"/>
              <w:bottom w:w="57" w:type="dxa"/>
              <w:right w:w="57" w:type="dxa"/>
            </w:tcMar>
            <w:vAlign w:val="center"/>
          </w:tcPr>
          <w:p w14:paraId="78C2DB0D" w14:textId="6C7AC4DB" w:rsidR="0006081B" w:rsidRDefault="00D13736" w:rsidP="00E12895">
            <w:pPr>
              <w:spacing w:line="240" w:lineRule="auto"/>
              <w:jc w:val="left"/>
            </w:pPr>
            <w:r>
              <w:t>Considerar horas efectivas de producción</w:t>
            </w:r>
          </w:p>
        </w:tc>
      </w:tr>
      <w:tr w:rsidR="0006081B" w14:paraId="2EE33133" w14:textId="77777777" w:rsidTr="009555BD">
        <w:trPr>
          <w:cantSplit/>
        </w:trPr>
        <w:tc>
          <w:tcPr>
            <w:tcW w:w="1795" w:type="dxa"/>
            <w:vMerge/>
            <w:shd w:val="clear" w:color="auto" w:fill="auto"/>
            <w:tcMar>
              <w:top w:w="57" w:type="dxa"/>
              <w:left w:w="57" w:type="dxa"/>
              <w:bottom w:w="57" w:type="dxa"/>
              <w:right w:w="57" w:type="dxa"/>
            </w:tcMar>
            <w:vAlign w:val="center"/>
          </w:tcPr>
          <w:p w14:paraId="3E571362" w14:textId="77777777" w:rsidR="0006081B" w:rsidRDefault="0006081B" w:rsidP="00E12895">
            <w:pPr>
              <w:spacing w:line="240" w:lineRule="auto"/>
              <w:jc w:val="left"/>
            </w:pPr>
          </w:p>
        </w:tc>
        <w:tc>
          <w:tcPr>
            <w:tcW w:w="782" w:type="dxa"/>
            <w:shd w:val="clear" w:color="auto" w:fill="auto"/>
            <w:tcMar>
              <w:top w:w="57" w:type="dxa"/>
              <w:left w:w="57" w:type="dxa"/>
              <w:bottom w:w="57" w:type="dxa"/>
              <w:right w:w="57" w:type="dxa"/>
            </w:tcMar>
            <w:vAlign w:val="center"/>
          </w:tcPr>
          <w:p w14:paraId="2D8F5F95" w14:textId="5B7EBB7B" w:rsidR="0006081B" w:rsidRDefault="00BA22ED" w:rsidP="00E12895">
            <w:pPr>
              <w:spacing w:line="240" w:lineRule="auto"/>
              <w:jc w:val="left"/>
            </w:pPr>
            <w:r>
              <w:t>7.3.3</w:t>
            </w:r>
          </w:p>
        </w:tc>
        <w:tc>
          <w:tcPr>
            <w:tcW w:w="5810" w:type="dxa"/>
            <w:shd w:val="clear" w:color="auto" w:fill="auto"/>
            <w:tcMar>
              <w:top w:w="57" w:type="dxa"/>
              <w:left w:w="57" w:type="dxa"/>
              <w:bottom w:w="57" w:type="dxa"/>
              <w:right w:w="57" w:type="dxa"/>
            </w:tcMar>
            <w:vAlign w:val="center"/>
          </w:tcPr>
          <w:p w14:paraId="7052ADD1" w14:textId="698C3A79" w:rsidR="0006081B" w:rsidRDefault="00D13736" w:rsidP="00E12895">
            <w:pPr>
              <w:spacing w:line="240" w:lineRule="auto"/>
              <w:jc w:val="left"/>
            </w:pPr>
            <w:r>
              <w:t>Dimensionar en función de la capacidad del Recurso</w:t>
            </w:r>
          </w:p>
        </w:tc>
      </w:tr>
      <w:tr w:rsidR="0006081B" w14:paraId="27BBC227" w14:textId="77777777" w:rsidTr="009555BD">
        <w:trPr>
          <w:cantSplit/>
        </w:trPr>
        <w:tc>
          <w:tcPr>
            <w:tcW w:w="1795" w:type="dxa"/>
            <w:vMerge/>
            <w:shd w:val="clear" w:color="auto" w:fill="auto"/>
            <w:tcMar>
              <w:top w:w="57" w:type="dxa"/>
              <w:left w:w="57" w:type="dxa"/>
              <w:bottom w:w="57" w:type="dxa"/>
              <w:right w:w="57" w:type="dxa"/>
            </w:tcMar>
            <w:vAlign w:val="center"/>
          </w:tcPr>
          <w:p w14:paraId="39830BAD" w14:textId="77777777" w:rsidR="0006081B" w:rsidRDefault="0006081B" w:rsidP="00E12895">
            <w:pPr>
              <w:spacing w:line="240" w:lineRule="auto"/>
              <w:jc w:val="left"/>
            </w:pPr>
          </w:p>
        </w:tc>
        <w:tc>
          <w:tcPr>
            <w:tcW w:w="782" w:type="dxa"/>
            <w:shd w:val="clear" w:color="auto" w:fill="auto"/>
            <w:tcMar>
              <w:top w:w="57" w:type="dxa"/>
              <w:left w:w="57" w:type="dxa"/>
              <w:bottom w:w="57" w:type="dxa"/>
              <w:right w:w="57" w:type="dxa"/>
            </w:tcMar>
            <w:vAlign w:val="center"/>
          </w:tcPr>
          <w:p w14:paraId="7363CC94" w14:textId="6A019290" w:rsidR="0006081B" w:rsidRDefault="00BA22ED" w:rsidP="00E12895">
            <w:pPr>
              <w:spacing w:line="240" w:lineRule="auto"/>
              <w:jc w:val="left"/>
            </w:pPr>
            <w:r>
              <w:t>7.3.4</w:t>
            </w:r>
          </w:p>
        </w:tc>
        <w:tc>
          <w:tcPr>
            <w:tcW w:w="5810" w:type="dxa"/>
            <w:shd w:val="clear" w:color="auto" w:fill="auto"/>
            <w:tcMar>
              <w:top w:w="57" w:type="dxa"/>
              <w:left w:w="57" w:type="dxa"/>
              <w:bottom w:w="57" w:type="dxa"/>
              <w:right w:w="57" w:type="dxa"/>
            </w:tcMar>
            <w:vAlign w:val="center"/>
          </w:tcPr>
          <w:p w14:paraId="56AC36B6" w14:textId="1AC6D436" w:rsidR="0006081B" w:rsidRDefault="003E56CC" w:rsidP="00E12895">
            <w:pPr>
              <w:spacing w:line="240" w:lineRule="auto"/>
              <w:jc w:val="left"/>
            </w:pPr>
            <w:r>
              <w:t>Establecer Hitos de Aceptación</w:t>
            </w:r>
          </w:p>
        </w:tc>
      </w:tr>
      <w:tr w:rsidR="0006081B" w14:paraId="33B79147" w14:textId="77777777" w:rsidTr="009555BD">
        <w:trPr>
          <w:cantSplit/>
        </w:trPr>
        <w:tc>
          <w:tcPr>
            <w:tcW w:w="1795" w:type="dxa"/>
            <w:vMerge/>
            <w:shd w:val="clear" w:color="auto" w:fill="auto"/>
            <w:tcMar>
              <w:top w:w="57" w:type="dxa"/>
              <w:left w:w="57" w:type="dxa"/>
              <w:bottom w:w="57" w:type="dxa"/>
              <w:right w:w="57" w:type="dxa"/>
            </w:tcMar>
            <w:vAlign w:val="center"/>
          </w:tcPr>
          <w:p w14:paraId="01130C65" w14:textId="77777777" w:rsidR="0006081B" w:rsidRDefault="0006081B" w:rsidP="00E12895">
            <w:pPr>
              <w:spacing w:line="240" w:lineRule="auto"/>
              <w:jc w:val="left"/>
            </w:pPr>
          </w:p>
        </w:tc>
        <w:tc>
          <w:tcPr>
            <w:tcW w:w="782" w:type="dxa"/>
            <w:shd w:val="clear" w:color="auto" w:fill="auto"/>
            <w:tcMar>
              <w:top w:w="57" w:type="dxa"/>
              <w:left w:w="57" w:type="dxa"/>
              <w:bottom w:w="57" w:type="dxa"/>
              <w:right w:w="57" w:type="dxa"/>
            </w:tcMar>
            <w:vAlign w:val="center"/>
          </w:tcPr>
          <w:p w14:paraId="52CF1D7C" w14:textId="7B6DBFC6" w:rsidR="0006081B" w:rsidRDefault="00BA22ED" w:rsidP="00E12895">
            <w:pPr>
              <w:spacing w:line="240" w:lineRule="auto"/>
              <w:jc w:val="left"/>
            </w:pPr>
            <w:r>
              <w:t>7.3.5</w:t>
            </w:r>
          </w:p>
        </w:tc>
        <w:tc>
          <w:tcPr>
            <w:tcW w:w="5810" w:type="dxa"/>
            <w:shd w:val="clear" w:color="auto" w:fill="auto"/>
            <w:tcMar>
              <w:top w:w="57" w:type="dxa"/>
              <w:left w:w="57" w:type="dxa"/>
              <w:bottom w:w="57" w:type="dxa"/>
              <w:right w:w="57" w:type="dxa"/>
            </w:tcMar>
            <w:vAlign w:val="center"/>
          </w:tcPr>
          <w:p w14:paraId="6EAB10FC" w14:textId="0968542F" w:rsidR="0006081B" w:rsidRDefault="00FE271D" w:rsidP="00E12895">
            <w:pPr>
              <w:spacing w:line="240" w:lineRule="auto"/>
              <w:jc w:val="left"/>
            </w:pPr>
            <w:r>
              <w:t>No ejecutar actividades que no estén planificadas</w:t>
            </w:r>
          </w:p>
        </w:tc>
      </w:tr>
      <w:tr w:rsidR="0006081B" w14:paraId="7B5EBA8D" w14:textId="77777777" w:rsidTr="009555BD">
        <w:trPr>
          <w:cantSplit/>
        </w:trPr>
        <w:tc>
          <w:tcPr>
            <w:tcW w:w="1795" w:type="dxa"/>
            <w:vMerge/>
            <w:shd w:val="clear" w:color="auto" w:fill="auto"/>
            <w:tcMar>
              <w:top w:w="57" w:type="dxa"/>
              <w:left w:w="57" w:type="dxa"/>
              <w:bottom w:w="57" w:type="dxa"/>
              <w:right w:w="57" w:type="dxa"/>
            </w:tcMar>
            <w:vAlign w:val="center"/>
          </w:tcPr>
          <w:p w14:paraId="7117DD7A" w14:textId="77777777" w:rsidR="0006081B" w:rsidRDefault="0006081B" w:rsidP="00E12895">
            <w:pPr>
              <w:spacing w:line="240" w:lineRule="auto"/>
              <w:jc w:val="left"/>
            </w:pPr>
          </w:p>
        </w:tc>
        <w:tc>
          <w:tcPr>
            <w:tcW w:w="782" w:type="dxa"/>
            <w:shd w:val="clear" w:color="auto" w:fill="auto"/>
            <w:tcMar>
              <w:top w:w="57" w:type="dxa"/>
              <w:left w:w="57" w:type="dxa"/>
              <w:bottom w:w="57" w:type="dxa"/>
              <w:right w:w="57" w:type="dxa"/>
            </w:tcMar>
            <w:vAlign w:val="center"/>
          </w:tcPr>
          <w:p w14:paraId="3B988144" w14:textId="42B9EC9B" w:rsidR="0006081B" w:rsidRDefault="00BA22ED" w:rsidP="00E12895">
            <w:pPr>
              <w:spacing w:line="240" w:lineRule="auto"/>
              <w:jc w:val="left"/>
            </w:pPr>
            <w:r>
              <w:t>7.3.6</w:t>
            </w:r>
          </w:p>
        </w:tc>
        <w:tc>
          <w:tcPr>
            <w:tcW w:w="5810" w:type="dxa"/>
            <w:shd w:val="clear" w:color="auto" w:fill="auto"/>
            <w:tcMar>
              <w:top w:w="57" w:type="dxa"/>
              <w:left w:w="57" w:type="dxa"/>
              <w:bottom w:w="57" w:type="dxa"/>
              <w:right w:w="57" w:type="dxa"/>
            </w:tcMar>
            <w:vAlign w:val="center"/>
          </w:tcPr>
          <w:p w14:paraId="64A3CF90" w14:textId="0C33C19B" w:rsidR="0006081B" w:rsidRDefault="003D56E2" w:rsidP="00E12895">
            <w:pPr>
              <w:spacing w:line="240" w:lineRule="auto"/>
              <w:jc w:val="left"/>
            </w:pPr>
            <w:r>
              <w:t>Controlar periódicamente los avances</w:t>
            </w:r>
          </w:p>
        </w:tc>
      </w:tr>
      <w:tr w:rsidR="0006081B" w14:paraId="77B34391" w14:textId="77777777" w:rsidTr="009555BD">
        <w:trPr>
          <w:cantSplit/>
        </w:trPr>
        <w:tc>
          <w:tcPr>
            <w:tcW w:w="1795" w:type="dxa"/>
            <w:vMerge/>
            <w:shd w:val="clear" w:color="auto" w:fill="auto"/>
            <w:tcMar>
              <w:top w:w="57" w:type="dxa"/>
              <w:left w:w="57" w:type="dxa"/>
              <w:bottom w:w="57" w:type="dxa"/>
              <w:right w:w="57" w:type="dxa"/>
            </w:tcMar>
            <w:vAlign w:val="center"/>
          </w:tcPr>
          <w:p w14:paraId="3A7638D2" w14:textId="77777777" w:rsidR="0006081B" w:rsidRDefault="0006081B" w:rsidP="00E12895">
            <w:pPr>
              <w:spacing w:line="240" w:lineRule="auto"/>
              <w:jc w:val="left"/>
            </w:pPr>
          </w:p>
        </w:tc>
        <w:tc>
          <w:tcPr>
            <w:tcW w:w="782" w:type="dxa"/>
            <w:shd w:val="clear" w:color="auto" w:fill="auto"/>
            <w:tcMar>
              <w:top w:w="57" w:type="dxa"/>
              <w:left w:w="57" w:type="dxa"/>
              <w:bottom w:w="57" w:type="dxa"/>
              <w:right w:w="57" w:type="dxa"/>
            </w:tcMar>
            <w:vAlign w:val="center"/>
          </w:tcPr>
          <w:p w14:paraId="646EB3DE" w14:textId="08DF4EE4" w:rsidR="0006081B" w:rsidRDefault="00BA22ED" w:rsidP="00E12895">
            <w:pPr>
              <w:spacing w:line="240" w:lineRule="auto"/>
              <w:jc w:val="left"/>
            </w:pPr>
            <w:r>
              <w:t>7.3.7</w:t>
            </w:r>
          </w:p>
        </w:tc>
        <w:tc>
          <w:tcPr>
            <w:tcW w:w="5810" w:type="dxa"/>
            <w:shd w:val="clear" w:color="auto" w:fill="auto"/>
            <w:tcMar>
              <w:top w:w="57" w:type="dxa"/>
              <w:left w:w="57" w:type="dxa"/>
              <w:bottom w:w="57" w:type="dxa"/>
              <w:right w:w="57" w:type="dxa"/>
            </w:tcMar>
            <w:vAlign w:val="center"/>
          </w:tcPr>
          <w:p w14:paraId="05F734DA" w14:textId="302010D8" w:rsidR="0006081B" w:rsidRDefault="00D33ADD" w:rsidP="00E12895">
            <w:pPr>
              <w:spacing w:line="240" w:lineRule="auto"/>
              <w:jc w:val="left"/>
            </w:pPr>
            <w:r>
              <w:t>Ajustar en función de la situación actual</w:t>
            </w:r>
            <w:r>
              <w:tab/>
            </w:r>
          </w:p>
        </w:tc>
      </w:tr>
      <w:tr w:rsidR="0006081B" w14:paraId="1B0E2963" w14:textId="77777777" w:rsidTr="009555BD">
        <w:trPr>
          <w:cantSplit/>
        </w:trPr>
        <w:tc>
          <w:tcPr>
            <w:tcW w:w="1795" w:type="dxa"/>
            <w:vMerge/>
            <w:shd w:val="clear" w:color="auto" w:fill="auto"/>
            <w:tcMar>
              <w:top w:w="57" w:type="dxa"/>
              <w:left w:w="57" w:type="dxa"/>
              <w:bottom w:w="57" w:type="dxa"/>
              <w:right w:w="57" w:type="dxa"/>
            </w:tcMar>
            <w:vAlign w:val="center"/>
          </w:tcPr>
          <w:p w14:paraId="4F6612DD" w14:textId="77777777" w:rsidR="0006081B" w:rsidRDefault="0006081B" w:rsidP="00E12895">
            <w:pPr>
              <w:spacing w:line="240" w:lineRule="auto"/>
              <w:jc w:val="left"/>
            </w:pPr>
          </w:p>
        </w:tc>
        <w:tc>
          <w:tcPr>
            <w:tcW w:w="782" w:type="dxa"/>
            <w:shd w:val="clear" w:color="auto" w:fill="auto"/>
            <w:tcMar>
              <w:top w:w="57" w:type="dxa"/>
              <w:left w:w="57" w:type="dxa"/>
              <w:bottom w:w="57" w:type="dxa"/>
              <w:right w:w="57" w:type="dxa"/>
            </w:tcMar>
            <w:vAlign w:val="center"/>
          </w:tcPr>
          <w:p w14:paraId="19EE971B" w14:textId="2868FFA6" w:rsidR="0006081B" w:rsidRDefault="00BA22ED" w:rsidP="00E12895">
            <w:pPr>
              <w:spacing w:line="240" w:lineRule="auto"/>
              <w:jc w:val="left"/>
            </w:pPr>
            <w:r>
              <w:t>7.3.8</w:t>
            </w:r>
          </w:p>
        </w:tc>
        <w:tc>
          <w:tcPr>
            <w:tcW w:w="5810" w:type="dxa"/>
            <w:shd w:val="clear" w:color="auto" w:fill="auto"/>
            <w:tcMar>
              <w:top w:w="57" w:type="dxa"/>
              <w:left w:w="57" w:type="dxa"/>
              <w:bottom w:w="57" w:type="dxa"/>
              <w:right w:w="57" w:type="dxa"/>
            </w:tcMar>
            <w:vAlign w:val="center"/>
          </w:tcPr>
          <w:p w14:paraId="7127B315" w14:textId="4EF092F1" w:rsidR="0006081B" w:rsidRDefault="0005648D" w:rsidP="00E12895">
            <w:pPr>
              <w:spacing w:line="240" w:lineRule="auto"/>
              <w:jc w:val="left"/>
            </w:pPr>
            <w:r>
              <w:t>Planificar y cuantificar las Horas Extras</w:t>
            </w:r>
          </w:p>
        </w:tc>
      </w:tr>
    </w:tbl>
    <w:p w14:paraId="3394FD11" w14:textId="77777777" w:rsidR="00814716" w:rsidRDefault="00814716">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782"/>
        <w:gridCol w:w="5810"/>
      </w:tblGrid>
      <w:tr w:rsidR="00814716" w:rsidRPr="001C4DE3" w14:paraId="6D7F1869" w14:textId="77777777" w:rsidTr="00C32379">
        <w:trPr>
          <w:cantSplit/>
          <w:tblHeader/>
        </w:trPr>
        <w:tc>
          <w:tcPr>
            <w:tcW w:w="1795" w:type="dxa"/>
            <w:shd w:val="clear" w:color="auto" w:fill="D9E2F3"/>
            <w:tcMar>
              <w:top w:w="57" w:type="dxa"/>
              <w:left w:w="57" w:type="dxa"/>
              <w:bottom w:w="57" w:type="dxa"/>
              <w:right w:w="57" w:type="dxa"/>
            </w:tcMar>
            <w:vAlign w:val="center"/>
          </w:tcPr>
          <w:p w14:paraId="75BD43D9" w14:textId="77777777" w:rsidR="00814716" w:rsidRPr="00E12895" w:rsidRDefault="00814716" w:rsidP="00C32379">
            <w:pPr>
              <w:spacing w:line="240" w:lineRule="auto"/>
              <w:jc w:val="left"/>
              <w:rPr>
                <w:b/>
              </w:rPr>
            </w:pPr>
            <w:r w:rsidRPr="00E12895">
              <w:rPr>
                <w:b/>
              </w:rPr>
              <w:t>Factor Crítico</w:t>
            </w:r>
          </w:p>
        </w:tc>
        <w:tc>
          <w:tcPr>
            <w:tcW w:w="782" w:type="dxa"/>
            <w:shd w:val="clear" w:color="auto" w:fill="D9E2F3"/>
            <w:tcMar>
              <w:top w:w="57" w:type="dxa"/>
              <w:left w:w="57" w:type="dxa"/>
              <w:bottom w:w="57" w:type="dxa"/>
              <w:right w:w="57" w:type="dxa"/>
            </w:tcMar>
            <w:vAlign w:val="center"/>
          </w:tcPr>
          <w:p w14:paraId="78E0D164" w14:textId="77777777" w:rsidR="00814716" w:rsidRPr="00E12895" w:rsidRDefault="00814716" w:rsidP="00C32379">
            <w:pPr>
              <w:spacing w:line="240" w:lineRule="auto"/>
              <w:jc w:val="center"/>
              <w:rPr>
                <w:b/>
              </w:rPr>
            </w:pPr>
            <w:r w:rsidRPr="00E12895">
              <w:rPr>
                <w:b/>
              </w:rPr>
              <w:t>ID</w:t>
            </w:r>
          </w:p>
        </w:tc>
        <w:tc>
          <w:tcPr>
            <w:tcW w:w="5810" w:type="dxa"/>
            <w:shd w:val="clear" w:color="auto" w:fill="D9E2F3"/>
            <w:tcMar>
              <w:top w:w="57" w:type="dxa"/>
              <w:left w:w="57" w:type="dxa"/>
              <w:bottom w:w="57" w:type="dxa"/>
              <w:right w:w="57" w:type="dxa"/>
            </w:tcMar>
            <w:vAlign w:val="center"/>
          </w:tcPr>
          <w:p w14:paraId="63CDE961" w14:textId="77777777" w:rsidR="00814716" w:rsidRPr="00E12895" w:rsidRDefault="00814716" w:rsidP="00C32379">
            <w:pPr>
              <w:spacing w:line="240" w:lineRule="auto"/>
              <w:jc w:val="left"/>
              <w:rPr>
                <w:b/>
              </w:rPr>
            </w:pPr>
            <w:r w:rsidRPr="00E12895">
              <w:rPr>
                <w:b/>
              </w:rPr>
              <w:t>Buenas Prácticas</w:t>
            </w:r>
          </w:p>
        </w:tc>
      </w:tr>
      <w:tr w:rsidR="009C5C29" w14:paraId="559E5E22" w14:textId="77777777" w:rsidTr="009555BD">
        <w:trPr>
          <w:cantSplit/>
        </w:trPr>
        <w:tc>
          <w:tcPr>
            <w:tcW w:w="1795" w:type="dxa"/>
            <w:vMerge w:val="restart"/>
            <w:shd w:val="clear" w:color="auto" w:fill="auto"/>
            <w:tcMar>
              <w:top w:w="57" w:type="dxa"/>
              <w:left w:w="57" w:type="dxa"/>
              <w:bottom w:w="57" w:type="dxa"/>
              <w:right w:w="57" w:type="dxa"/>
            </w:tcMar>
            <w:vAlign w:val="center"/>
          </w:tcPr>
          <w:p w14:paraId="10EA2304" w14:textId="63F938CD" w:rsidR="009C5C29" w:rsidRDefault="009C5C29" w:rsidP="00E12895">
            <w:pPr>
              <w:spacing w:line="240" w:lineRule="auto"/>
              <w:jc w:val="left"/>
            </w:pPr>
            <w:r>
              <w:t>Aseguramiento de la Calidad</w:t>
            </w:r>
          </w:p>
        </w:tc>
        <w:tc>
          <w:tcPr>
            <w:tcW w:w="782" w:type="dxa"/>
            <w:shd w:val="clear" w:color="auto" w:fill="auto"/>
            <w:tcMar>
              <w:top w:w="57" w:type="dxa"/>
              <w:left w:w="57" w:type="dxa"/>
              <w:bottom w:w="57" w:type="dxa"/>
              <w:right w:w="57" w:type="dxa"/>
            </w:tcMar>
            <w:vAlign w:val="center"/>
          </w:tcPr>
          <w:p w14:paraId="014E17A4" w14:textId="5166B10A" w:rsidR="009C5C29" w:rsidRDefault="009C5C29" w:rsidP="00E12895">
            <w:pPr>
              <w:spacing w:line="240" w:lineRule="auto"/>
              <w:jc w:val="left"/>
            </w:pPr>
            <w:r>
              <w:t>8.3.1</w:t>
            </w:r>
          </w:p>
        </w:tc>
        <w:tc>
          <w:tcPr>
            <w:tcW w:w="5810" w:type="dxa"/>
            <w:shd w:val="clear" w:color="auto" w:fill="auto"/>
            <w:tcMar>
              <w:top w:w="57" w:type="dxa"/>
              <w:left w:w="57" w:type="dxa"/>
              <w:bottom w:w="57" w:type="dxa"/>
              <w:right w:w="57" w:type="dxa"/>
            </w:tcMar>
            <w:vAlign w:val="center"/>
          </w:tcPr>
          <w:p w14:paraId="2BED9CA0" w14:textId="49BD256B" w:rsidR="009C5C29" w:rsidRDefault="009C5C29" w:rsidP="00E12895">
            <w:pPr>
              <w:spacing w:line="240" w:lineRule="auto"/>
              <w:jc w:val="left"/>
            </w:pPr>
            <w:r>
              <w:t>Definir Criterios de Liberación</w:t>
            </w:r>
          </w:p>
        </w:tc>
      </w:tr>
      <w:tr w:rsidR="009C5C29" w14:paraId="6B96943D" w14:textId="77777777" w:rsidTr="009555BD">
        <w:trPr>
          <w:cantSplit/>
        </w:trPr>
        <w:tc>
          <w:tcPr>
            <w:tcW w:w="1795" w:type="dxa"/>
            <w:vMerge/>
            <w:shd w:val="clear" w:color="auto" w:fill="auto"/>
            <w:tcMar>
              <w:top w:w="57" w:type="dxa"/>
              <w:left w:w="57" w:type="dxa"/>
              <w:bottom w:w="57" w:type="dxa"/>
              <w:right w:w="57" w:type="dxa"/>
            </w:tcMar>
            <w:vAlign w:val="center"/>
          </w:tcPr>
          <w:p w14:paraId="02A7BFEB" w14:textId="77777777" w:rsidR="009C5C29" w:rsidRDefault="009C5C29" w:rsidP="00E12895">
            <w:pPr>
              <w:spacing w:line="240" w:lineRule="auto"/>
              <w:jc w:val="left"/>
            </w:pPr>
          </w:p>
        </w:tc>
        <w:tc>
          <w:tcPr>
            <w:tcW w:w="782" w:type="dxa"/>
            <w:shd w:val="clear" w:color="auto" w:fill="auto"/>
            <w:tcMar>
              <w:top w:w="57" w:type="dxa"/>
              <w:left w:w="57" w:type="dxa"/>
              <w:bottom w:w="57" w:type="dxa"/>
              <w:right w:w="57" w:type="dxa"/>
            </w:tcMar>
            <w:vAlign w:val="center"/>
          </w:tcPr>
          <w:p w14:paraId="787A5363" w14:textId="438907EF" w:rsidR="009C5C29" w:rsidRDefault="009C5C29" w:rsidP="00E12895">
            <w:pPr>
              <w:spacing w:line="240" w:lineRule="auto"/>
              <w:jc w:val="left"/>
            </w:pPr>
            <w:r>
              <w:t>8.3.2</w:t>
            </w:r>
          </w:p>
        </w:tc>
        <w:tc>
          <w:tcPr>
            <w:tcW w:w="5810" w:type="dxa"/>
            <w:shd w:val="clear" w:color="auto" w:fill="auto"/>
            <w:tcMar>
              <w:top w:w="57" w:type="dxa"/>
              <w:left w:w="57" w:type="dxa"/>
              <w:bottom w:w="57" w:type="dxa"/>
              <w:right w:w="57" w:type="dxa"/>
            </w:tcMar>
            <w:vAlign w:val="center"/>
          </w:tcPr>
          <w:p w14:paraId="07DE05F1" w14:textId="789D9A62" w:rsidR="009C5C29" w:rsidRDefault="009C5C29" w:rsidP="00E12895">
            <w:pPr>
              <w:spacing w:line="240" w:lineRule="auto"/>
              <w:jc w:val="left"/>
            </w:pPr>
            <w:r>
              <w:t>Definir Criterios de Aceptación</w:t>
            </w:r>
          </w:p>
        </w:tc>
      </w:tr>
      <w:tr w:rsidR="009C5C29" w14:paraId="0973401A" w14:textId="77777777" w:rsidTr="009555BD">
        <w:trPr>
          <w:cantSplit/>
        </w:trPr>
        <w:tc>
          <w:tcPr>
            <w:tcW w:w="1795" w:type="dxa"/>
            <w:vMerge/>
            <w:shd w:val="clear" w:color="auto" w:fill="auto"/>
            <w:tcMar>
              <w:top w:w="57" w:type="dxa"/>
              <w:left w:w="57" w:type="dxa"/>
              <w:bottom w:w="57" w:type="dxa"/>
              <w:right w:w="57" w:type="dxa"/>
            </w:tcMar>
            <w:vAlign w:val="center"/>
          </w:tcPr>
          <w:p w14:paraId="7BD0ECA1" w14:textId="77777777" w:rsidR="009C5C29" w:rsidRDefault="009C5C29" w:rsidP="00E12895">
            <w:pPr>
              <w:spacing w:line="240" w:lineRule="auto"/>
              <w:jc w:val="left"/>
            </w:pPr>
          </w:p>
        </w:tc>
        <w:tc>
          <w:tcPr>
            <w:tcW w:w="782" w:type="dxa"/>
            <w:shd w:val="clear" w:color="auto" w:fill="auto"/>
            <w:tcMar>
              <w:top w:w="57" w:type="dxa"/>
              <w:left w:w="57" w:type="dxa"/>
              <w:bottom w:w="57" w:type="dxa"/>
              <w:right w:w="57" w:type="dxa"/>
            </w:tcMar>
            <w:vAlign w:val="center"/>
          </w:tcPr>
          <w:p w14:paraId="1912E815" w14:textId="011DE6C1" w:rsidR="009C5C29" w:rsidRDefault="009C5C29" w:rsidP="00E12895">
            <w:pPr>
              <w:spacing w:line="240" w:lineRule="auto"/>
              <w:jc w:val="left"/>
            </w:pPr>
            <w:r>
              <w:t>8.3.3</w:t>
            </w:r>
          </w:p>
        </w:tc>
        <w:tc>
          <w:tcPr>
            <w:tcW w:w="5810" w:type="dxa"/>
            <w:shd w:val="clear" w:color="auto" w:fill="auto"/>
            <w:tcMar>
              <w:top w:w="57" w:type="dxa"/>
              <w:left w:w="57" w:type="dxa"/>
              <w:bottom w:w="57" w:type="dxa"/>
              <w:right w:w="57" w:type="dxa"/>
            </w:tcMar>
            <w:vAlign w:val="center"/>
          </w:tcPr>
          <w:p w14:paraId="055E3065" w14:textId="562627D5" w:rsidR="009C5C29" w:rsidRDefault="009C5C29" w:rsidP="00E12895">
            <w:pPr>
              <w:spacing w:line="240" w:lineRule="auto"/>
              <w:jc w:val="left"/>
            </w:pPr>
            <w:r>
              <w:t>Definir un Plan de Pruebas</w:t>
            </w:r>
          </w:p>
        </w:tc>
      </w:tr>
      <w:tr w:rsidR="009C5C29" w14:paraId="7F201617" w14:textId="77777777" w:rsidTr="009555BD">
        <w:trPr>
          <w:cantSplit/>
        </w:trPr>
        <w:tc>
          <w:tcPr>
            <w:tcW w:w="1795" w:type="dxa"/>
            <w:vMerge/>
            <w:shd w:val="clear" w:color="auto" w:fill="auto"/>
            <w:tcMar>
              <w:top w:w="57" w:type="dxa"/>
              <w:left w:w="57" w:type="dxa"/>
              <w:bottom w:w="57" w:type="dxa"/>
              <w:right w:w="57" w:type="dxa"/>
            </w:tcMar>
            <w:vAlign w:val="center"/>
          </w:tcPr>
          <w:p w14:paraId="1BE1453F" w14:textId="77777777" w:rsidR="009C5C29" w:rsidRDefault="009C5C29" w:rsidP="00E12895">
            <w:pPr>
              <w:spacing w:line="240" w:lineRule="auto"/>
              <w:jc w:val="left"/>
            </w:pPr>
          </w:p>
        </w:tc>
        <w:tc>
          <w:tcPr>
            <w:tcW w:w="782" w:type="dxa"/>
            <w:shd w:val="clear" w:color="auto" w:fill="auto"/>
            <w:tcMar>
              <w:top w:w="57" w:type="dxa"/>
              <w:left w:w="57" w:type="dxa"/>
              <w:bottom w:w="57" w:type="dxa"/>
              <w:right w:w="57" w:type="dxa"/>
            </w:tcMar>
            <w:vAlign w:val="center"/>
          </w:tcPr>
          <w:p w14:paraId="2C2A2FBF" w14:textId="4D75D2DB" w:rsidR="009C5C29" w:rsidRDefault="009C5C29" w:rsidP="00E12895">
            <w:pPr>
              <w:spacing w:line="240" w:lineRule="auto"/>
              <w:jc w:val="left"/>
            </w:pPr>
            <w:r>
              <w:t>8.3.4</w:t>
            </w:r>
          </w:p>
        </w:tc>
        <w:tc>
          <w:tcPr>
            <w:tcW w:w="5810" w:type="dxa"/>
            <w:shd w:val="clear" w:color="auto" w:fill="auto"/>
            <w:tcMar>
              <w:top w:w="57" w:type="dxa"/>
              <w:left w:w="57" w:type="dxa"/>
              <w:bottom w:w="57" w:type="dxa"/>
              <w:right w:w="57" w:type="dxa"/>
            </w:tcMar>
            <w:vAlign w:val="center"/>
          </w:tcPr>
          <w:p w14:paraId="69766C27" w14:textId="044AA465" w:rsidR="009C5C29" w:rsidRDefault="009C5C29" w:rsidP="00E12895">
            <w:pPr>
              <w:spacing w:line="240" w:lineRule="auto"/>
              <w:jc w:val="left"/>
            </w:pPr>
            <w:r>
              <w:t>Definir Índices de Medición de la Calidad</w:t>
            </w:r>
          </w:p>
        </w:tc>
      </w:tr>
      <w:tr w:rsidR="009C5C29" w14:paraId="4DD5E20C" w14:textId="77777777" w:rsidTr="009555BD">
        <w:trPr>
          <w:cantSplit/>
        </w:trPr>
        <w:tc>
          <w:tcPr>
            <w:tcW w:w="1795" w:type="dxa"/>
            <w:vMerge/>
            <w:shd w:val="clear" w:color="auto" w:fill="auto"/>
            <w:tcMar>
              <w:top w:w="57" w:type="dxa"/>
              <w:left w:w="57" w:type="dxa"/>
              <w:bottom w:w="57" w:type="dxa"/>
              <w:right w:w="57" w:type="dxa"/>
            </w:tcMar>
            <w:vAlign w:val="center"/>
          </w:tcPr>
          <w:p w14:paraId="5A1165EF" w14:textId="77777777" w:rsidR="009C5C29" w:rsidRDefault="009C5C29" w:rsidP="00E12895">
            <w:pPr>
              <w:spacing w:line="240" w:lineRule="auto"/>
              <w:jc w:val="left"/>
            </w:pPr>
          </w:p>
        </w:tc>
        <w:tc>
          <w:tcPr>
            <w:tcW w:w="782" w:type="dxa"/>
            <w:shd w:val="clear" w:color="auto" w:fill="auto"/>
            <w:tcMar>
              <w:top w:w="57" w:type="dxa"/>
              <w:left w:w="57" w:type="dxa"/>
              <w:bottom w:w="57" w:type="dxa"/>
              <w:right w:w="57" w:type="dxa"/>
            </w:tcMar>
            <w:vAlign w:val="center"/>
          </w:tcPr>
          <w:p w14:paraId="68806FBE" w14:textId="7B154805" w:rsidR="009C5C29" w:rsidRDefault="009C5C29" w:rsidP="00E12895">
            <w:pPr>
              <w:spacing w:line="240" w:lineRule="auto"/>
              <w:jc w:val="left"/>
            </w:pPr>
            <w:r>
              <w:t>8.3.5</w:t>
            </w:r>
          </w:p>
        </w:tc>
        <w:tc>
          <w:tcPr>
            <w:tcW w:w="5810" w:type="dxa"/>
            <w:shd w:val="clear" w:color="auto" w:fill="auto"/>
            <w:tcMar>
              <w:top w:w="57" w:type="dxa"/>
              <w:left w:w="57" w:type="dxa"/>
              <w:bottom w:w="57" w:type="dxa"/>
              <w:right w:w="57" w:type="dxa"/>
            </w:tcMar>
            <w:vAlign w:val="center"/>
          </w:tcPr>
          <w:p w14:paraId="224BB7C6" w14:textId="2300334B" w:rsidR="009C5C29" w:rsidRDefault="009C5C29" w:rsidP="00E12895">
            <w:pPr>
              <w:spacing w:line="240" w:lineRule="auto"/>
              <w:jc w:val="left"/>
            </w:pPr>
            <w:r>
              <w:t>Medir y Controlar las Pruebas</w:t>
            </w:r>
          </w:p>
        </w:tc>
      </w:tr>
      <w:tr w:rsidR="009C5C29" w14:paraId="62A4DDD1" w14:textId="77777777" w:rsidTr="009555BD">
        <w:trPr>
          <w:cantSplit/>
        </w:trPr>
        <w:tc>
          <w:tcPr>
            <w:tcW w:w="1795" w:type="dxa"/>
            <w:vMerge/>
            <w:shd w:val="clear" w:color="auto" w:fill="auto"/>
            <w:tcMar>
              <w:top w:w="57" w:type="dxa"/>
              <w:left w:w="57" w:type="dxa"/>
              <w:bottom w:w="57" w:type="dxa"/>
              <w:right w:w="57" w:type="dxa"/>
            </w:tcMar>
            <w:vAlign w:val="center"/>
          </w:tcPr>
          <w:p w14:paraId="5BF04A61" w14:textId="77777777" w:rsidR="009C5C29" w:rsidRDefault="009C5C29" w:rsidP="00E12895">
            <w:pPr>
              <w:spacing w:line="240" w:lineRule="auto"/>
              <w:jc w:val="left"/>
            </w:pPr>
          </w:p>
        </w:tc>
        <w:tc>
          <w:tcPr>
            <w:tcW w:w="782" w:type="dxa"/>
            <w:shd w:val="clear" w:color="auto" w:fill="auto"/>
            <w:tcMar>
              <w:top w:w="57" w:type="dxa"/>
              <w:left w:w="57" w:type="dxa"/>
              <w:bottom w:w="57" w:type="dxa"/>
              <w:right w:w="57" w:type="dxa"/>
            </w:tcMar>
            <w:vAlign w:val="center"/>
          </w:tcPr>
          <w:p w14:paraId="2C6253FD" w14:textId="00FD6AAD" w:rsidR="009C5C29" w:rsidRDefault="009C5C29" w:rsidP="00E12895">
            <w:pPr>
              <w:spacing w:line="240" w:lineRule="auto"/>
              <w:jc w:val="left"/>
            </w:pPr>
            <w:r>
              <w:t>8.3.6</w:t>
            </w:r>
          </w:p>
        </w:tc>
        <w:tc>
          <w:tcPr>
            <w:tcW w:w="5810" w:type="dxa"/>
            <w:shd w:val="clear" w:color="auto" w:fill="auto"/>
            <w:tcMar>
              <w:top w:w="57" w:type="dxa"/>
              <w:left w:w="57" w:type="dxa"/>
              <w:bottom w:w="57" w:type="dxa"/>
              <w:right w:w="57" w:type="dxa"/>
            </w:tcMar>
            <w:vAlign w:val="center"/>
          </w:tcPr>
          <w:p w14:paraId="533CE833" w14:textId="76B724C7" w:rsidR="009C5C29" w:rsidRDefault="009C5C29" w:rsidP="00E12895">
            <w:pPr>
              <w:spacing w:line="240" w:lineRule="auto"/>
              <w:jc w:val="left"/>
            </w:pPr>
            <w:r>
              <w:t>Medir y Corregir los Defectos</w:t>
            </w:r>
          </w:p>
        </w:tc>
      </w:tr>
      <w:tr w:rsidR="0035792B" w14:paraId="24325260" w14:textId="77777777" w:rsidTr="009555BD">
        <w:trPr>
          <w:cantSplit/>
        </w:trPr>
        <w:tc>
          <w:tcPr>
            <w:tcW w:w="1795" w:type="dxa"/>
            <w:vMerge w:val="restart"/>
            <w:shd w:val="clear" w:color="auto" w:fill="auto"/>
            <w:tcMar>
              <w:top w:w="57" w:type="dxa"/>
              <w:left w:w="57" w:type="dxa"/>
              <w:bottom w:w="57" w:type="dxa"/>
              <w:right w:w="57" w:type="dxa"/>
            </w:tcMar>
            <w:vAlign w:val="center"/>
          </w:tcPr>
          <w:p w14:paraId="0109F3A2" w14:textId="398EF555" w:rsidR="0035792B" w:rsidRDefault="0035792B" w:rsidP="00E12895">
            <w:pPr>
              <w:spacing w:line="240" w:lineRule="auto"/>
              <w:jc w:val="left"/>
            </w:pPr>
            <w:r>
              <w:t>Personas</w:t>
            </w:r>
          </w:p>
        </w:tc>
        <w:tc>
          <w:tcPr>
            <w:tcW w:w="782" w:type="dxa"/>
            <w:shd w:val="clear" w:color="auto" w:fill="auto"/>
            <w:tcMar>
              <w:top w:w="57" w:type="dxa"/>
              <w:left w:w="57" w:type="dxa"/>
              <w:bottom w:w="57" w:type="dxa"/>
              <w:right w:w="57" w:type="dxa"/>
            </w:tcMar>
            <w:vAlign w:val="center"/>
          </w:tcPr>
          <w:p w14:paraId="75D44FB6" w14:textId="01FC9BA3" w:rsidR="0035792B" w:rsidRDefault="0035792B" w:rsidP="00E12895">
            <w:pPr>
              <w:spacing w:line="240" w:lineRule="auto"/>
              <w:jc w:val="left"/>
            </w:pPr>
            <w:r>
              <w:t>9.3.1</w:t>
            </w:r>
          </w:p>
        </w:tc>
        <w:tc>
          <w:tcPr>
            <w:tcW w:w="5810" w:type="dxa"/>
            <w:shd w:val="clear" w:color="auto" w:fill="auto"/>
            <w:tcMar>
              <w:top w:w="57" w:type="dxa"/>
              <w:left w:w="57" w:type="dxa"/>
              <w:bottom w:w="57" w:type="dxa"/>
              <w:right w:w="57" w:type="dxa"/>
            </w:tcMar>
            <w:vAlign w:val="center"/>
          </w:tcPr>
          <w:p w14:paraId="6D02EC5B" w14:textId="5456688F" w:rsidR="0035792B" w:rsidRDefault="00BC7F20" w:rsidP="00E12895">
            <w:pPr>
              <w:spacing w:line="240" w:lineRule="auto"/>
              <w:jc w:val="left"/>
            </w:pPr>
            <w:r>
              <w:t>Definir Roles y Responsabilidades</w:t>
            </w:r>
          </w:p>
        </w:tc>
      </w:tr>
      <w:tr w:rsidR="0035792B" w14:paraId="73655FC4" w14:textId="77777777" w:rsidTr="009555BD">
        <w:trPr>
          <w:cantSplit/>
        </w:trPr>
        <w:tc>
          <w:tcPr>
            <w:tcW w:w="1795" w:type="dxa"/>
            <w:vMerge/>
            <w:shd w:val="clear" w:color="auto" w:fill="auto"/>
            <w:tcMar>
              <w:top w:w="57" w:type="dxa"/>
              <w:left w:w="57" w:type="dxa"/>
              <w:bottom w:w="57" w:type="dxa"/>
              <w:right w:w="57" w:type="dxa"/>
            </w:tcMar>
            <w:vAlign w:val="center"/>
          </w:tcPr>
          <w:p w14:paraId="2506C1F3"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0F4B3BE1" w14:textId="17C5F5F2" w:rsidR="0035792B" w:rsidRDefault="0035792B" w:rsidP="00E12895">
            <w:pPr>
              <w:spacing w:line="240" w:lineRule="auto"/>
              <w:jc w:val="left"/>
            </w:pPr>
            <w:r>
              <w:t>9.3.2</w:t>
            </w:r>
          </w:p>
        </w:tc>
        <w:tc>
          <w:tcPr>
            <w:tcW w:w="5810" w:type="dxa"/>
            <w:shd w:val="clear" w:color="auto" w:fill="auto"/>
            <w:tcMar>
              <w:top w:w="57" w:type="dxa"/>
              <w:left w:w="57" w:type="dxa"/>
              <w:bottom w:w="57" w:type="dxa"/>
              <w:right w:w="57" w:type="dxa"/>
            </w:tcMar>
            <w:vAlign w:val="center"/>
          </w:tcPr>
          <w:p w14:paraId="5444EDD8" w14:textId="499E9D81" w:rsidR="0035792B" w:rsidRDefault="00BC7F20" w:rsidP="00E12895">
            <w:pPr>
              <w:spacing w:line="240" w:lineRule="auto"/>
              <w:jc w:val="left"/>
            </w:pPr>
            <w:r>
              <w:t>Capacitar y Preparar</w:t>
            </w:r>
          </w:p>
        </w:tc>
      </w:tr>
      <w:tr w:rsidR="0035792B" w14:paraId="39C149C6" w14:textId="77777777" w:rsidTr="009555BD">
        <w:trPr>
          <w:cantSplit/>
        </w:trPr>
        <w:tc>
          <w:tcPr>
            <w:tcW w:w="1795" w:type="dxa"/>
            <w:vMerge/>
            <w:shd w:val="clear" w:color="auto" w:fill="auto"/>
            <w:tcMar>
              <w:top w:w="57" w:type="dxa"/>
              <w:left w:w="57" w:type="dxa"/>
              <w:bottom w:w="57" w:type="dxa"/>
              <w:right w:w="57" w:type="dxa"/>
            </w:tcMar>
            <w:vAlign w:val="center"/>
          </w:tcPr>
          <w:p w14:paraId="490A6EC6"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30488536" w14:textId="5B67FBD6" w:rsidR="0035792B" w:rsidRDefault="0035792B" w:rsidP="00E12895">
            <w:pPr>
              <w:spacing w:line="240" w:lineRule="auto"/>
              <w:jc w:val="left"/>
            </w:pPr>
            <w:r>
              <w:t>9.3.3</w:t>
            </w:r>
          </w:p>
        </w:tc>
        <w:tc>
          <w:tcPr>
            <w:tcW w:w="5810" w:type="dxa"/>
            <w:shd w:val="clear" w:color="auto" w:fill="auto"/>
            <w:tcMar>
              <w:top w:w="57" w:type="dxa"/>
              <w:left w:w="57" w:type="dxa"/>
              <w:bottom w:w="57" w:type="dxa"/>
              <w:right w:w="57" w:type="dxa"/>
            </w:tcMar>
            <w:vAlign w:val="center"/>
          </w:tcPr>
          <w:p w14:paraId="692B35F1" w14:textId="666BCD06" w:rsidR="0035792B" w:rsidRDefault="00937AD6" w:rsidP="00E12895">
            <w:pPr>
              <w:spacing w:line="240" w:lineRule="auto"/>
              <w:jc w:val="left"/>
            </w:pPr>
            <w:r>
              <w:t>Seleccionar las Personas adecuadas</w:t>
            </w:r>
          </w:p>
        </w:tc>
      </w:tr>
      <w:tr w:rsidR="0035792B" w14:paraId="72CB2C0E" w14:textId="77777777" w:rsidTr="009555BD">
        <w:trPr>
          <w:cantSplit/>
        </w:trPr>
        <w:tc>
          <w:tcPr>
            <w:tcW w:w="1795" w:type="dxa"/>
            <w:vMerge/>
            <w:shd w:val="clear" w:color="auto" w:fill="auto"/>
            <w:tcMar>
              <w:top w:w="57" w:type="dxa"/>
              <w:left w:w="57" w:type="dxa"/>
              <w:bottom w:w="57" w:type="dxa"/>
              <w:right w:w="57" w:type="dxa"/>
            </w:tcMar>
            <w:vAlign w:val="center"/>
          </w:tcPr>
          <w:p w14:paraId="1B175CC9"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6A4F3F8B" w14:textId="2B97C63F" w:rsidR="0035792B" w:rsidRDefault="0035792B" w:rsidP="00E12895">
            <w:pPr>
              <w:spacing w:line="240" w:lineRule="auto"/>
              <w:jc w:val="left"/>
            </w:pPr>
            <w:r>
              <w:t>9.3.4</w:t>
            </w:r>
          </w:p>
        </w:tc>
        <w:tc>
          <w:tcPr>
            <w:tcW w:w="5810" w:type="dxa"/>
            <w:shd w:val="clear" w:color="auto" w:fill="auto"/>
            <w:tcMar>
              <w:top w:w="57" w:type="dxa"/>
              <w:left w:w="57" w:type="dxa"/>
              <w:bottom w:w="57" w:type="dxa"/>
              <w:right w:w="57" w:type="dxa"/>
            </w:tcMar>
            <w:vAlign w:val="center"/>
          </w:tcPr>
          <w:p w14:paraId="7D459DFF" w14:textId="62923329" w:rsidR="0035792B" w:rsidRDefault="00276FCC" w:rsidP="00E12895">
            <w:pPr>
              <w:spacing w:line="240" w:lineRule="auto"/>
              <w:jc w:val="left"/>
            </w:pPr>
            <w:r>
              <w:t>Equipar al equipo</w:t>
            </w:r>
          </w:p>
        </w:tc>
      </w:tr>
      <w:tr w:rsidR="0035792B" w14:paraId="1D270627" w14:textId="77777777" w:rsidTr="009555BD">
        <w:trPr>
          <w:cantSplit/>
        </w:trPr>
        <w:tc>
          <w:tcPr>
            <w:tcW w:w="1795" w:type="dxa"/>
            <w:vMerge/>
            <w:shd w:val="clear" w:color="auto" w:fill="auto"/>
            <w:tcMar>
              <w:top w:w="57" w:type="dxa"/>
              <w:left w:w="57" w:type="dxa"/>
              <w:bottom w:w="57" w:type="dxa"/>
              <w:right w:w="57" w:type="dxa"/>
            </w:tcMar>
            <w:vAlign w:val="center"/>
          </w:tcPr>
          <w:p w14:paraId="40E0EC9D"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0FE2166F" w14:textId="1D3B574D" w:rsidR="0035792B" w:rsidRDefault="0035792B" w:rsidP="00E12895">
            <w:pPr>
              <w:spacing w:line="240" w:lineRule="auto"/>
              <w:jc w:val="left"/>
            </w:pPr>
            <w:r>
              <w:t>9.3.5</w:t>
            </w:r>
          </w:p>
        </w:tc>
        <w:tc>
          <w:tcPr>
            <w:tcW w:w="5810" w:type="dxa"/>
            <w:shd w:val="clear" w:color="auto" w:fill="auto"/>
            <w:tcMar>
              <w:top w:w="57" w:type="dxa"/>
              <w:left w:w="57" w:type="dxa"/>
              <w:bottom w:w="57" w:type="dxa"/>
              <w:right w:w="57" w:type="dxa"/>
            </w:tcMar>
            <w:vAlign w:val="center"/>
          </w:tcPr>
          <w:p w14:paraId="6F835A2B" w14:textId="2D6A241E" w:rsidR="0035792B" w:rsidRDefault="001D2D08" w:rsidP="00E12895">
            <w:pPr>
              <w:spacing w:line="240" w:lineRule="auto"/>
              <w:jc w:val="left"/>
            </w:pPr>
            <w:r>
              <w:t>Mantener al equipo informado</w:t>
            </w:r>
          </w:p>
        </w:tc>
      </w:tr>
      <w:tr w:rsidR="0035792B" w14:paraId="07E2C573" w14:textId="77777777" w:rsidTr="009555BD">
        <w:trPr>
          <w:cantSplit/>
        </w:trPr>
        <w:tc>
          <w:tcPr>
            <w:tcW w:w="1795" w:type="dxa"/>
            <w:vMerge/>
            <w:shd w:val="clear" w:color="auto" w:fill="auto"/>
            <w:tcMar>
              <w:top w:w="57" w:type="dxa"/>
              <w:left w:w="57" w:type="dxa"/>
              <w:bottom w:w="57" w:type="dxa"/>
              <w:right w:w="57" w:type="dxa"/>
            </w:tcMar>
            <w:vAlign w:val="center"/>
          </w:tcPr>
          <w:p w14:paraId="5F017E1B"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574FAC2C" w14:textId="7690D568" w:rsidR="0035792B" w:rsidRDefault="0035792B" w:rsidP="00E12895">
            <w:pPr>
              <w:spacing w:line="240" w:lineRule="auto"/>
              <w:jc w:val="left"/>
            </w:pPr>
            <w:r>
              <w:t>9.3.6</w:t>
            </w:r>
          </w:p>
        </w:tc>
        <w:tc>
          <w:tcPr>
            <w:tcW w:w="5810" w:type="dxa"/>
            <w:shd w:val="clear" w:color="auto" w:fill="auto"/>
            <w:tcMar>
              <w:top w:w="57" w:type="dxa"/>
              <w:left w:w="57" w:type="dxa"/>
              <w:bottom w:w="57" w:type="dxa"/>
              <w:right w:w="57" w:type="dxa"/>
            </w:tcMar>
            <w:vAlign w:val="center"/>
          </w:tcPr>
          <w:p w14:paraId="268CF013" w14:textId="071CA7F4" w:rsidR="0035792B" w:rsidRDefault="00BB45D0" w:rsidP="00E12895">
            <w:pPr>
              <w:spacing w:line="240" w:lineRule="auto"/>
              <w:jc w:val="left"/>
            </w:pPr>
            <w:r>
              <w:t>Dar sentido a las tareas y decisiones</w:t>
            </w:r>
          </w:p>
        </w:tc>
      </w:tr>
      <w:tr w:rsidR="0035792B" w14:paraId="7E95486A" w14:textId="77777777" w:rsidTr="009555BD">
        <w:trPr>
          <w:cantSplit/>
        </w:trPr>
        <w:tc>
          <w:tcPr>
            <w:tcW w:w="1795" w:type="dxa"/>
            <w:vMerge/>
            <w:shd w:val="clear" w:color="auto" w:fill="auto"/>
            <w:tcMar>
              <w:top w:w="57" w:type="dxa"/>
              <w:left w:w="57" w:type="dxa"/>
              <w:bottom w:w="57" w:type="dxa"/>
              <w:right w:w="57" w:type="dxa"/>
            </w:tcMar>
            <w:vAlign w:val="center"/>
          </w:tcPr>
          <w:p w14:paraId="15F21142"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028CBBEA" w14:textId="26C01316" w:rsidR="0035792B" w:rsidRDefault="0035792B" w:rsidP="00E12895">
            <w:pPr>
              <w:spacing w:line="240" w:lineRule="auto"/>
              <w:jc w:val="left"/>
            </w:pPr>
            <w:r>
              <w:t>9.3.7</w:t>
            </w:r>
          </w:p>
        </w:tc>
        <w:tc>
          <w:tcPr>
            <w:tcW w:w="5810" w:type="dxa"/>
            <w:shd w:val="clear" w:color="auto" w:fill="auto"/>
            <w:tcMar>
              <w:top w:w="57" w:type="dxa"/>
              <w:left w:w="57" w:type="dxa"/>
              <w:bottom w:w="57" w:type="dxa"/>
              <w:right w:w="57" w:type="dxa"/>
            </w:tcMar>
            <w:vAlign w:val="center"/>
          </w:tcPr>
          <w:p w14:paraId="6C11B68E" w14:textId="0E8EE33A" w:rsidR="0035792B" w:rsidRDefault="009A14B0" w:rsidP="00E12895">
            <w:pPr>
              <w:spacing w:line="240" w:lineRule="auto"/>
              <w:jc w:val="left"/>
            </w:pPr>
            <w:r>
              <w:t>Establecer instancias de Retroalimentación</w:t>
            </w:r>
          </w:p>
        </w:tc>
      </w:tr>
      <w:tr w:rsidR="0035792B" w14:paraId="5B0F20F0" w14:textId="77777777" w:rsidTr="009555BD">
        <w:trPr>
          <w:cantSplit/>
        </w:trPr>
        <w:tc>
          <w:tcPr>
            <w:tcW w:w="1795" w:type="dxa"/>
            <w:vMerge/>
            <w:shd w:val="clear" w:color="auto" w:fill="auto"/>
            <w:tcMar>
              <w:top w:w="57" w:type="dxa"/>
              <w:left w:w="57" w:type="dxa"/>
              <w:bottom w:w="57" w:type="dxa"/>
              <w:right w:w="57" w:type="dxa"/>
            </w:tcMar>
            <w:vAlign w:val="center"/>
          </w:tcPr>
          <w:p w14:paraId="23420946"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376A978D" w14:textId="2B9BEFC5" w:rsidR="0035792B" w:rsidRDefault="0035792B" w:rsidP="00E12895">
            <w:pPr>
              <w:spacing w:line="240" w:lineRule="auto"/>
              <w:jc w:val="left"/>
            </w:pPr>
            <w:r>
              <w:t>9.3.8</w:t>
            </w:r>
          </w:p>
        </w:tc>
        <w:tc>
          <w:tcPr>
            <w:tcW w:w="5810" w:type="dxa"/>
            <w:shd w:val="clear" w:color="auto" w:fill="auto"/>
            <w:tcMar>
              <w:top w:w="57" w:type="dxa"/>
              <w:left w:w="57" w:type="dxa"/>
              <w:bottom w:w="57" w:type="dxa"/>
              <w:right w:w="57" w:type="dxa"/>
            </w:tcMar>
            <w:vAlign w:val="center"/>
          </w:tcPr>
          <w:p w14:paraId="0F44BCE4" w14:textId="0E7C8B8F" w:rsidR="0035792B" w:rsidRDefault="00C213D4" w:rsidP="00E12895">
            <w:pPr>
              <w:spacing w:line="240" w:lineRule="auto"/>
              <w:jc w:val="left"/>
            </w:pPr>
            <w:r>
              <w:t>Ejecutar reuniones cortas y efectivas</w:t>
            </w:r>
          </w:p>
        </w:tc>
      </w:tr>
      <w:tr w:rsidR="00584633" w:rsidRPr="00E12895" w14:paraId="5A099442" w14:textId="77777777" w:rsidTr="009555BD">
        <w:trPr>
          <w:cantSplit/>
        </w:trPr>
        <w:tc>
          <w:tcPr>
            <w:tcW w:w="1795" w:type="dxa"/>
            <w:vMerge w:val="restart"/>
            <w:shd w:val="clear" w:color="auto" w:fill="auto"/>
            <w:tcMar>
              <w:top w:w="57" w:type="dxa"/>
              <w:left w:w="57" w:type="dxa"/>
              <w:bottom w:w="57" w:type="dxa"/>
              <w:right w:w="57" w:type="dxa"/>
            </w:tcMar>
            <w:vAlign w:val="center"/>
          </w:tcPr>
          <w:p w14:paraId="02693D7F" w14:textId="3C899CB7" w:rsidR="00584633" w:rsidRPr="00D946E5" w:rsidRDefault="00584633" w:rsidP="00E12895">
            <w:pPr>
              <w:spacing w:line="240" w:lineRule="auto"/>
            </w:pPr>
            <w:r w:rsidRPr="00D946E5">
              <w:t>Gestión de los Riesgos</w:t>
            </w:r>
          </w:p>
        </w:tc>
        <w:tc>
          <w:tcPr>
            <w:tcW w:w="782" w:type="dxa"/>
            <w:shd w:val="clear" w:color="auto" w:fill="auto"/>
            <w:tcMar>
              <w:top w:w="57" w:type="dxa"/>
              <w:left w:w="57" w:type="dxa"/>
              <w:bottom w:w="57" w:type="dxa"/>
              <w:right w:w="57" w:type="dxa"/>
            </w:tcMar>
            <w:vAlign w:val="center"/>
          </w:tcPr>
          <w:p w14:paraId="1A68EE22" w14:textId="3D7BB619" w:rsidR="00584633" w:rsidRPr="009E009D" w:rsidRDefault="00584633" w:rsidP="00E12895">
            <w:pPr>
              <w:spacing w:line="240" w:lineRule="auto"/>
              <w:jc w:val="left"/>
              <w:rPr>
                <w:color w:val="auto"/>
              </w:rPr>
            </w:pPr>
            <w:r w:rsidRPr="009E009D">
              <w:rPr>
                <w:color w:val="auto"/>
              </w:rPr>
              <w:t>10.3.1</w:t>
            </w:r>
          </w:p>
        </w:tc>
        <w:tc>
          <w:tcPr>
            <w:tcW w:w="5810" w:type="dxa"/>
            <w:shd w:val="clear" w:color="auto" w:fill="auto"/>
            <w:tcMar>
              <w:top w:w="57" w:type="dxa"/>
              <w:left w:w="57" w:type="dxa"/>
              <w:bottom w:w="57" w:type="dxa"/>
              <w:right w:w="57" w:type="dxa"/>
            </w:tcMar>
            <w:vAlign w:val="center"/>
          </w:tcPr>
          <w:p w14:paraId="46843C49" w14:textId="213EC845" w:rsidR="00584633" w:rsidRPr="00E12895" w:rsidRDefault="00584633" w:rsidP="00584633">
            <w:pPr>
              <w:spacing w:line="240" w:lineRule="auto"/>
            </w:pPr>
            <w:r w:rsidRPr="00584633">
              <w:t>Planificar la Gestión de los Riesgos</w:t>
            </w:r>
          </w:p>
        </w:tc>
      </w:tr>
      <w:tr w:rsidR="00584633" w:rsidRPr="00E12895" w14:paraId="1B81ACB5" w14:textId="77777777" w:rsidTr="009555BD">
        <w:trPr>
          <w:cantSplit/>
        </w:trPr>
        <w:tc>
          <w:tcPr>
            <w:tcW w:w="1795" w:type="dxa"/>
            <w:vMerge/>
            <w:shd w:val="clear" w:color="auto" w:fill="auto"/>
            <w:tcMar>
              <w:top w:w="57" w:type="dxa"/>
              <w:left w:w="57" w:type="dxa"/>
              <w:bottom w:w="57" w:type="dxa"/>
              <w:right w:w="57" w:type="dxa"/>
            </w:tcMar>
            <w:vAlign w:val="center"/>
          </w:tcPr>
          <w:p w14:paraId="460537F1" w14:textId="77777777" w:rsidR="00584633" w:rsidRPr="00D946E5" w:rsidRDefault="00584633" w:rsidP="00E12895">
            <w:pPr>
              <w:spacing w:line="240" w:lineRule="auto"/>
            </w:pPr>
          </w:p>
        </w:tc>
        <w:tc>
          <w:tcPr>
            <w:tcW w:w="782" w:type="dxa"/>
            <w:shd w:val="clear" w:color="auto" w:fill="auto"/>
            <w:tcMar>
              <w:top w:w="57" w:type="dxa"/>
              <w:left w:w="57" w:type="dxa"/>
              <w:bottom w:w="57" w:type="dxa"/>
              <w:right w:w="57" w:type="dxa"/>
            </w:tcMar>
            <w:vAlign w:val="center"/>
          </w:tcPr>
          <w:p w14:paraId="513FFB15" w14:textId="66A595CE" w:rsidR="00584633" w:rsidRPr="009E009D" w:rsidRDefault="00584633" w:rsidP="00E12895">
            <w:pPr>
              <w:spacing w:line="240" w:lineRule="auto"/>
              <w:jc w:val="left"/>
              <w:rPr>
                <w:color w:val="auto"/>
              </w:rPr>
            </w:pPr>
            <w:r w:rsidRPr="009E009D">
              <w:rPr>
                <w:color w:val="auto"/>
              </w:rPr>
              <w:t>10.3.2</w:t>
            </w:r>
          </w:p>
        </w:tc>
        <w:tc>
          <w:tcPr>
            <w:tcW w:w="5810" w:type="dxa"/>
            <w:shd w:val="clear" w:color="auto" w:fill="auto"/>
            <w:tcMar>
              <w:top w:w="57" w:type="dxa"/>
              <w:left w:w="57" w:type="dxa"/>
              <w:bottom w:w="57" w:type="dxa"/>
              <w:right w:w="57" w:type="dxa"/>
            </w:tcMar>
            <w:vAlign w:val="center"/>
          </w:tcPr>
          <w:p w14:paraId="1E902900" w14:textId="0A853C4A" w:rsidR="00584633" w:rsidRPr="0036631D" w:rsidRDefault="00584633" w:rsidP="0036631D">
            <w:pPr>
              <w:spacing w:line="240" w:lineRule="auto"/>
              <w:rPr>
                <w:color w:val="auto"/>
              </w:rPr>
            </w:pPr>
            <w:r w:rsidRPr="0036631D">
              <w:rPr>
                <w:color w:val="auto"/>
              </w:rPr>
              <w:t>Identificar los Riesgos</w:t>
            </w:r>
          </w:p>
        </w:tc>
      </w:tr>
      <w:tr w:rsidR="00584633" w:rsidRPr="00E12895" w14:paraId="2925643E" w14:textId="77777777" w:rsidTr="009555BD">
        <w:trPr>
          <w:cantSplit/>
        </w:trPr>
        <w:tc>
          <w:tcPr>
            <w:tcW w:w="1795" w:type="dxa"/>
            <w:vMerge/>
            <w:shd w:val="clear" w:color="auto" w:fill="auto"/>
            <w:tcMar>
              <w:top w:w="57" w:type="dxa"/>
              <w:left w:w="57" w:type="dxa"/>
              <w:bottom w:w="57" w:type="dxa"/>
              <w:right w:w="57" w:type="dxa"/>
            </w:tcMar>
            <w:vAlign w:val="center"/>
          </w:tcPr>
          <w:p w14:paraId="1171ED17" w14:textId="77777777" w:rsidR="00584633" w:rsidRPr="00D946E5" w:rsidRDefault="00584633" w:rsidP="00E12895">
            <w:pPr>
              <w:spacing w:line="240" w:lineRule="auto"/>
            </w:pPr>
          </w:p>
        </w:tc>
        <w:tc>
          <w:tcPr>
            <w:tcW w:w="782" w:type="dxa"/>
            <w:shd w:val="clear" w:color="auto" w:fill="auto"/>
            <w:tcMar>
              <w:top w:w="57" w:type="dxa"/>
              <w:left w:w="57" w:type="dxa"/>
              <w:bottom w:w="57" w:type="dxa"/>
              <w:right w:w="57" w:type="dxa"/>
            </w:tcMar>
            <w:vAlign w:val="center"/>
          </w:tcPr>
          <w:p w14:paraId="5AA14905" w14:textId="574457CB" w:rsidR="00584633" w:rsidRPr="009E009D" w:rsidRDefault="00584633" w:rsidP="00E12895">
            <w:pPr>
              <w:spacing w:line="240" w:lineRule="auto"/>
              <w:jc w:val="left"/>
              <w:rPr>
                <w:color w:val="auto"/>
              </w:rPr>
            </w:pPr>
            <w:r w:rsidRPr="009E009D">
              <w:rPr>
                <w:color w:val="auto"/>
              </w:rPr>
              <w:t>10.3.3</w:t>
            </w:r>
          </w:p>
        </w:tc>
        <w:tc>
          <w:tcPr>
            <w:tcW w:w="5810" w:type="dxa"/>
            <w:shd w:val="clear" w:color="auto" w:fill="auto"/>
            <w:tcMar>
              <w:top w:w="57" w:type="dxa"/>
              <w:left w:w="57" w:type="dxa"/>
              <w:bottom w:w="57" w:type="dxa"/>
              <w:right w:w="57" w:type="dxa"/>
            </w:tcMar>
            <w:vAlign w:val="center"/>
          </w:tcPr>
          <w:p w14:paraId="787B3176" w14:textId="14E6E5E8" w:rsidR="00584633" w:rsidRPr="0036631D" w:rsidRDefault="005D5DE0" w:rsidP="0036631D">
            <w:pPr>
              <w:spacing w:line="240" w:lineRule="auto"/>
              <w:rPr>
                <w:rFonts w:ascii="Calibri" w:hAnsi="Calibri"/>
                <w:noProof/>
                <w:color w:val="auto"/>
              </w:rPr>
            </w:pPr>
            <w:hyperlink w:anchor="_Toc529371194" w:history="1">
              <w:r w:rsidR="00584633" w:rsidRPr="0036631D">
                <w:rPr>
                  <w:rStyle w:val="Hipervnculo"/>
                  <w:noProof/>
                  <w:color w:val="auto"/>
                  <w:u w:val="none"/>
                </w:rPr>
                <w:t>Realizar el Análisis Cualitativo de Riesgos</w:t>
              </w:r>
            </w:hyperlink>
          </w:p>
        </w:tc>
      </w:tr>
      <w:tr w:rsidR="00584633" w:rsidRPr="00E12895" w14:paraId="22444F10" w14:textId="77777777" w:rsidTr="009555BD">
        <w:trPr>
          <w:cantSplit/>
        </w:trPr>
        <w:tc>
          <w:tcPr>
            <w:tcW w:w="1795" w:type="dxa"/>
            <w:vMerge/>
            <w:shd w:val="clear" w:color="auto" w:fill="auto"/>
            <w:tcMar>
              <w:top w:w="57" w:type="dxa"/>
              <w:left w:w="57" w:type="dxa"/>
              <w:bottom w:w="57" w:type="dxa"/>
              <w:right w:w="57" w:type="dxa"/>
            </w:tcMar>
            <w:vAlign w:val="center"/>
          </w:tcPr>
          <w:p w14:paraId="4C91407C" w14:textId="77777777" w:rsidR="00584633" w:rsidRPr="00D946E5" w:rsidRDefault="00584633" w:rsidP="00E12895">
            <w:pPr>
              <w:spacing w:line="240" w:lineRule="auto"/>
            </w:pPr>
          </w:p>
        </w:tc>
        <w:tc>
          <w:tcPr>
            <w:tcW w:w="782" w:type="dxa"/>
            <w:shd w:val="clear" w:color="auto" w:fill="auto"/>
            <w:tcMar>
              <w:top w:w="57" w:type="dxa"/>
              <w:left w:w="57" w:type="dxa"/>
              <w:bottom w:w="57" w:type="dxa"/>
              <w:right w:w="57" w:type="dxa"/>
            </w:tcMar>
            <w:vAlign w:val="center"/>
          </w:tcPr>
          <w:p w14:paraId="7B63A1FF" w14:textId="04F56446" w:rsidR="00584633" w:rsidRPr="009E009D" w:rsidRDefault="00584633" w:rsidP="00E12895">
            <w:pPr>
              <w:spacing w:line="240" w:lineRule="auto"/>
              <w:jc w:val="left"/>
              <w:rPr>
                <w:color w:val="auto"/>
              </w:rPr>
            </w:pPr>
            <w:r w:rsidRPr="009E009D">
              <w:rPr>
                <w:color w:val="auto"/>
              </w:rPr>
              <w:t>10.3.4</w:t>
            </w:r>
          </w:p>
        </w:tc>
        <w:tc>
          <w:tcPr>
            <w:tcW w:w="5810" w:type="dxa"/>
            <w:shd w:val="clear" w:color="auto" w:fill="auto"/>
            <w:tcMar>
              <w:top w:w="57" w:type="dxa"/>
              <w:left w:w="57" w:type="dxa"/>
              <w:bottom w:w="57" w:type="dxa"/>
              <w:right w:w="57" w:type="dxa"/>
            </w:tcMar>
            <w:vAlign w:val="center"/>
          </w:tcPr>
          <w:p w14:paraId="384AA262" w14:textId="7AA469D2" w:rsidR="00584633" w:rsidRPr="0036631D" w:rsidRDefault="00584633" w:rsidP="0036631D">
            <w:pPr>
              <w:spacing w:line="240" w:lineRule="auto"/>
              <w:rPr>
                <w:color w:val="auto"/>
              </w:rPr>
            </w:pPr>
            <w:r w:rsidRPr="0036631D">
              <w:rPr>
                <w:color w:val="auto"/>
              </w:rPr>
              <w:t>Realizar el Análisis Cuantitativo de Riesgos</w:t>
            </w:r>
          </w:p>
        </w:tc>
      </w:tr>
      <w:tr w:rsidR="00584633" w:rsidRPr="00E12895" w14:paraId="74118610" w14:textId="77777777" w:rsidTr="009555BD">
        <w:trPr>
          <w:cantSplit/>
        </w:trPr>
        <w:tc>
          <w:tcPr>
            <w:tcW w:w="1795" w:type="dxa"/>
            <w:vMerge/>
            <w:shd w:val="clear" w:color="auto" w:fill="auto"/>
            <w:tcMar>
              <w:top w:w="57" w:type="dxa"/>
              <w:left w:w="57" w:type="dxa"/>
              <w:bottom w:w="57" w:type="dxa"/>
              <w:right w:w="57" w:type="dxa"/>
            </w:tcMar>
            <w:vAlign w:val="center"/>
          </w:tcPr>
          <w:p w14:paraId="749C9AB5" w14:textId="77777777" w:rsidR="00584633" w:rsidRPr="00D946E5" w:rsidRDefault="00584633" w:rsidP="00E12895">
            <w:pPr>
              <w:spacing w:line="240" w:lineRule="auto"/>
            </w:pPr>
          </w:p>
        </w:tc>
        <w:tc>
          <w:tcPr>
            <w:tcW w:w="782" w:type="dxa"/>
            <w:shd w:val="clear" w:color="auto" w:fill="auto"/>
            <w:tcMar>
              <w:top w:w="57" w:type="dxa"/>
              <w:left w:w="57" w:type="dxa"/>
              <w:bottom w:w="57" w:type="dxa"/>
              <w:right w:w="57" w:type="dxa"/>
            </w:tcMar>
            <w:vAlign w:val="center"/>
          </w:tcPr>
          <w:p w14:paraId="36E81421" w14:textId="701A2DDB" w:rsidR="00584633" w:rsidRPr="009E009D" w:rsidRDefault="00584633" w:rsidP="00E12895">
            <w:pPr>
              <w:spacing w:line="240" w:lineRule="auto"/>
              <w:jc w:val="left"/>
              <w:rPr>
                <w:color w:val="auto"/>
              </w:rPr>
            </w:pPr>
            <w:r>
              <w:rPr>
                <w:color w:val="auto"/>
              </w:rPr>
              <w:t>10.3.5</w:t>
            </w:r>
          </w:p>
        </w:tc>
        <w:tc>
          <w:tcPr>
            <w:tcW w:w="5810" w:type="dxa"/>
            <w:shd w:val="clear" w:color="auto" w:fill="auto"/>
            <w:tcMar>
              <w:top w:w="57" w:type="dxa"/>
              <w:left w:w="57" w:type="dxa"/>
              <w:bottom w:w="57" w:type="dxa"/>
              <w:right w:w="57" w:type="dxa"/>
            </w:tcMar>
            <w:vAlign w:val="center"/>
          </w:tcPr>
          <w:p w14:paraId="005911EE" w14:textId="63512B42" w:rsidR="00584633" w:rsidRPr="0036631D" w:rsidRDefault="00DC057E" w:rsidP="0036631D">
            <w:pPr>
              <w:spacing w:line="240" w:lineRule="auto"/>
              <w:rPr>
                <w:color w:val="auto"/>
              </w:rPr>
            </w:pPr>
            <w:r w:rsidRPr="0036631D">
              <w:rPr>
                <w:color w:val="auto"/>
              </w:rPr>
              <w:t>Planificar la Respuesta a los Riesgos</w:t>
            </w:r>
          </w:p>
        </w:tc>
      </w:tr>
      <w:tr w:rsidR="00584633" w:rsidRPr="00E12895" w14:paraId="5E7367EA" w14:textId="77777777" w:rsidTr="009555BD">
        <w:trPr>
          <w:cantSplit/>
        </w:trPr>
        <w:tc>
          <w:tcPr>
            <w:tcW w:w="1795" w:type="dxa"/>
            <w:vMerge/>
            <w:shd w:val="clear" w:color="auto" w:fill="auto"/>
            <w:tcMar>
              <w:top w:w="57" w:type="dxa"/>
              <w:left w:w="57" w:type="dxa"/>
              <w:bottom w:w="57" w:type="dxa"/>
              <w:right w:w="57" w:type="dxa"/>
            </w:tcMar>
            <w:vAlign w:val="center"/>
          </w:tcPr>
          <w:p w14:paraId="1736BCDC" w14:textId="77777777" w:rsidR="00584633" w:rsidRPr="00D946E5" w:rsidRDefault="00584633" w:rsidP="00E12895">
            <w:pPr>
              <w:spacing w:line="240" w:lineRule="auto"/>
            </w:pPr>
          </w:p>
        </w:tc>
        <w:tc>
          <w:tcPr>
            <w:tcW w:w="782" w:type="dxa"/>
            <w:shd w:val="clear" w:color="auto" w:fill="auto"/>
            <w:tcMar>
              <w:top w:w="57" w:type="dxa"/>
              <w:left w:w="57" w:type="dxa"/>
              <w:bottom w:w="57" w:type="dxa"/>
              <w:right w:w="57" w:type="dxa"/>
            </w:tcMar>
            <w:vAlign w:val="center"/>
          </w:tcPr>
          <w:p w14:paraId="29F7FA2C" w14:textId="6C2972F9" w:rsidR="00584633" w:rsidRDefault="00584633" w:rsidP="00E12895">
            <w:pPr>
              <w:spacing w:line="240" w:lineRule="auto"/>
              <w:jc w:val="left"/>
              <w:rPr>
                <w:color w:val="auto"/>
              </w:rPr>
            </w:pPr>
            <w:r>
              <w:rPr>
                <w:color w:val="auto"/>
              </w:rPr>
              <w:t>10.3.6</w:t>
            </w:r>
          </w:p>
        </w:tc>
        <w:tc>
          <w:tcPr>
            <w:tcW w:w="5810" w:type="dxa"/>
            <w:shd w:val="clear" w:color="auto" w:fill="auto"/>
            <w:tcMar>
              <w:top w:w="57" w:type="dxa"/>
              <w:left w:w="57" w:type="dxa"/>
              <w:bottom w:w="57" w:type="dxa"/>
              <w:right w:w="57" w:type="dxa"/>
            </w:tcMar>
            <w:vAlign w:val="center"/>
          </w:tcPr>
          <w:p w14:paraId="294530F1" w14:textId="6A3B84DA" w:rsidR="00584633" w:rsidRPr="0036631D" w:rsidRDefault="005D5DE0" w:rsidP="0036631D">
            <w:pPr>
              <w:spacing w:line="240" w:lineRule="auto"/>
              <w:rPr>
                <w:rFonts w:ascii="Calibri" w:hAnsi="Calibri"/>
                <w:noProof/>
                <w:color w:val="auto"/>
              </w:rPr>
            </w:pPr>
            <w:hyperlink w:anchor="_Toc529371197" w:history="1">
              <w:r w:rsidR="00DC057E" w:rsidRPr="0036631D">
                <w:rPr>
                  <w:rStyle w:val="Hipervnculo"/>
                  <w:noProof/>
                  <w:color w:val="auto"/>
                  <w:u w:val="none"/>
                </w:rPr>
                <w:t>Implementar la Respuesta a los Riesgos</w:t>
              </w:r>
            </w:hyperlink>
          </w:p>
        </w:tc>
      </w:tr>
      <w:tr w:rsidR="00584633" w:rsidRPr="00E12895" w14:paraId="12A0AEBC" w14:textId="77777777" w:rsidTr="009555BD">
        <w:trPr>
          <w:cantSplit/>
        </w:trPr>
        <w:tc>
          <w:tcPr>
            <w:tcW w:w="1795" w:type="dxa"/>
            <w:vMerge/>
            <w:shd w:val="clear" w:color="auto" w:fill="auto"/>
            <w:tcMar>
              <w:top w:w="57" w:type="dxa"/>
              <w:left w:w="57" w:type="dxa"/>
              <w:bottom w:w="57" w:type="dxa"/>
              <w:right w:w="57" w:type="dxa"/>
            </w:tcMar>
            <w:vAlign w:val="center"/>
          </w:tcPr>
          <w:p w14:paraId="7E535FB1" w14:textId="77777777" w:rsidR="00584633" w:rsidRPr="00D946E5" w:rsidRDefault="00584633" w:rsidP="00E12895">
            <w:pPr>
              <w:spacing w:line="240" w:lineRule="auto"/>
            </w:pPr>
          </w:p>
        </w:tc>
        <w:tc>
          <w:tcPr>
            <w:tcW w:w="782" w:type="dxa"/>
            <w:shd w:val="clear" w:color="auto" w:fill="auto"/>
            <w:tcMar>
              <w:top w:w="57" w:type="dxa"/>
              <w:left w:w="57" w:type="dxa"/>
              <w:bottom w:w="57" w:type="dxa"/>
              <w:right w:w="57" w:type="dxa"/>
            </w:tcMar>
            <w:vAlign w:val="center"/>
          </w:tcPr>
          <w:p w14:paraId="5F8B00E2" w14:textId="606AE1B0" w:rsidR="00584633" w:rsidRDefault="00584633" w:rsidP="00E12895">
            <w:pPr>
              <w:spacing w:line="240" w:lineRule="auto"/>
              <w:jc w:val="left"/>
              <w:rPr>
                <w:color w:val="auto"/>
              </w:rPr>
            </w:pPr>
            <w:r>
              <w:rPr>
                <w:color w:val="auto"/>
              </w:rPr>
              <w:t>10.3.7</w:t>
            </w:r>
          </w:p>
        </w:tc>
        <w:tc>
          <w:tcPr>
            <w:tcW w:w="5810" w:type="dxa"/>
            <w:shd w:val="clear" w:color="auto" w:fill="auto"/>
            <w:tcMar>
              <w:top w:w="57" w:type="dxa"/>
              <w:left w:w="57" w:type="dxa"/>
              <w:bottom w:w="57" w:type="dxa"/>
              <w:right w:w="57" w:type="dxa"/>
            </w:tcMar>
            <w:vAlign w:val="center"/>
          </w:tcPr>
          <w:p w14:paraId="72ADDA68" w14:textId="32FE0F03" w:rsidR="00584633" w:rsidRPr="0036631D" w:rsidRDefault="00DC057E" w:rsidP="0036631D">
            <w:pPr>
              <w:spacing w:line="240" w:lineRule="auto"/>
              <w:rPr>
                <w:color w:val="auto"/>
              </w:rPr>
            </w:pPr>
            <w:r w:rsidRPr="0036631D">
              <w:rPr>
                <w:color w:val="auto"/>
              </w:rPr>
              <w:t>Monitorear los Riesgos</w:t>
            </w:r>
          </w:p>
        </w:tc>
      </w:tr>
    </w:tbl>
    <w:p w14:paraId="0A8488FA" w14:textId="7A38CE22" w:rsidR="00286604" w:rsidRDefault="00286604" w:rsidP="006C61F4"/>
    <w:p w14:paraId="7048F7B1" w14:textId="295F80D1" w:rsidR="00AE796F" w:rsidRDefault="009775C0" w:rsidP="00AE796F">
      <w:pPr>
        <w:pStyle w:val="Ttulo3"/>
      </w:pPr>
      <w:r>
        <w:br w:type="page"/>
      </w:r>
      <w:bookmarkStart w:id="67" w:name="_Toc529744735"/>
      <w:r w:rsidR="00AE796F">
        <w:lastRenderedPageBreak/>
        <w:t>Validación Contenido</w:t>
      </w:r>
      <w:r w:rsidR="00E94E6C">
        <w:t xml:space="preserve"> del Manual de Buenas Prácticas</w:t>
      </w:r>
      <w:bookmarkEnd w:id="67"/>
    </w:p>
    <w:p w14:paraId="1576E9B2" w14:textId="0F76B5CB" w:rsidR="004653A6" w:rsidRDefault="00A504FD" w:rsidP="00525258">
      <w:r>
        <w:t xml:space="preserve">Con el propósito de validar la información contenida en el manual de buenas prácticas, se gestionó </w:t>
      </w:r>
      <w:r w:rsidR="00F60D80">
        <w:t>la ejecución de una reunión de trabajo, con los ejecutivos y jefaturas</w:t>
      </w:r>
      <w:r w:rsidR="003077BE">
        <w:t xml:space="preserve"> </w:t>
      </w:r>
      <w:r w:rsidR="00267A78">
        <w:t>con mayor experiencia en el desarrollo de proyectos informáticos en ZOFRI S.A.</w:t>
      </w:r>
      <w:r w:rsidR="00A52869">
        <w:t>, los que también corresponden a aquellos individualizados en la última sección del manual (“Firmas de Aceptación y Validación”).</w:t>
      </w:r>
    </w:p>
    <w:p w14:paraId="5828D5A8" w14:textId="3E94A9E7" w:rsidR="00A52869" w:rsidRPr="005523F4" w:rsidRDefault="00A52869" w:rsidP="006C61F4">
      <w:pPr>
        <w:rPr>
          <w:color w:val="auto"/>
        </w:rPr>
      </w:pPr>
    </w:p>
    <w:p w14:paraId="6846E539" w14:textId="49467313" w:rsidR="007E4C06" w:rsidRDefault="007E4C06" w:rsidP="00EF0471">
      <w:r>
        <w:t xml:space="preserve">En reunión de trabajo realizada el día </w:t>
      </w:r>
      <w:r w:rsidR="00D25EC2" w:rsidRPr="00D25EC2">
        <w:rPr>
          <w:b/>
          <w:color w:val="FF0000"/>
        </w:rPr>
        <w:t>X</w:t>
      </w:r>
      <w:r>
        <w:t xml:space="preserve"> de noviembre de 2018, se presentaron y describieron cada una de las secciones del </w:t>
      </w:r>
      <w:r w:rsidR="00A17F59">
        <w:t>manual</w:t>
      </w:r>
      <w:r w:rsidR="00D24673">
        <w:t>, proceso que permitió resolver dudas</w:t>
      </w:r>
      <w:r w:rsidR="006206F5">
        <w:t xml:space="preserve"> y recoger sugerencias </w:t>
      </w:r>
      <w:r w:rsidR="00EF0471">
        <w:t>para el eventual plan de implementación.</w:t>
      </w:r>
    </w:p>
    <w:p w14:paraId="18920C8D" w14:textId="35F830A9" w:rsidR="00263D12" w:rsidRDefault="00263D12" w:rsidP="00EF0471"/>
    <w:p w14:paraId="0D6FA4C4" w14:textId="1681A925" w:rsidR="00263D12" w:rsidRDefault="00263D12" w:rsidP="00EF0471">
      <w:r>
        <w:t xml:space="preserve">En el </w:t>
      </w:r>
      <w:r w:rsidR="00D75138">
        <w:t>a</w:t>
      </w:r>
      <w:r>
        <w:t xml:space="preserve">nexo </w:t>
      </w:r>
      <w:proofErr w:type="spellStart"/>
      <w:r>
        <w:t>N°</w:t>
      </w:r>
      <w:proofErr w:type="spellEnd"/>
      <w:r>
        <w:t xml:space="preserve"> </w:t>
      </w:r>
      <w:r w:rsidR="00DA1D5A">
        <w:t>2</w:t>
      </w:r>
      <w:r>
        <w:t xml:space="preserve"> se presenta acta de ejecución y participación en la reunión mencionada previamente.</w:t>
      </w:r>
    </w:p>
    <w:p w14:paraId="63DEB69E" w14:textId="7210B2B9" w:rsidR="00B34276" w:rsidRDefault="00B34276" w:rsidP="00EF0471"/>
    <w:p w14:paraId="05A54F8F" w14:textId="77777777" w:rsidR="00B34276" w:rsidRDefault="00B34276" w:rsidP="00EF0471"/>
    <w:p w14:paraId="56147052" w14:textId="6925E7DB" w:rsidR="00EF0471" w:rsidRDefault="00EF0471" w:rsidP="00EF0471"/>
    <w:p w14:paraId="6E3CB63D" w14:textId="77777777" w:rsidR="00EF0471" w:rsidRDefault="00EF0471" w:rsidP="00EF0471"/>
    <w:p w14:paraId="039715E5" w14:textId="77777777" w:rsidR="003A681A" w:rsidRPr="00BF0814" w:rsidRDefault="003A681A" w:rsidP="006C61F4"/>
    <w:p w14:paraId="76C898A8" w14:textId="68EDAD87" w:rsidR="00B238EA" w:rsidRPr="00956C03" w:rsidRDefault="00675505" w:rsidP="000F390A">
      <w:pPr>
        <w:pStyle w:val="Ttulo2"/>
      </w:pPr>
      <w:bookmarkStart w:id="68" w:name="_Toc525761468"/>
      <w:r w:rsidRPr="00956C03">
        <w:br w:type="page"/>
      </w:r>
      <w:bookmarkStart w:id="69" w:name="_Toc529744736"/>
      <w:r w:rsidR="00B238EA" w:rsidRPr="00956C03">
        <w:lastRenderedPageBreak/>
        <w:t>Plan de Implementación</w:t>
      </w:r>
      <w:bookmarkEnd w:id="68"/>
      <w:r w:rsidR="00A46806" w:rsidRPr="00956C03">
        <w:t xml:space="preserve"> </w:t>
      </w:r>
      <w:r w:rsidR="00843C76" w:rsidRPr="00956C03">
        <w:t>del Manual de Buenas Prácticas</w:t>
      </w:r>
      <w:bookmarkEnd w:id="69"/>
    </w:p>
    <w:p w14:paraId="26E3F127" w14:textId="76AF2CB5" w:rsidR="00B238EA" w:rsidRPr="005523F4" w:rsidRDefault="00B238EA" w:rsidP="00910F20">
      <w:pPr>
        <w:rPr>
          <w:color w:val="auto"/>
        </w:rPr>
      </w:pPr>
    </w:p>
    <w:p w14:paraId="39531D4E" w14:textId="6E6D5A32" w:rsidR="00B168B0" w:rsidRPr="00956C03" w:rsidRDefault="00B168B0" w:rsidP="0073703E">
      <w:pPr>
        <w:pStyle w:val="Ttulo3"/>
      </w:pPr>
      <w:bookmarkStart w:id="70" w:name="_Toc525761469"/>
      <w:bookmarkStart w:id="71" w:name="_Toc529744737"/>
      <w:r w:rsidRPr="00956C03">
        <w:t>Plan de Acción</w:t>
      </w:r>
      <w:bookmarkEnd w:id="70"/>
      <w:bookmarkEnd w:id="71"/>
    </w:p>
    <w:p w14:paraId="43177E4D" w14:textId="2792C553" w:rsidR="00477771" w:rsidRDefault="00BA300A" w:rsidP="00BA300A">
      <w:r>
        <w:t>Con el propósito de facilitar a ZOFRI S.A.</w:t>
      </w:r>
      <w:r w:rsidR="00352024">
        <w:t xml:space="preserve"> la eventual implementación del manual de buenas prácticas desarrollado, a </w:t>
      </w:r>
      <w:r w:rsidR="00AF199E">
        <w:t>continuación,</w:t>
      </w:r>
      <w:r w:rsidR="00352024">
        <w:t xml:space="preserve"> </w:t>
      </w:r>
      <w:r w:rsidR="00DE0EDE">
        <w:t xml:space="preserve">se propone un plan de acción compuesto por actividades que son presentadas </w:t>
      </w:r>
      <w:r w:rsidR="00FB503C">
        <w:t>considerando las siguientes propiedades:</w:t>
      </w:r>
    </w:p>
    <w:p w14:paraId="18268A4C" w14:textId="7A18E66C" w:rsidR="00FB503C" w:rsidRDefault="003110D9" w:rsidP="00AF199E">
      <w:pPr>
        <w:numPr>
          <w:ilvl w:val="0"/>
          <w:numId w:val="23"/>
        </w:numPr>
      </w:pPr>
      <w:r>
        <w:t>Número de la actividad, que permite establecer su orden de ejecución</w:t>
      </w:r>
    </w:p>
    <w:p w14:paraId="0FE8412B" w14:textId="0930011F" w:rsidR="003110D9" w:rsidRDefault="003110D9" w:rsidP="00AF199E">
      <w:pPr>
        <w:numPr>
          <w:ilvl w:val="0"/>
          <w:numId w:val="23"/>
        </w:numPr>
      </w:pPr>
      <w:r>
        <w:t>Título de la actividad</w:t>
      </w:r>
    </w:p>
    <w:p w14:paraId="11A7A914" w14:textId="7133C2F0" w:rsidR="003110D9" w:rsidRDefault="003110D9" w:rsidP="00AF199E">
      <w:pPr>
        <w:numPr>
          <w:ilvl w:val="0"/>
          <w:numId w:val="23"/>
        </w:numPr>
      </w:pPr>
      <w:r>
        <w:t>Responsable de la actividad</w:t>
      </w:r>
    </w:p>
    <w:p w14:paraId="69CA5A29" w14:textId="433D58C3" w:rsidR="003110D9" w:rsidRDefault="003110D9" w:rsidP="00AF199E">
      <w:pPr>
        <w:numPr>
          <w:ilvl w:val="0"/>
          <w:numId w:val="23"/>
        </w:numPr>
      </w:pPr>
      <w:r>
        <w:t>Fecha de Inicio y Vencimiento de la actividad</w:t>
      </w:r>
    </w:p>
    <w:p w14:paraId="2382FF38" w14:textId="3E45A808" w:rsidR="003110D9" w:rsidRDefault="00AA5D64" w:rsidP="00AF199E">
      <w:pPr>
        <w:numPr>
          <w:ilvl w:val="0"/>
          <w:numId w:val="23"/>
        </w:numPr>
      </w:pPr>
      <w:r>
        <w:t>Recursos que requiere la ejecución de la actividad</w:t>
      </w:r>
    </w:p>
    <w:p w14:paraId="114C198B" w14:textId="18EA0D6B" w:rsidR="00AA5D64" w:rsidRDefault="00AA5D64" w:rsidP="00AF199E">
      <w:pPr>
        <w:numPr>
          <w:ilvl w:val="0"/>
          <w:numId w:val="23"/>
        </w:numPr>
      </w:pPr>
      <w:r>
        <w:t>Indicador que permite medir el avance en la ejecución de la actividad</w:t>
      </w:r>
    </w:p>
    <w:p w14:paraId="6611938A" w14:textId="52ED0629" w:rsidR="00AA5D64" w:rsidRDefault="00AA5D64" w:rsidP="00BA300A"/>
    <w:p w14:paraId="6A122C6E" w14:textId="6C7F560B" w:rsidR="00216EF6" w:rsidRDefault="00216EF6" w:rsidP="00BA300A">
      <w:r>
        <w:t>Las siguientes son las actividades del plan de acción propuesto:</w:t>
      </w:r>
    </w:p>
    <w:tbl>
      <w:tblPr>
        <w:tblStyle w:val="Tablaconcuadrcula"/>
        <w:tblW w:w="0" w:type="auto"/>
        <w:tblLook w:val="04A0" w:firstRow="1" w:lastRow="0" w:firstColumn="1" w:lastColumn="0" w:noHBand="0" w:noVBand="1"/>
      </w:tblPr>
      <w:tblGrid>
        <w:gridCol w:w="1050"/>
        <w:gridCol w:w="1134"/>
        <w:gridCol w:w="1842"/>
        <w:gridCol w:w="2410"/>
        <w:gridCol w:w="1951"/>
      </w:tblGrid>
      <w:tr w:rsidR="00AA5B27" w:rsidRPr="00785A7F" w14:paraId="45FC129A" w14:textId="77777777" w:rsidTr="00CE22C6">
        <w:trPr>
          <w:cantSplit/>
        </w:trPr>
        <w:tc>
          <w:tcPr>
            <w:tcW w:w="1050" w:type="dxa"/>
            <w:tcMar>
              <w:top w:w="57" w:type="dxa"/>
              <w:left w:w="57" w:type="dxa"/>
              <w:bottom w:w="57" w:type="dxa"/>
              <w:right w:w="57" w:type="dxa"/>
            </w:tcMar>
            <w:vAlign w:val="center"/>
          </w:tcPr>
          <w:p w14:paraId="662EEFFF" w14:textId="1FD7CCC8" w:rsidR="008D67AA" w:rsidRPr="00785A7F" w:rsidRDefault="00785A7F" w:rsidP="00785A7F">
            <w:pPr>
              <w:spacing w:line="240" w:lineRule="auto"/>
              <w:jc w:val="center"/>
              <w:rPr>
                <w:b/>
                <w:color w:val="auto"/>
              </w:rPr>
            </w:pPr>
            <w:r w:rsidRPr="00785A7F">
              <w:rPr>
                <w:b/>
                <w:color w:val="auto"/>
              </w:rPr>
              <w:t>1</w:t>
            </w:r>
          </w:p>
        </w:tc>
        <w:tc>
          <w:tcPr>
            <w:tcW w:w="7337" w:type="dxa"/>
            <w:gridSpan w:val="4"/>
            <w:tcMar>
              <w:top w:w="57" w:type="dxa"/>
              <w:left w:w="57" w:type="dxa"/>
              <w:bottom w:w="57" w:type="dxa"/>
              <w:right w:w="57" w:type="dxa"/>
            </w:tcMar>
            <w:vAlign w:val="center"/>
          </w:tcPr>
          <w:p w14:paraId="31B9F516" w14:textId="68141E29" w:rsidR="008D67AA" w:rsidRPr="00785A7F" w:rsidRDefault="009873AC" w:rsidP="009873AC">
            <w:pPr>
              <w:spacing w:line="240" w:lineRule="auto"/>
              <w:jc w:val="left"/>
              <w:rPr>
                <w:b/>
                <w:color w:val="auto"/>
              </w:rPr>
            </w:pPr>
            <w:r w:rsidRPr="00785A7F">
              <w:rPr>
                <w:b/>
                <w:color w:val="auto"/>
              </w:rPr>
              <w:t>&lt;&lt;</w:t>
            </w:r>
            <w:r w:rsidR="008D67AA" w:rsidRPr="00785A7F">
              <w:rPr>
                <w:b/>
                <w:color w:val="auto"/>
              </w:rPr>
              <w:t>Título</w:t>
            </w:r>
            <w:r w:rsidRPr="00785A7F">
              <w:rPr>
                <w:b/>
                <w:color w:val="auto"/>
              </w:rPr>
              <w:t>&gt;&gt;</w:t>
            </w:r>
          </w:p>
        </w:tc>
      </w:tr>
      <w:tr w:rsidR="00AA5B27" w:rsidRPr="00AA5B27" w14:paraId="3582CF17" w14:textId="77777777" w:rsidTr="00CE22C6">
        <w:trPr>
          <w:cantSplit/>
        </w:trPr>
        <w:tc>
          <w:tcPr>
            <w:tcW w:w="8387" w:type="dxa"/>
            <w:gridSpan w:val="5"/>
            <w:tcMar>
              <w:top w:w="57" w:type="dxa"/>
              <w:left w:w="57" w:type="dxa"/>
              <w:bottom w:w="57" w:type="dxa"/>
              <w:right w:w="57" w:type="dxa"/>
            </w:tcMar>
            <w:vAlign w:val="center"/>
          </w:tcPr>
          <w:p w14:paraId="45219CA2" w14:textId="31770E25" w:rsidR="006F360A" w:rsidRPr="00AA5B27" w:rsidRDefault="0025280F" w:rsidP="009873AC">
            <w:pPr>
              <w:spacing w:line="240" w:lineRule="auto"/>
              <w:jc w:val="left"/>
              <w:rPr>
                <w:color w:val="auto"/>
              </w:rPr>
            </w:pPr>
            <w:r w:rsidRPr="00AA5B27">
              <w:rPr>
                <w:color w:val="auto"/>
              </w:rPr>
              <w:t>&lt;&lt;Descripción&gt;&gt;</w:t>
            </w:r>
          </w:p>
        </w:tc>
      </w:tr>
      <w:tr w:rsidR="00AA5B27" w:rsidRPr="00AA5B27" w14:paraId="7D12899E" w14:textId="77777777" w:rsidTr="00CE22C6">
        <w:trPr>
          <w:cantSplit/>
        </w:trPr>
        <w:tc>
          <w:tcPr>
            <w:tcW w:w="2184" w:type="dxa"/>
            <w:gridSpan w:val="2"/>
            <w:shd w:val="clear" w:color="auto" w:fill="D9E2F3" w:themeFill="accent1" w:themeFillTint="33"/>
            <w:tcMar>
              <w:top w:w="57" w:type="dxa"/>
              <w:left w:w="57" w:type="dxa"/>
              <w:bottom w:w="57" w:type="dxa"/>
              <w:right w:w="57" w:type="dxa"/>
            </w:tcMar>
            <w:vAlign w:val="center"/>
          </w:tcPr>
          <w:p w14:paraId="0FF1116E" w14:textId="7863974A" w:rsidR="0025280F" w:rsidRPr="000C243A" w:rsidRDefault="0025280F" w:rsidP="009873AC">
            <w:pPr>
              <w:spacing w:line="240" w:lineRule="auto"/>
              <w:jc w:val="left"/>
              <w:rPr>
                <w:b/>
                <w:color w:val="auto"/>
              </w:rPr>
            </w:pPr>
            <w:r w:rsidRPr="000C243A">
              <w:rPr>
                <w:b/>
                <w:color w:val="auto"/>
              </w:rPr>
              <w:t>Responsable</w:t>
            </w:r>
          </w:p>
        </w:tc>
        <w:tc>
          <w:tcPr>
            <w:tcW w:w="6203" w:type="dxa"/>
            <w:gridSpan w:val="3"/>
            <w:vAlign w:val="center"/>
          </w:tcPr>
          <w:p w14:paraId="60822D59" w14:textId="0EAFF906" w:rsidR="0025280F" w:rsidRPr="00AA5B27" w:rsidRDefault="0025280F" w:rsidP="009873AC">
            <w:pPr>
              <w:spacing w:line="240" w:lineRule="auto"/>
              <w:jc w:val="left"/>
              <w:rPr>
                <w:color w:val="auto"/>
              </w:rPr>
            </w:pPr>
          </w:p>
        </w:tc>
      </w:tr>
      <w:tr w:rsidR="00AA5B27" w:rsidRPr="00AA5B27" w14:paraId="6D05B133" w14:textId="77777777" w:rsidTr="00CE22C6">
        <w:trPr>
          <w:cantSplit/>
        </w:trPr>
        <w:tc>
          <w:tcPr>
            <w:tcW w:w="2184" w:type="dxa"/>
            <w:gridSpan w:val="2"/>
            <w:shd w:val="clear" w:color="auto" w:fill="D9E2F3" w:themeFill="accent1" w:themeFillTint="33"/>
            <w:tcMar>
              <w:top w:w="57" w:type="dxa"/>
              <w:left w:w="57" w:type="dxa"/>
              <w:bottom w:w="57" w:type="dxa"/>
              <w:right w:w="57" w:type="dxa"/>
            </w:tcMar>
            <w:vAlign w:val="center"/>
          </w:tcPr>
          <w:p w14:paraId="2078FBF6" w14:textId="0267C8C5" w:rsidR="00D50911" w:rsidRPr="000C243A" w:rsidRDefault="00D50911" w:rsidP="009873AC">
            <w:pPr>
              <w:spacing w:line="240" w:lineRule="auto"/>
              <w:jc w:val="left"/>
              <w:rPr>
                <w:b/>
                <w:color w:val="auto"/>
              </w:rPr>
            </w:pPr>
            <w:r w:rsidRPr="000C243A">
              <w:rPr>
                <w:b/>
                <w:color w:val="auto"/>
              </w:rPr>
              <w:t>Fecha Inicio</w:t>
            </w:r>
          </w:p>
        </w:tc>
        <w:tc>
          <w:tcPr>
            <w:tcW w:w="1842" w:type="dxa"/>
            <w:vAlign w:val="center"/>
          </w:tcPr>
          <w:p w14:paraId="1169C840" w14:textId="13C34121" w:rsidR="00D50911" w:rsidRPr="00AA5B27" w:rsidRDefault="00D50911" w:rsidP="009873AC">
            <w:pPr>
              <w:spacing w:line="240" w:lineRule="auto"/>
              <w:jc w:val="left"/>
              <w:rPr>
                <w:color w:val="auto"/>
              </w:rPr>
            </w:pPr>
          </w:p>
        </w:tc>
        <w:tc>
          <w:tcPr>
            <w:tcW w:w="2410" w:type="dxa"/>
            <w:shd w:val="clear" w:color="auto" w:fill="D9E2F3" w:themeFill="accent1" w:themeFillTint="33"/>
            <w:vAlign w:val="center"/>
          </w:tcPr>
          <w:p w14:paraId="15B5D77D" w14:textId="24129B0A" w:rsidR="00D50911" w:rsidRPr="000C243A" w:rsidRDefault="00D50911" w:rsidP="009873AC">
            <w:pPr>
              <w:spacing w:line="240" w:lineRule="auto"/>
              <w:jc w:val="left"/>
              <w:rPr>
                <w:b/>
                <w:color w:val="auto"/>
              </w:rPr>
            </w:pPr>
            <w:r w:rsidRPr="000C243A">
              <w:rPr>
                <w:b/>
                <w:color w:val="auto"/>
              </w:rPr>
              <w:t>Fecha Vencimiento</w:t>
            </w:r>
          </w:p>
        </w:tc>
        <w:tc>
          <w:tcPr>
            <w:tcW w:w="1951" w:type="dxa"/>
            <w:vAlign w:val="center"/>
          </w:tcPr>
          <w:p w14:paraId="5C66C0F7" w14:textId="44A64503" w:rsidR="00D50911" w:rsidRPr="00AA5B27" w:rsidRDefault="00D50911" w:rsidP="009873AC">
            <w:pPr>
              <w:spacing w:line="240" w:lineRule="auto"/>
              <w:jc w:val="left"/>
              <w:rPr>
                <w:color w:val="auto"/>
              </w:rPr>
            </w:pPr>
          </w:p>
        </w:tc>
      </w:tr>
      <w:tr w:rsidR="00AA5B27" w:rsidRPr="00AA5B27" w14:paraId="615198F2" w14:textId="77777777" w:rsidTr="00CE22C6">
        <w:trPr>
          <w:cantSplit/>
        </w:trPr>
        <w:tc>
          <w:tcPr>
            <w:tcW w:w="2184" w:type="dxa"/>
            <w:gridSpan w:val="2"/>
            <w:shd w:val="clear" w:color="auto" w:fill="D9E2F3" w:themeFill="accent1" w:themeFillTint="33"/>
            <w:tcMar>
              <w:top w:w="57" w:type="dxa"/>
              <w:left w:w="57" w:type="dxa"/>
              <w:bottom w:w="57" w:type="dxa"/>
              <w:right w:w="57" w:type="dxa"/>
            </w:tcMar>
            <w:vAlign w:val="center"/>
          </w:tcPr>
          <w:p w14:paraId="058DC3FF" w14:textId="54C1140D" w:rsidR="00C81C4F" w:rsidRPr="000C243A" w:rsidRDefault="00C81C4F" w:rsidP="009873AC">
            <w:pPr>
              <w:spacing w:line="240" w:lineRule="auto"/>
              <w:jc w:val="left"/>
              <w:rPr>
                <w:b/>
                <w:color w:val="auto"/>
              </w:rPr>
            </w:pPr>
            <w:r w:rsidRPr="000C243A">
              <w:rPr>
                <w:b/>
                <w:color w:val="auto"/>
              </w:rPr>
              <w:t>Recursos</w:t>
            </w:r>
          </w:p>
        </w:tc>
        <w:tc>
          <w:tcPr>
            <w:tcW w:w="6203" w:type="dxa"/>
            <w:gridSpan w:val="3"/>
            <w:vAlign w:val="center"/>
          </w:tcPr>
          <w:p w14:paraId="23647E64" w14:textId="77777777" w:rsidR="00C81C4F" w:rsidRPr="00AA5B27" w:rsidRDefault="00C81C4F" w:rsidP="009873AC">
            <w:pPr>
              <w:spacing w:line="240" w:lineRule="auto"/>
              <w:jc w:val="left"/>
              <w:rPr>
                <w:color w:val="auto"/>
              </w:rPr>
            </w:pPr>
          </w:p>
        </w:tc>
      </w:tr>
      <w:tr w:rsidR="00FE40C0" w:rsidRPr="00AA5B27" w14:paraId="121B0927" w14:textId="77777777" w:rsidTr="00CE22C6">
        <w:trPr>
          <w:cantSplit/>
        </w:trPr>
        <w:tc>
          <w:tcPr>
            <w:tcW w:w="2184" w:type="dxa"/>
            <w:gridSpan w:val="2"/>
            <w:shd w:val="clear" w:color="auto" w:fill="D9E2F3" w:themeFill="accent1" w:themeFillTint="33"/>
            <w:tcMar>
              <w:top w:w="57" w:type="dxa"/>
              <w:left w:w="57" w:type="dxa"/>
              <w:bottom w:w="57" w:type="dxa"/>
              <w:right w:w="57" w:type="dxa"/>
            </w:tcMar>
            <w:vAlign w:val="center"/>
          </w:tcPr>
          <w:p w14:paraId="0A0A625D" w14:textId="557B9F70" w:rsidR="00DA2622" w:rsidRPr="000C243A" w:rsidRDefault="00DA2622" w:rsidP="009873AC">
            <w:pPr>
              <w:spacing w:line="240" w:lineRule="auto"/>
              <w:jc w:val="left"/>
              <w:rPr>
                <w:b/>
                <w:color w:val="auto"/>
              </w:rPr>
            </w:pPr>
            <w:r w:rsidRPr="000C243A">
              <w:rPr>
                <w:b/>
                <w:color w:val="auto"/>
              </w:rPr>
              <w:t>Indicador</w:t>
            </w:r>
            <w:r w:rsidR="00E01432" w:rsidRPr="000C243A">
              <w:rPr>
                <w:b/>
                <w:color w:val="auto"/>
              </w:rPr>
              <w:t xml:space="preserve"> Avance</w:t>
            </w:r>
          </w:p>
        </w:tc>
        <w:tc>
          <w:tcPr>
            <w:tcW w:w="6203" w:type="dxa"/>
            <w:gridSpan w:val="3"/>
            <w:vAlign w:val="center"/>
          </w:tcPr>
          <w:p w14:paraId="4B6C3ADD" w14:textId="77777777" w:rsidR="00DA2622" w:rsidRPr="00AA5B27" w:rsidRDefault="00DA2622" w:rsidP="009873AC">
            <w:pPr>
              <w:spacing w:line="240" w:lineRule="auto"/>
              <w:jc w:val="left"/>
              <w:rPr>
                <w:color w:val="auto"/>
              </w:rPr>
            </w:pPr>
          </w:p>
        </w:tc>
      </w:tr>
    </w:tbl>
    <w:p w14:paraId="73908CFB" w14:textId="218242BB" w:rsidR="00D85701" w:rsidRPr="005523F4" w:rsidRDefault="00D85701" w:rsidP="00910F20">
      <w:pPr>
        <w:rPr>
          <w:color w:val="auto"/>
        </w:rPr>
      </w:pPr>
    </w:p>
    <w:p w14:paraId="716607C5" w14:textId="77777777" w:rsidR="00CE22C6" w:rsidRPr="005523F4" w:rsidRDefault="00D85701" w:rsidP="00D85701">
      <w:pPr>
        <w:rPr>
          <w:color w:val="auto"/>
        </w:rPr>
      </w:pPr>
      <w:r>
        <w:br w:type="page"/>
      </w: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973C77" w14:paraId="32222910" w14:textId="77777777" w:rsidTr="001B67DC">
        <w:trPr>
          <w:cantSplit/>
        </w:trPr>
        <w:tc>
          <w:tcPr>
            <w:tcW w:w="1050" w:type="dxa"/>
            <w:tcMar>
              <w:top w:w="57" w:type="dxa"/>
              <w:left w:w="57" w:type="dxa"/>
              <w:bottom w:w="57" w:type="dxa"/>
              <w:right w:w="57" w:type="dxa"/>
            </w:tcMar>
            <w:vAlign w:val="center"/>
          </w:tcPr>
          <w:p w14:paraId="724515DC" w14:textId="7C35620C" w:rsidR="00CE22C6" w:rsidRPr="00973C77" w:rsidRDefault="00973C77" w:rsidP="00973C77">
            <w:pPr>
              <w:spacing w:line="240" w:lineRule="auto"/>
              <w:jc w:val="center"/>
              <w:rPr>
                <w:b/>
                <w:color w:val="auto"/>
              </w:rPr>
            </w:pPr>
            <w:r w:rsidRPr="00973C77">
              <w:rPr>
                <w:b/>
                <w:color w:val="auto"/>
              </w:rPr>
              <w:t>2</w:t>
            </w:r>
          </w:p>
        </w:tc>
        <w:tc>
          <w:tcPr>
            <w:tcW w:w="7337" w:type="dxa"/>
            <w:gridSpan w:val="4"/>
            <w:tcMar>
              <w:top w:w="57" w:type="dxa"/>
              <w:left w:w="57" w:type="dxa"/>
              <w:bottom w:w="57" w:type="dxa"/>
              <w:right w:w="57" w:type="dxa"/>
            </w:tcMar>
            <w:vAlign w:val="center"/>
          </w:tcPr>
          <w:p w14:paraId="5F649E84" w14:textId="77777777" w:rsidR="00CE22C6" w:rsidRPr="00973C77" w:rsidRDefault="00CE22C6" w:rsidP="001B67DC">
            <w:pPr>
              <w:spacing w:line="240" w:lineRule="auto"/>
              <w:jc w:val="left"/>
              <w:rPr>
                <w:b/>
                <w:color w:val="auto"/>
              </w:rPr>
            </w:pPr>
            <w:r w:rsidRPr="00973C77">
              <w:rPr>
                <w:b/>
                <w:color w:val="auto"/>
              </w:rPr>
              <w:t>&lt;&lt;Título&gt;&gt;</w:t>
            </w:r>
          </w:p>
        </w:tc>
      </w:tr>
      <w:tr w:rsidR="00CE22C6" w:rsidRPr="00AA5B27" w14:paraId="5BE231B7" w14:textId="77777777" w:rsidTr="001B67DC">
        <w:trPr>
          <w:cantSplit/>
        </w:trPr>
        <w:tc>
          <w:tcPr>
            <w:tcW w:w="8387" w:type="dxa"/>
            <w:gridSpan w:val="5"/>
            <w:tcMar>
              <w:top w:w="57" w:type="dxa"/>
              <w:left w:w="57" w:type="dxa"/>
              <w:bottom w:w="57" w:type="dxa"/>
              <w:right w:w="57" w:type="dxa"/>
            </w:tcMar>
            <w:vAlign w:val="center"/>
          </w:tcPr>
          <w:p w14:paraId="638E0EFF" w14:textId="77777777" w:rsidR="00CE22C6" w:rsidRPr="00AA5B27" w:rsidRDefault="00CE22C6" w:rsidP="001B67DC">
            <w:pPr>
              <w:spacing w:line="240" w:lineRule="auto"/>
              <w:jc w:val="left"/>
              <w:rPr>
                <w:color w:val="auto"/>
              </w:rPr>
            </w:pPr>
            <w:r w:rsidRPr="00AA5B27">
              <w:rPr>
                <w:color w:val="auto"/>
              </w:rPr>
              <w:t>&lt;&lt;Descripción&gt;&gt;</w:t>
            </w:r>
          </w:p>
        </w:tc>
      </w:tr>
      <w:tr w:rsidR="00CE22C6" w:rsidRPr="00AA5B27" w14:paraId="2CEC4A66" w14:textId="77777777" w:rsidTr="00CE22C6">
        <w:trPr>
          <w:cantSplit/>
        </w:trPr>
        <w:tc>
          <w:tcPr>
            <w:tcW w:w="2184" w:type="dxa"/>
            <w:gridSpan w:val="2"/>
            <w:shd w:val="clear" w:color="auto" w:fill="D9E2F3"/>
            <w:tcMar>
              <w:top w:w="57" w:type="dxa"/>
              <w:left w:w="57" w:type="dxa"/>
              <w:bottom w:w="57" w:type="dxa"/>
              <w:right w:w="57" w:type="dxa"/>
            </w:tcMar>
            <w:vAlign w:val="center"/>
          </w:tcPr>
          <w:p w14:paraId="0F9A1499" w14:textId="77777777" w:rsidR="00CE22C6" w:rsidRPr="000C243A" w:rsidRDefault="00CE22C6" w:rsidP="001B67DC">
            <w:pPr>
              <w:spacing w:line="240" w:lineRule="auto"/>
              <w:jc w:val="left"/>
              <w:rPr>
                <w:b/>
                <w:color w:val="auto"/>
              </w:rPr>
            </w:pPr>
            <w:r w:rsidRPr="000C243A">
              <w:rPr>
                <w:b/>
                <w:color w:val="auto"/>
              </w:rPr>
              <w:t>Responsable</w:t>
            </w:r>
          </w:p>
        </w:tc>
        <w:tc>
          <w:tcPr>
            <w:tcW w:w="6203" w:type="dxa"/>
            <w:gridSpan w:val="3"/>
            <w:vAlign w:val="center"/>
          </w:tcPr>
          <w:p w14:paraId="2514E044" w14:textId="77777777" w:rsidR="00CE22C6" w:rsidRPr="00AA5B27" w:rsidRDefault="00CE22C6" w:rsidP="001B67DC">
            <w:pPr>
              <w:spacing w:line="240" w:lineRule="auto"/>
              <w:jc w:val="left"/>
              <w:rPr>
                <w:color w:val="auto"/>
              </w:rPr>
            </w:pPr>
          </w:p>
        </w:tc>
      </w:tr>
      <w:tr w:rsidR="00CE22C6" w:rsidRPr="00AA5B27" w14:paraId="74948CD3" w14:textId="77777777" w:rsidTr="00CE22C6">
        <w:trPr>
          <w:cantSplit/>
        </w:trPr>
        <w:tc>
          <w:tcPr>
            <w:tcW w:w="2184" w:type="dxa"/>
            <w:gridSpan w:val="2"/>
            <w:shd w:val="clear" w:color="auto" w:fill="D9E2F3"/>
            <w:tcMar>
              <w:top w:w="57" w:type="dxa"/>
              <w:left w:w="57" w:type="dxa"/>
              <w:bottom w:w="57" w:type="dxa"/>
              <w:right w:w="57" w:type="dxa"/>
            </w:tcMar>
            <w:vAlign w:val="center"/>
          </w:tcPr>
          <w:p w14:paraId="7FEEFFA5" w14:textId="77777777" w:rsidR="00CE22C6" w:rsidRPr="000C243A" w:rsidRDefault="00CE22C6" w:rsidP="001B67DC">
            <w:pPr>
              <w:spacing w:line="240" w:lineRule="auto"/>
              <w:jc w:val="left"/>
              <w:rPr>
                <w:b/>
                <w:color w:val="auto"/>
              </w:rPr>
            </w:pPr>
            <w:r w:rsidRPr="000C243A">
              <w:rPr>
                <w:b/>
                <w:color w:val="auto"/>
              </w:rPr>
              <w:t>Fecha Inicio</w:t>
            </w:r>
          </w:p>
        </w:tc>
        <w:tc>
          <w:tcPr>
            <w:tcW w:w="1842" w:type="dxa"/>
            <w:vAlign w:val="center"/>
          </w:tcPr>
          <w:p w14:paraId="0ED25FEB" w14:textId="77777777" w:rsidR="00CE22C6" w:rsidRPr="00AA5B27" w:rsidRDefault="00CE22C6" w:rsidP="001B67DC">
            <w:pPr>
              <w:spacing w:line="240" w:lineRule="auto"/>
              <w:jc w:val="left"/>
              <w:rPr>
                <w:color w:val="auto"/>
              </w:rPr>
            </w:pPr>
          </w:p>
        </w:tc>
        <w:tc>
          <w:tcPr>
            <w:tcW w:w="2410" w:type="dxa"/>
            <w:shd w:val="clear" w:color="auto" w:fill="D9E2F3"/>
            <w:vAlign w:val="center"/>
          </w:tcPr>
          <w:p w14:paraId="37B68154" w14:textId="77777777" w:rsidR="00CE22C6" w:rsidRPr="000C243A" w:rsidRDefault="00CE22C6" w:rsidP="001B67DC">
            <w:pPr>
              <w:spacing w:line="240" w:lineRule="auto"/>
              <w:jc w:val="left"/>
              <w:rPr>
                <w:b/>
                <w:color w:val="auto"/>
              </w:rPr>
            </w:pPr>
            <w:r w:rsidRPr="000C243A">
              <w:rPr>
                <w:b/>
                <w:color w:val="auto"/>
              </w:rPr>
              <w:t>Fecha Vencimiento</w:t>
            </w:r>
          </w:p>
        </w:tc>
        <w:tc>
          <w:tcPr>
            <w:tcW w:w="1951" w:type="dxa"/>
            <w:vAlign w:val="center"/>
          </w:tcPr>
          <w:p w14:paraId="6F8C4DE0" w14:textId="77777777" w:rsidR="00CE22C6" w:rsidRPr="00AA5B27" w:rsidRDefault="00CE22C6" w:rsidP="001B67DC">
            <w:pPr>
              <w:spacing w:line="240" w:lineRule="auto"/>
              <w:jc w:val="left"/>
              <w:rPr>
                <w:color w:val="auto"/>
              </w:rPr>
            </w:pPr>
          </w:p>
        </w:tc>
      </w:tr>
      <w:tr w:rsidR="00CE22C6" w:rsidRPr="00AA5B27" w14:paraId="228E4057" w14:textId="77777777" w:rsidTr="00CE22C6">
        <w:trPr>
          <w:cantSplit/>
        </w:trPr>
        <w:tc>
          <w:tcPr>
            <w:tcW w:w="2184" w:type="dxa"/>
            <w:gridSpan w:val="2"/>
            <w:shd w:val="clear" w:color="auto" w:fill="D9E2F3"/>
            <w:tcMar>
              <w:top w:w="57" w:type="dxa"/>
              <w:left w:w="57" w:type="dxa"/>
              <w:bottom w:w="57" w:type="dxa"/>
              <w:right w:w="57" w:type="dxa"/>
            </w:tcMar>
            <w:vAlign w:val="center"/>
          </w:tcPr>
          <w:p w14:paraId="01EB5DA3" w14:textId="77777777" w:rsidR="00CE22C6" w:rsidRPr="000C243A" w:rsidRDefault="00CE22C6" w:rsidP="001B67DC">
            <w:pPr>
              <w:spacing w:line="240" w:lineRule="auto"/>
              <w:jc w:val="left"/>
              <w:rPr>
                <w:b/>
                <w:color w:val="auto"/>
              </w:rPr>
            </w:pPr>
            <w:r w:rsidRPr="000C243A">
              <w:rPr>
                <w:b/>
                <w:color w:val="auto"/>
              </w:rPr>
              <w:t>Recursos</w:t>
            </w:r>
          </w:p>
        </w:tc>
        <w:tc>
          <w:tcPr>
            <w:tcW w:w="6203" w:type="dxa"/>
            <w:gridSpan w:val="3"/>
            <w:vAlign w:val="center"/>
          </w:tcPr>
          <w:p w14:paraId="3D73E7BE" w14:textId="77777777" w:rsidR="00CE22C6" w:rsidRPr="00AA5B27" w:rsidRDefault="00CE22C6" w:rsidP="001B67DC">
            <w:pPr>
              <w:spacing w:line="240" w:lineRule="auto"/>
              <w:jc w:val="left"/>
              <w:rPr>
                <w:color w:val="auto"/>
              </w:rPr>
            </w:pPr>
          </w:p>
        </w:tc>
      </w:tr>
      <w:tr w:rsidR="00CE22C6" w:rsidRPr="00AA5B27" w14:paraId="27B76C0B" w14:textId="77777777" w:rsidTr="00CE22C6">
        <w:trPr>
          <w:cantSplit/>
        </w:trPr>
        <w:tc>
          <w:tcPr>
            <w:tcW w:w="2184" w:type="dxa"/>
            <w:gridSpan w:val="2"/>
            <w:shd w:val="clear" w:color="auto" w:fill="D9E2F3"/>
            <w:tcMar>
              <w:top w:w="57" w:type="dxa"/>
              <w:left w:w="57" w:type="dxa"/>
              <w:bottom w:w="57" w:type="dxa"/>
              <w:right w:w="57" w:type="dxa"/>
            </w:tcMar>
            <w:vAlign w:val="center"/>
          </w:tcPr>
          <w:p w14:paraId="46470BB1" w14:textId="77777777" w:rsidR="00CE22C6" w:rsidRPr="000C243A" w:rsidRDefault="00CE22C6" w:rsidP="001B67DC">
            <w:pPr>
              <w:spacing w:line="240" w:lineRule="auto"/>
              <w:jc w:val="left"/>
              <w:rPr>
                <w:b/>
                <w:color w:val="auto"/>
              </w:rPr>
            </w:pPr>
            <w:r w:rsidRPr="000C243A">
              <w:rPr>
                <w:b/>
                <w:color w:val="auto"/>
              </w:rPr>
              <w:t>Indicador Avance</w:t>
            </w:r>
          </w:p>
        </w:tc>
        <w:tc>
          <w:tcPr>
            <w:tcW w:w="6203" w:type="dxa"/>
            <w:gridSpan w:val="3"/>
            <w:vAlign w:val="center"/>
          </w:tcPr>
          <w:p w14:paraId="2E986715" w14:textId="77777777" w:rsidR="00CE22C6" w:rsidRPr="00AA5B27" w:rsidRDefault="00CE22C6" w:rsidP="001B67DC">
            <w:pPr>
              <w:spacing w:line="240" w:lineRule="auto"/>
              <w:jc w:val="left"/>
              <w:rPr>
                <w:color w:val="auto"/>
              </w:rPr>
            </w:pPr>
          </w:p>
        </w:tc>
      </w:tr>
    </w:tbl>
    <w:p w14:paraId="38858CC9" w14:textId="42B8AC8D" w:rsidR="00D85701" w:rsidRPr="005523F4" w:rsidRDefault="00D85701" w:rsidP="00D85701">
      <w:pPr>
        <w:rPr>
          <w:color w:val="auto"/>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FA5980" w14:paraId="1A4D2323" w14:textId="77777777" w:rsidTr="001B67DC">
        <w:trPr>
          <w:cantSplit/>
        </w:trPr>
        <w:tc>
          <w:tcPr>
            <w:tcW w:w="1050" w:type="dxa"/>
            <w:tcMar>
              <w:top w:w="57" w:type="dxa"/>
              <w:left w:w="57" w:type="dxa"/>
              <w:bottom w:w="57" w:type="dxa"/>
              <w:right w:w="57" w:type="dxa"/>
            </w:tcMar>
            <w:vAlign w:val="center"/>
          </w:tcPr>
          <w:p w14:paraId="0E1AA435" w14:textId="62CBC242" w:rsidR="00CE22C6" w:rsidRPr="00FA5980" w:rsidRDefault="00FA5980" w:rsidP="00FA5980">
            <w:pPr>
              <w:spacing w:line="240" w:lineRule="auto"/>
              <w:jc w:val="center"/>
              <w:rPr>
                <w:b/>
                <w:color w:val="auto"/>
              </w:rPr>
            </w:pPr>
            <w:r w:rsidRPr="00FA5980">
              <w:rPr>
                <w:b/>
                <w:color w:val="auto"/>
              </w:rPr>
              <w:t>3</w:t>
            </w:r>
          </w:p>
        </w:tc>
        <w:tc>
          <w:tcPr>
            <w:tcW w:w="7337" w:type="dxa"/>
            <w:gridSpan w:val="4"/>
            <w:tcMar>
              <w:top w:w="57" w:type="dxa"/>
              <w:left w:w="57" w:type="dxa"/>
              <w:bottom w:w="57" w:type="dxa"/>
              <w:right w:w="57" w:type="dxa"/>
            </w:tcMar>
            <w:vAlign w:val="center"/>
          </w:tcPr>
          <w:p w14:paraId="2F1A2D6B" w14:textId="77777777" w:rsidR="00CE22C6" w:rsidRPr="00FA5980" w:rsidRDefault="00CE22C6" w:rsidP="001B67DC">
            <w:pPr>
              <w:spacing w:line="240" w:lineRule="auto"/>
              <w:jc w:val="left"/>
              <w:rPr>
                <w:b/>
                <w:color w:val="auto"/>
              </w:rPr>
            </w:pPr>
            <w:r w:rsidRPr="00FA5980">
              <w:rPr>
                <w:b/>
                <w:color w:val="auto"/>
              </w:rPr>
              <w:t>&lt;&lt;Título&gt;&gt;</w:t>
            </w:r>
          </w:p>
        </w:tc>
      </w:tr>
      <w:tr w:rsidR="00CE22C6" w:rsidRPr="00AA5B27" w14:paraId="522020A2" w14:textId="77777777" w:rsidTr="001B67DC">
        <w:trPr>
          <w:cantSplit/>
        </w:trPr>
        <w:tc>
          <w:tcPr>
            <w:tcW w:w="8387" w:type="dxa"/>
            <w:gridSpan w:val="5"/>
            <w:tcMar>
              <w:top w:w="57" w:type="dxa"/>
              <w:left w:w="57" w:type="dxa"/>
              <w:bottom w:w="57" w:type="dxa"/>
              <w:right w:w="57" w:type="dxa"/>
            </w:tcMar>
            <w:vAlign w:val="center"/>
          </w:tcPr>
          <w:p w14:paraId="1C49B136" w14:textId="77777777" w:rsidR="00CE22C6" w:rsidRPr="00AA5B27" w:rsidRDefault="00CE22C6" w:rsidP="001B67DC">
            <w:pPr>
              <w:spacing w:line="240" w:lineRule="auto"/>
              <w:jc w:val="left"/>
              <w:rPr>
                <w:color w:val="auto"/>
              </w:rPr>
            </w:pPr>
            <w:r w:rsidRPr="00AA5B27">
              <w:rPr>
                <w:color w:val="auto"/>
              </w:rPr>
              <w:t>&lt;&lt;Descripción&gt;&gt;</w:t>
            </w:r>
          </w:p>
        </w:tc>
      </w:tr>
      <w:tr w:rsidR="00CE22C6" w:rsidRPr="00AA5B27" w14:paraId="77642B2E" w14:textId="77777777" w:rsidTr="00CE22C6">
        <w:trPr>
          <w:cantSplit/>
        </w:trPr>
        <w:tc>
          <w:tcPr>
            <w:tcW w:w="2184" w:type="dxa"/>
            <w:gridSpan w:val="2"/>
            <w:shd w:val="clear" w:color="auto" w:fill="D9E2F3"/>
            <w:tcMar>
              <w:top w:w="57" w:type="dxa"/>
              <w:left w:w="57" w:type="dxa"/>
              <w:bottom w:w="57" w:type="dxa"/>
              <w:right w:w="57" w:type="dxa"/>
            </w:tcMar>
            <w:vAlign w:val="center"/>
          </w:tcPr>
          <w:p w14:paraId="3590D3A6" w14:textId="77777777" w:rsidR="00CE22C6" w:rsidRPr="000C243A" w:rsidRDefault="00CE22C6" w:rsidP="001B67DC">
            <w:pPr>
              <w:spacing w:line="240" w:lineRule="auto"/>
              <w:jc w:val="left"/>
              <w:rPr>
                <w:b/>
                <w:color w:val="auto"/>
              </w:rPr>
            </w:pPr>
            <w:r w:rsidRPr="000C243A">
              <w:rPr>
                <w:b/>
                <w:color w:val="auto"/>
              </w:rPr>
              <w:t>Responsable</w:t>
            </w:r>
          </w:p>
        </w:tc>
        <w:tc>
          <w:tcPr>
            <w:tcW w:w="6203" w:type="dxa"/>
            <w:gridSpan w:val="3"/>
            <w:vAlign w:val="center"/>
          </w:tcPr>
          <w:p w14:paraId="10145742" w14:textId="77777777" w:rsidR="00CE22C6" w:rsidRPr="00AA5B27" w:rsidRDefault="00CE22C6" w:rsidP="001B67DC">
            <w:pPr>
              <w:spacing w:line="240" w:lineRule="auto"/>
              <w:jc w:val="left"/>
              <w:rPr>
                <w:color w:val="auto"/>
              </w:rPr>
            </w:pPr>
          </w:p>
        </w:tc>
      </w:tr>
      <w:tr w:rsidR="00CE22C6" w:rsidRPr="00AA5B27" w14:paraId="4D90D0AC" w14:textId="77777777" w:rsidTr="00CE22C6">
        <w:trPr>
          <w:cantSplit/>
        </w:trPr>
        <w:tc>
          <w:tcPr>
            <w:tcW w:w="2184" w:type="dxa"/>
            <w:gridSpan w:val="2"/>
            <w:shd w:val="clear" w:color="auto" w:fill="D9E2F3"/>
            <w:tcMar>
              <w:top w:w="57" w:type="dxa"/>
              <w:left w:w="57" w:type="dxa"/>
              <w:bottom w:w="57" w:type="dxa"/>
              <w:right w:w="57" w:type="dxa"/>
            </w:tcMar>
            <w:vAlign w:val="center"/>
          </w:tcPr>
          <w:p w14:paraId="58D98A5B" w14:textId="77777777" w:rsidR="00CE22C6" w:rsidRPr="000C243A" w:rsidRDefault="00CE22C6" w:rsidP="001B67DC">
            <w:pPr>
              <w:spacing w:line="240" w:lineRule="auto"/>
              <w:jc w:val="left"/>
              <w:rPr>
                <w:b/>
                <w:color w:val="auto"/>
              </w:rPr>
            </w:pPr>
            <w:r w:rsidRPr="000C243A">
              <w:rPr>
                <w:b/>
                <w:color w:val="auto"/>
              </w:rPr>
              <w:t>Fecha Inicio</w:t>
            </w:r>
          </w:p>
        </w:tc>
        <w:tc>
          <w:tcPr>
            <w:tcW w:w="1842" w:type="dxa"/>
            <w:vAlign w:val="center"/>
          </w:tcPr>
          <w:p w14:paraId="2C9DAEA2" w14:textId="77777777" w:rsidR="00CE22C6" w:rsidRPr="00AA5B27" w:rsidRDefault="00CE22C6" w:rsidP="001B67DC">
            <w:pPr>
              <w:spacing w:line="240" w:lineRule="auto"/>
              <w:jc w:val="left"/>
              <w:rPr>
                <w:color w:val="auto"/>
              </w:rPr>
            </w:pPr>
          </w:p>
        </w:tc>
        <w:tc>
          <w:tcPr>
            <w:tcW w:w="2410" w:type="dxa"/>
            <w:shd w:val="clear" w:color="auto" w:fill="D9E2F3"/>
            <w:vAlign w:val="center"/>
          </w:tcPr>
          <w:p w14:paraId="38415412" w14:textId="77777777" w:rsidR="00CE22C6" w:rsidRPr="000C243A" w:rsidRDefault="00CE22C6" w:rsidP="001B67DC">
            <w:pPr>
              <w:spacing w:line="240" w:lineRule="auto"/>
              <w:jc w:val="left"/>
              <w:rPr>
                <w:b/>
                <w:color w:val="auto"/>
              </w:rPr>
            </w:pPr>
            <w:r w:rsidRPr="000C243A">
              <w:rPr>
                <w:b/>
                <w:color w:val="auto"/>
              </w:rPr>
              <w:t>Fecha Vencimiento</w:t>
            </w:r>
          </w:p>
        </w:tc>
        <w:tc>
          <w:tcPr>
            <w:tcW w:w="1951" w:type="dxa"/>
            <w:vAlign w:val="center"/>
          </w:tcPr>
          <w:p w14:paraId="3D42FA80" w14:textId="77777777" w:rsidR="00CE22C6" w:rsidRPr="00AA5B27" w:rsidRDefault="00CE22C6" w:rsidP="001B67DC">
            <w:pPr>
              <w:spacing w:line="240" w:lineRule="auto"/>
              <w:jc w:val="left"/>
              <w:rPr>
                <w:color w:val="auto"/>
              </w:rPr>
            </w:pPr>
          </w:p>
        </w:tc>
      </w:tr>
      <w:tr w:rsidR="00CE22C6" w:rsidRPr="00AA5B27" w14:paraId="64D60D24" w14:textId="77777777" w:rsidTr="00CE22C6">
        <w:trPr>
          <w:cantSplit/>
        </w:trPr>
        <w:tc>
          <w:tcPr>
            <w:tcW w:w="2184" w:type="dxa"/>
            <w:gridSpan w:val="2"/>
            <w:shd w:val="clear" w:color="auto" w:fill="D9E2F3"/>
            <w:tcMar>
              <w:top w:w="57" w:type="dxa"/>
              <w:left w:w="57" w:type="dxa"/>
              <w:bottom w:w="57" w:type="dxa"/>
              <w:right w:w="57" w:type="dxa"/>
            </w:tcMar>
            <w:vAlign w:val="center"/>
          </w:tcPr>
          <w:p w14:paraId="47A23DF6" w14:textId="77777777" w:rsidR="00CE22C6" w:rsidRPr="000C243A" w:rsidRDefault="00CE22C6" w:rsidP="001B67DC">
            <w:pPr>
              <w:spacing w:line="240" w:lineRule="auto"/>
              <w:jc w:val="left"/>
              <w:rPr>
                <w:b/>
                <w:color w:val="auto"/>
              </w:rPr>
            </w:pPr>
            <w:r w:rsidRPr="000C243A">
              <w:rPr>
                <w:b/>
                <w:color w:val="auto"/>
              </w:rPr>
              <w:t>Recursos</w:t>
            </w:r>
          </w:p>
        </w:tc>
        <w:tc>
          <w:tcPr>
            <w:tcW w:w="6203" w:type="dxa"/>
            <w:gridSpan w:val="3"/>
            <w:vAlign w:val="center"/>
          </w:tcPr>
          <w:p w14:paraId="362FDA4A" w14:textId="77777777" w:rsidR="00CE22C6" w:rsidRPr="00AA5B27" w:rsidRDefault="00CE22C6" w:rsidP="001B67DC">
            <w:pPr>
              <w:spacing w:line="240" w:lineRule="auto"/>
              <w:jc w:val="left"/>
              <w:rPr>
                <w:color w:val="auto"/>
              </w:rPr>
            </w:pPr>
          </w:p>
        </w:tc>
      </w:tr>
      <w:tr w:rsidR="00CE22C6" w:rsidRPr="00AA5B27" w14:paraId="2E1D36D2" w14:textId="77777777" w:rsidTr="00CE22C6">
        <w:trPr>
          <w:cantSplit/>
        </w:trPr>
        <w:tc>
          <w:tcPr>
            <w:tcW w:w="2184" w:type="dxa"/>
            <w:gridSpan w:val="2"/>
            <w:shd w:val="clear" w:color="auto" w:fill="D9E2F3"/>
            <w:tcMar>
              <w:top w:w="57" w:type="dxa"/>
              <w:left w:w="57" w:type="dxa"/>
              <w:bottom w:w="57" w:type="dxa"/>
              <w:right w:w="57" w:type="dxa"/>
            </w:tcMar>
            <w:vAlign w:val="center"/>
          </w:tcPr>
          <w:p w14:paraId="02C30A21" w14:textId="77777777" w:rsidR="00CE22C6" w:rsidRPr="000C243A" w:rsidRDefault="00CE22C6" w:rsidP="001B67DC">
            <w:pPr>
              <w:spacing w:line="240" w:lineRule="auto"/>
              <w:jc w:val="left"/>
              <w:rPr>
                <w:b/>
                <w:color w:val="auto"/>
              </w:rPr>
            </w:pPr>
            <w:r w:rsidRPr="000C243A">
              <w:rPr>
                <w:b/>
                <w:color w:val="auto"/>
              </w:rPr>
              <w:t>Indicador Avance</w:t>
            </w:r>
          </w:p>
        </w:tc>
        <w:tc>
          <w:tcPr>
            <w:tcW w:w="6203" w:type="dxa"/>
            <w:gridSpan w:val="3"/>
            <w:vAlign w:val="center"/>
          </w:tcPr>
          <w:p w14:paraId="0F68449F" w14:textId="77777777" w:rsidR="00CE22C6" w:rsidRPr="00AA5B27" w:rsidRDefault="00CE22C6" w:rsidP="001B67DC">
            <w:pPr>
              <w:spacing w:line="240" w:lineRule="auto"/>
              <w:jc w:val="left"/>
              <w:rPr>
                <w:color w:val="auto"/>
              </w:rPr>
            </w:pPr>
          </w:p>
        </w:tc>
      </w:tr>
    </w:tbl>
    <w:p w14:paraId="41C06CCC" w14:textId="31CCE377" w:rsidR="00CE22C6" w:rsidRPr="005523F4" w:rsidRDefault="00CE22C6" w:rsidP="00D85701">
      <w:pPr>
        <w:rPr>
          <w:color w:val="auto"/>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410FA4" w14:paraId="09B37348" w14:textId="77777777" w:rsidTr="001B67DC">
        <w:trPr>
          <w:cantSplit/>
        </w:trPr>
        <w:tc>
          <w:tcPr>
            <w:tcW w:w="1050" w:type="dxa"/>
            <w:tcMar>
              <w:top w:w="57" w:type="dxa"/>
              <w:left w:w="57" w:type="dxa"/>
              <w:bottom w:w="57" w:type="dxa"/>
              <w:right w:w="57" w:type="dxa"/>
            </w:tcMar>
            <w:vAlign w:val="center"/>
          </w:tcPr>
          <w:p w14:paraId="3E288C43" w14:textId="0E7DA2D8" w:rsidR="00CE22C6" w:rsidRPr="00410FA4" w:rsidRDefault="00410FA4" w:rsidP="00410FA4">
            <w:pPr>
              <w:spacing w:line="240" w:lineRule="auto"/>
              <w:jc w:val="center"/>
              <w:rPr>
                <w:b/>
                <w:color w:val="auto"/>
              </w:rPr>
            </w:pPr>
            <w:r w:rsidRPr="00410FA4">
              <w:rPr>
                <w:b/>
                <w:color w:val="auto"/>
              </w:rPr>
              <w:t>4</w:t>
            </w:r>
          </w:p>
        </w:tc>
        <w:tc>
          <w:tcPr>
            <w:tcW w:w="7337" w:type="dxa"/>
            <w:gridSpan w:val="4"/>
            <w:tcMar>
              <w:top w:w="57" w:type="dxa"/>
              <w:left w:w="57" w:type="dxa"/>
              <w:bottom w:w="57" w:type="dxa"/>
              <w:right w:w="57" w:type="dxa"/>
            </w:tcMar>
            <w:vAlign w:val="center"/>
          </w:tcPr>
          <w:p w14:paraId="3499C1FA" w14:textId="77777777" w:rsidR="00CE22C6" w:rsidRPr="00410FA4" w:rsidRDefault="00CE22C6" w:rsidP="001B67DC">
            <w:pPr>
              <w:spacing w:line="240" w:lineRule="auto"/>
              <w:jc w:val="left"/>
              <w:rPr>
                <w:b/>
                <w:color w:val="auto"/>
              </w:rPr>
            </w:pPr>
            <w:r w:rsidRPr="00410FA4">
              <w:rPr>
                <w:b/>
                <w:color w:val="auto"/>
              </w:rPr>
              <w:t>&lt;&lt;Título&gt;&gt;</w:t>
            </w:r>
          </w:p>
        </w:tc>
      </w:tr>
      <w:tr w:rsidR="00CE22C6" w:rsidRPr="00AA5B27" w14:paraId="5863715D" w14:textId="77777777" w:rsidTr="001B67DC">
        <w:trPr>
          <w:cantSplit/>
        </w:trPr>
        <w:tc>
          <w:tcPr>
            <w:tcW w:w="8387" w:type="dxa"/>
            <w:gridSpan w:val="5"/>
            <w:tcMar>
              <w:top w:w="57" w:type="dxa"/>
              <w:left w:w="57" w:type="dxa"/>
              <w:bottom w:w="57" w:type="dxa"/>
              <w:right w:w="57" w:type="dxa"/>
            </w:tcMar>
            <w:vAlign w:val="center"/>
          </w:tcPr>
          <w:p w14:paraId="445A545E" w14:textId="77777777" w:rsidR="00CE22C6" w:rsidRPr="00AA5B27" w:rsidRDefault="00CE22C6" w:rsidP="001B67DC">
            <w:pPr>
              <w:spacing w:line="240" w:lineRule="auto"/>
              <w:jc w:val="left"/>
              <w:rPr>
                <w:color w:val="auto"/>
              </w:rPr>
            </w:pPr>
            <w:r w:rsidRPr="00AA5B27">
              <w:rPr>
                <w:color w:val="auto"/>
              </w:rPr>
              <w:t>&lt;&lt;Descripción&gt;&gt;</w:t>
            </w:r>
          </w:p>
        </w:tc>
      </w:tr>
      <w:tr w:rsidR="00CE22C6" w:rsidRPr="00AA5B27" w14:paraId="44D43098" w14:textId="77777777" w:rsidTr="00CE22C6">
        <w:trPr>
          <w:cantSplit/>
        </w:trPr>
        <w:tc>
          <w:tcPr>
            <w:tcW w:w="2184" w:type="dxa"/>
            <w:gridSpan w:val="2"/>
            <w:shd w:val="clear" w:color="auto" w:fill="D9E2F3"/>
            <w:tcMar>
              <w:top w:w="57" w:type="dxa"/>
              <w:left w:w="57" w:type="dxa"/>
              <w:bottom w:w="57" w:type="dxa"/>
              <w:right w:w="57" w:type="dxa"/>
            </w:tcMar>
            <w:vAlign w:val="center"/>
          </w:tcPr>
          <w:p w14:paraId="7A00E71B" w14:textId="77777777" w:rsidR="00CE22C6" w:rsidRPr="000C243A" w:rsidRDefault="00CE22C6" w:rsidP="001B67DC">
            <w:pPr>
              <w:spacing w:line="240" w:lineRule="auto"/>
              <w:jc w:val="left"/>
              <w:rPr>
                <w:b/>
                <w:color w:val="auto"/>
              </w:rPr>
            </w:pPr>
            <w:r w:rsidRPr="000C243A">
              <w:rPr>
                <w:b/>
                <w:color w:val="auto"/>
              </w:rPr>
              <w:t>Responsable</w:t>
            </w:r>
          </w:p>
        </w:tc>
        <w:tc>
          <w:tcPr>
            <w:tcW w:w="6203" w:type="dxa"/>
            <w:gridSpan w:val="3"/>
            <w:vAlign w:val="center"/>
          </w:tcPr>
          <w:p w14:paraId="0FAEED59" w14:textId="77777777" w:rsidR="00CE22C6" w:rsidRPr="00AA5B27" w:rsidRDefault="00CE22C6" w:rsidP="001B67DC">
            <w:pPr>
              <w:spacing w:line="240" w:lineRule="auto"/>
              <w:jc w:val="left"/>
              <w:rPr>
                <w:color w:val="auto"/>
              </w:rPr>
            </w:pPr>
          </w:p>
        </w:tc>
      </w:tr>
      <w:tr w:rsidR="00CE22C6" w:rsidRPr="00AA5B27" w14:paraId="2082496E" w14:textId="77777777" w:rsidTr="00CE22C6">
        <w:trPr>
          <w:cantSplit/>
        </w:trPr>
        <w:tc>
          <w:tcPr>
            <w:tcW w:w="2184" w:type="dxa"/>
            <w:gridSpan w:val="2"/>
            <w:shd w:val="clear" w:color="auto" w:fill="D9E2F3"/>
            <w:tcMar>
              <w:top w:w="57" w:type="dxa"/>
              <w:left w:w="57" w:type="dxa"/>
              <w:bottom w:w="57" w:type="dxa"/>
              <w:right w:w="57" w:type="dxa"/>
            </w:tcMar>
            <w:vAlign w:val="center"/>
          </w:tcPr>
          <w:p w14:paraId="1B591914" w14:textId="77777777" w:rsidR="00CE22C6" w:rsidRPr="000C243A" w:rsidRDefault="00CE22C6" w:rsidP="001B67DC">
            <w:pPr>
              <w:spacing w:line="240" w:lineRule="auto"/>
              <w:jc w:val="left"/>
              <w:rPr>
                <w:b/>
                <w:color w:val="auto"/>
              </w:rPr>
            </w:pPr>
            <w:r w:rsidRPr="000C243A">
              <w:rPr>
                <w:b/>
                <w:color w:val="auto"/>
              </w:rPr>
              <w:t>Fecha Inicio</w:t>
            </w:r>
          </w:p>
        </w:tc>
        <w:tc>
          <w:tcPr>
            <w:tcW w:w="1842" w:type="dxa"/>
            <w:vAlign w:val="center"/>
          </w:tcPr>
          <w:p w14:paraId="4423D049" w14:textId="77777777" w:rsidR="00CE22C6" w:rsidRPr="00AA5B27" w:rsidRDefault="00CE22C6" w:rsidP="001B67DC">
            <w:pPr>
              <w:spacing w:line="240" w:lineRule="auto"/>
              <w:jc w:val="left"/>
              <w:rPr>
                <w:color w:val="auto"/>
              </w:rPr>
            </w:pPr>
          </w:p>
        </w:tc>
        <w:tc>
          <w:tcPr>
            <w:tcW w:w="2410" w:type="dxa"/>
            <w:shd w:val="clear" w:color="auto" w:fill="D9E2F3"/>
            <w:vAlign w:val="center"/>
          </w:tcPr>
          <w:p w14:paraId="2CFA46F4" w14:textId="77777777" w:rsidR="00CE22C6" w:rsidRPr="000C243A" w:rsidRDefault="00CE22C6" w:rsidP="001B67DC">
            <w:pPr>
              <w:spacing w:line="240" w:lineRule="auto"/>
              <w:jc w:val="left"/>
              <w:rPr>
                <w:b/>
                <w:color w:val="auto"/>
              </w:rPr>
            </w:pPr>
            <w:r w:rsidRPr="000C243A">
              <w:rPr>
                <w:b/>
                <w:color w:val="auto"/>
              </w:rPr>
              <w:t>Fecha Vencimiento</w:t>
            </w:r>
          </w:p>
        </w:tc>
        <w:tc>
          <w:tcPr>
            <w:tcW w:w="1951" w:type="dxa"/>
            <w:vAlign w:val="center"/>
          </w:tcPr>
          <w:p w14:paraId="1880CE98" w14:textId="77777777" w:rsidR="00CE22C6" w:rsidRPr="00AA5B27" w:rsidRDefault="00CE22C6" w:rsidP="001B67DC">
            <w:pPr>
              <w:spacing w:line="240" w:lineRule="auto"/>
              <w:jc w:val="left"/>
              <w:rPr>
                <w:color w:val="auto"/>
              </w:rPr>
            </w:pPr>
          </w:p>
        </w:tc>
      </w:tr>
      <w:tr w:rsidR="00CE22C6" w:rsidRPr="00AA5B27" w14:paraId="628F7B68" w14:textId="77777777" w:rsidTr="00CE22C6">
        <w:trPr>
          <w:cantSplit/>
        </w:trPr>
        <w:tc>
          <w:tcPr>
            <w:tcW w:w="2184" w:type="dxa"/>
            <w:gridSpan w:val="2"/>
            <w:shd w:val="clear" w:color="auto" w:fill="D9E2F3"/>
            <w:tcMar>
              <w:top w:w="57" w:type="dxa"/>
              <w:left w:w="57" w:type="dxa"/>
              <w:bottom w:w="57" w:type="dxa"/>
              <w:right w:w="57" w:type="dxa"/>
            </w:tcMar>
            <w:vAlign w:val="center"/>
          </w:tcPr>
          <w:p w14:paraId="4147BAE1" w14:textId="77777777" w:rsidR="00CE22C6" w:rsidRPr="000C243A" w:rsidRDefault="00CE22C6" w:rsidP="001B67DC">
            <w:pPr>
              <w:spacing w:line="240" w:lineRule="auto"/>
              <w:jc w:val="left"/>
              <w:rPr>
                <w:b/>
                <w:color w:val="auto"/>
              </w:rPr>
            </w:pPr>
            <w:r w:rsidRPr="000C243A">
              <w:rPr>
                <w:b/>
                <w:color w:val="auto"/>
              </w:rPr>
              <w:t>Recursos</w:t>
            </w:r>
          </w:p>
        </w:tc>
        <w:tc>
          <w:tcPr>
            <w:tcW w:w="6203" w:type="dxa"/>
            <w:gridSpan w:val="3"/>
            <w:vAlign w:val="center"/>
          </w:tcPr>
          <w:p w14:paraId="77D9333C" w14:textId="77777777" w:rsidR="00CE22C6" w:rsidRPr="00AA5B27" w:rsidRDefault="00CE22C6" w:rsidP="001B67DC">
            <w:pPr>
              <w:spacing w:line="240" w:lineRule="auto"/>
              <w:jc w:val="left"/>
              <w:rPr>
                <w:color w:val="auto"/>
              </w:rPr>
            </w:pPr>
          </w:p>
        </w:tc>
      </w:tr>
      <w:tr w:rsidR="00CE22C6" w:rsidRPr="00AA5B27" w14:paraId="4A012489" w14:textId="77777777" w:rsidTr="00CE22C6">
        <w:trPr>
          <w:cantSplit/>
        </w:trPr>
        <w:tc>
          <w:tcPr>
            <w:tcW w:w="2184" w:type="dxa"/>
            <w:gridSpan w:val="2"/>
            <w:shd w:val="clear" w:color="auto" w:fill="D9E2F3"/>
            <w:tcMar>
              <w:top w:w="57" w:type="dxa"/>
              <w:left w:w="57" w:type="dxa"/>
              <w:bottom w:w="57" w:type="dxa"/>
              <w:right w:w="57" w:type="dxa"/>
            </w:tcMar>
            <w:vAlign w:val="center"/>
          </w:tcPr>
          <w:p w14:paraId="357E334D" w14:textId="77777777" w:rsidR="00CE22C6" w:rsidRPr="000C243A" w:rsidRDefault="00CE22C6" w:rsidP="001B67DC">
            <w:pPr>
              <w:spacing w:line="240" w:lineRule="auto"/>
              <w:jc w:val="left"/>
              <w:rPr>
                <w:b/>
                <w:color w:val="auto"/>
              </w:rPr>
            </w:pPr>
            <w:r w:rsidRPr="000C243A">
              <w:rPr>
                <w:b/>
                <w:color w:val="auto"/>
              </w:rPr>
              <w:t>Indicador Avance</w:t>
            </w:r>
          </w:p>
        </w:tc>
        <w:tc>
          <w:tcPr>
            <w:tcW w:w="6203" w:type="dxa"/>
            <w:gridSpan w:val="3"/>
            <w:vAlign w:val="center"/>
          </w:tcPr>
          <w:p w14:paraId="4582E7BD" w14:textId="77777777" w:rsidR="00CE22C6" w:rsidRPr="00AA5B27" w:rsidRDefault="00CE22C6" w:rsidP="001B67DC">
            <w:pPr>
              <w:spacing w:line="240" w:lineRule="auto"/>
              <w:jc w:val="left"/>
              <w:rPr>
                <w:color w:val="auto"/>
              </w:rPr>
            </w:pPr>
          </w:p>
        </w:tc>
      </w:tr>
    </w:tbl>
    <w:p w14:paraId="1C3F2985" w14:textId="28E384AC" w:rsidR="00CE22C6" w:rsidRPr="005523F4" w:rsidRDefault="00CE22C6" w:rsidP="00D85701">
      <w:pPr>
        <w:rPr>
          <w:color w:val="auto"/>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6E0434" w14:paraId="5C223039" w14:textId="77777777" w:rsidTr="001B67DC">
        <w:trPr>
          <w:cantSplit/>
        </w:trPr>
        <w:tc>
          <w:tcPr>
            <w:tcW w:w="1050" w:type="dxa"/>
            <w:tcMar>
              <w:top w:w="57" w:type="dxa"/>
              <w:left w:w="57" w:type="dxa"/>
              <w:bottom w:w="57" w:type="dxa"/>
              <w:right w:w="57" w:type="dxa"/>
            </w:tcMar>
            <w:vAlign w:val="center"/>
          </w:tcPr>
          <w:p w14:paraId="3EED3462" w14:textId="52136208" w:rsidR="00CE22C6" w:rsidRPr="006E0434" w:rsidRDefault="006E0434" w:rsidP="006E0434">
            <w:pPr>
              <w:spacing w:line="240" w:lineRule="auto"/>
              <w:jc w:val="center"/>
              <w:rPr>
                <w:b/>
                <w:color w:val="auto"/>
              </w:rPr>
            </w:pPr>
            <w:r w:rsidRPr="006E0434">
              <w:rPr>
                <w:b/>
                <w:color w:val="auto"/>
              </w:rPr>
              <w:t>5</w:t>
            </w:r>
          </w:p>
        </w:tc>
        <w:tc>
          <w:tcPr>
            <w:tcW w:w="7337" w:type="dxa"/>
            <w:gridSpan w:val="4"/>
            <w:tcMar>
              <w:top w:w="57" w:type="dxa"/>
              <w:left w:w="57" w:type="dxa"/>
              <w:bottom w:w="57" w:type="dxa"/>
              <w:right w:w="57" w:type="dxa"/>
            </w:tcMar>
            <w:vAlign w:val="center"/>
          </w:tcPr>
          <w:p w14:paraId="2CFF6068" w14:textId="77777777" w:rsidR="00CE22C6" w:rsidRPr="006E0434" w:rsidRDefault="00CE22C6" w:rsidP="001B67DC">
            <w:pPr>
              <w:spacing w:line="240" w:lineRule="auto"/>
              <w:jc w:val="left"/>
              <w:rPr>
                <w:b/>
                <w:color w:val="auto"/>
              </w:rPr>
            </w:pPr>
            <w:r w:rsidRPr="006E0434">
              <w:rPr>
                <w:b/>
                <w:color w:val="auto"/>
              </w:rPr>
              <w:t>&lt;&lt;Título&gt;&gt;</w:t>
            </w:r>
          </w:p>
        </w:tc>
      </w:tr>
      <w:tr w:rsidR="00CE22C6" w:rsidRPr="00AA5B27" w14:paraId="06EF2388" w14:textId="77777777" w:rsidTr="001B67DC">
        <w:trPr>
          <w:cantSplit/>
        </w:trPr>
        <w:tc>
          <w:tcPr>
            <w:tcW w:w="8387" w:type="dxa"/>
            <w:gridSpan w:val="5"/>
            <w:tcMar>
              <w:top w:w="57" w:type="dxa"/>
              <w:left w:w="57" w:type="dxa"/>
              <w:bottom w:w="57" w:type="dxa"/>
              <w:right w:w="57" w:type="dxa"/>
            </w:tcMar>
            <w:vAlign w:val="center"/>
          </w:tcPr>
          <w:p w14:paraId="26A0EE9F" w14:textId="77777777" w:rsidR="00CE22C6" w:rsidRPr="00AA5B27" w:rsidRDefault="00CE22C6" w:rsidP="001B67DC">
            <w:pPr>
              <w:spacing w:line="240" w:lineRule="auto"/>
              <w:jc w:val="left"/>
              <w:rPr>
                <w:color w:val="auto"/>
              </w:rPr>
            </w:pPr>
            <w:r w:rsidRPr="00AA5B27">
              <w:rPr>
                <w:color w:val="auto"/>
              </w:rPr>
              <w:t>&lt;&lt;Descripción&gt;&gt;</w:t>
            </w:r>
          </w:p>
        </w:tc>
      </w:tr>
      <w:tr w:rsidR="00CE22C6" w:rsidRPr="00AA5B27" w14:paraId="594AED67" w14:textId="77777777" w:rsidTr="00CE22C6">
        <w:trPr>
          <w:cantSplit/>
        </w:trPr>
        <w:tc>
          <w:tcPr>
            <w:tcW w:w="2184" w:type="dxa"/>
            <w:gridSpan w:val="2"/>
            <w:shd w:val="clear" w:color="auto" w:fill="D9E2F3"/>
            <w:tcMar>
              <w:top w:w="57" w:type="dxa"/>
              <w:left w:w="57" w:type="dxa"/>
              <w:bottom w:w="57" w:type="dxa"/>
              <w:right w:w="57" w:type="dxa"/>
            </w:tcMar>
            <w:vAlign w:val="center"/>
          </w:tcPr>
          <w:p w14:paraId="1F32BCC0" w14:textId="77777777" w:rsidR="00CE22C6" w:rsidRPr="000C243A" w:rsidRDefault="00CE22C6" w:rsidP="001B67DC">
            <w:pPr>
              <w:spacing w:line="240" w:lineRule="auto"/>
              <w:jc w:val="left"/>
              <w:rPr>
                <w:b/>
                <w:color w:val="auto"/>
              </w:rPr>
            </w:pPr>
            <w:r w:rsidRPr="000C243A">
              <w:rPr>
                <w:b/>
                <w:color w:val="auto"/>
              </w:rPr>
              <w:t>Responsable</w:t>
            </w:r>
          </w:p>
        </w:tc>
        <w:tc>
          <w:tcPr>
            <w:tcW w:w="6203" w:type="dxa"/>
            <w:gridSpan w:val="3"/>
            <w:vAlign w:val="center"/>
          </w:tcPr>
          <w:p w14:paraId="787FC8E5" w14:textId="77777777" w:rsidR="00CE22C6" w:rsidRPr="00AA5B27" w:rsidRDefault="00CE22C6" w:rsidP="001B67DC">
            <w:pPr>
              <w:spacing w:line="240" w:lineRule="auto"/>
              <w:jc w:val="left"/>
              <w:rPr>
                <w:color w:val="auto"/>
              </w:rPr>
            </w:pPr>
          </w:p>
        </w:tc>
      </w:tr>
      <w:tr w:rsidR="00CE22C6" w:rsidRPr="00AA5B27" w14:paraId="054AE9B9" w14:textId="77777777" w:rsidTr="00CE22C6">
        <w:trPr>
          <w:cantSplit/>
        </w:trPr>
        <w:tc>
          <w:tcPr>
            <w:tcW w:w="2184" w:type="dxa"/>
            <w:gridSpan w:val="2"/>
            <w:shd w:val="clear" w:color="auto" w:fill="D9E2F3"/>
            <w:tcMar>
              <w:top w:w="57" w:type="dxa"/>
              <w:left w:w="57" w:type="dxa"/>
              <w:bottom w:w="57" w:type="dxa"/>
              <w:right w:w="57" w:type="dxa"/>
            </w:tcMar>
            <w:vAlign w:val="center"/>
          </w:tcPr>
          <w:p w14:paraId="2A827E22" w14:textId="77777777" w:rsidR="00CE22C6" w:rsidRPr="000C243A" w:rsidRDefault="00CE22C6" w:rsidP="001B67DC">
            <w:pPr>
              <w:spacing w:line="240" w:lineRule="auto"/>
              <w:jc w:val="left"/>
              <w:rPr>
                <w:b/>
                <w:color w:val="auto"/>
              </w:rPr>
            </w:pPr>
            <w:r w:rsidRPr="000C243A">
              <w:rPr>
                <w:b/>
                <w:color w:val="auto"/>
              </w:rPr>
              <w:t>Fecha Inicio</w:t>
            </w:r>
          </w:p>
        </w:tc>
        <w:tc>
          <w:tcPr>
            <w:tcW w:w="1842" w:type="dxa"/>
            <w:vAlign w:val="center"/>
          </w:tcPr>
          <w:p w14:paraId="6B2D9F89" w14:textId="77777777" w:rsidR="00CE22C6" w:rsidRPr="00AA5B27" w:rsidRDefault="00CE22C6" w:rsidP="001B67DC">
            <w:pPr>
              <w:spacing w:line="240" w:lineRule="auto"/>
              <w:jc w:val="left"/>
              <w:rPr>
                <w:color w:val="auto"/>
              </w:rPr>
            </w:pPr>
          </w:p>
        </w:tc>
        <w:tc>
          <w:tcPr>
            <w:tcW w:w="2410" w:type="dxa"/>
            <w:shd w:val="clear" w:color="auto" w:fill="D9E2F3"/>
            <w:vAlign w:val="center"/>
          </w:tcPr>
          <w:p w14:paraId="504E4C05" w14:textId="77777777" w:rsidR="00CE22C6" w:rsidRPr="000C243A" w:rsidRDefault="00CE22C6" w:rsidP="001B67DC">
            <w:pPr>
              <w:spacing w:line="240" w:lineRule="auto"/>
              <w:jc w:val="left"/>
              <w:rPr>
                <w:b/>
                <w:color w:val="auto"/>
              </w:rPr>
            </w:pPr>
            <w:r w:rsidRPr="000C243A">
              <w:rPr>
                <w:b/>
                <w:color w:val="auto"/>
              </w:rPr>
              <w:t>Fecha Vencimiento</w:t>
            </w:r>
          </w:p>
        </w:tc>
        <w:tc>
          <w:tcPr>
            <w:tcW w:w="1951" w:type="dxa"/>
            <w:vAlign w:val="center"/>
          </w:tcPr>
          <w:p w14:paraId="66C74264" w14:textId="77777777" w:rsidR="00CE22C6" w:rsidRPr="00AA5B27" w:rsidRDefault="00CE22C6" w:rsidP="001B67DC">
            <w:pPr>
              <w:spacing w:line="240" w:lineRule="auto"/>
              <w:jc w:val="left"/>
              <w:rPr>
                <w:color w:val="auto"/>
              </w:rPr>
            </w:pPr>
          </w:p>
        </w:tc>
      </w:tr>
      <w:tr w:rsidR="00CE22C6" w:rsidRPr="00AA5B27" w14:paraId="5F5CB995" w14:textId="77777777" w:rsidTr="00CE22C6">
        <w:trPr>
          <w:cantSplit/>
        </w:trPr>
        <w:tc>
          <w:tcPr>
            <w:tcW w:w="2184" w:type="dxa"/>
            <w:gridSpan w:val="2"/>
            <w:shd w:val="clear" w:color="auto" w:fill="D9E2F3"/>
            <w:tcMar>
              <w:top w:w="57" w:type="dxa"/>
              <w:left w:w="57" w:type="dxa"/>
              <w:bottom w:w="57" w:type="dxa"/>
              <w:right w:w="57" w:type="dxa"/>
            </w:tcMar>
            <w:vAlign w:val="center"/>
          </w:tcPr>
          <w:p w14:paraId="25F50732" w14:textId="77777777" w:rsidR="00CE22C6" w:rsidRPr="000C243A" w:rsidRDefault="00CE22C6" w:rsidP="001B67DC">
            <w:pPr>
              <w:spacing w:line="240" w:lineRule="auto"/>
              <w:jc w:val="left"/>
              <w:rPr>
                <w:b/>
                <w:color w:val="auto"/>
              </w:rPr>
            </w:pPr>
            <w:r w:rsidRPr="000C243A">
              <w:rPr>
                <w:b/>
                <w:color w:val="auto"/>
              </w:rPr>
              <w:t>Recursos</w:t>
            </w:r>
          </w:p>
        </w:tc>
        <w:tc>
          <w:tcPr>
            <w:tcW w:w="6203" w:type="dxa"/>
            <w:gridSpan w:val="3"/>
            <w:vAlign w:val="center"/>
          </w:tcPr>
          <w:p w14:paraId="4421CA5A" w14:textId="77777777" w:rsidR="00CE22C6" w:rsidRPr="00AA5B27" w:rsidRDefault="00CE22C6" w:rsidP="001B67DC">
            <w:pPr>
              <w:spacing w:line="240" w:lineRule="auto"/>
              <w:jc w:val="left"/>
              <w:rPr>
                <w:color w:val="auto"/>
              </w:rPr>
            </w:pPr>
          </w:p>
        </w:tc>
      </w:tr>
      <w:tr w:rsidR="00CE22C6" w:rsidRPr="00AA5B27" w14:paraId="563F411E" w14:textId="77777777" w:rsidTr="00CE22C6">
        <w:trPr>
          <w:cantSplit/>
        </w:trPr>
        <w:tc>
          <w:tcPr>
            <w:tcW w:w="2184" w:type="dxa"/>
            <w:gridSpan w:val="2"/>
            <w:shd w:val="clear" w:color="auto" w:fill="D9E2F3"/>
            <w:tcMar>
              <w:top w:w="57" w:type="dxa"/>
              <w:left w:w="57" w:type="dxa"/>
              <w:bottom w:w="57" w:type="dxa"/>
              <w:right w:w="57" w:type="dxa"/>
            </w:tcMar>
            <w:vAlign w:val="center"/>
          </w:tcPr>
          <w:p w14:paraId="03486FA3" w14:textId="77777777" w:rsidR="00CE22C6" w:rsidRPr="000C243A" w:rsidRDefault="00CE22C6" w:rsidP="001B67DC">
            <w:pPr>
              <w:spacing w:line="240" w:lineRule="auto"/>
              <w:jc w:val="left"/>
              <w:rPr>
                <w:b/>
                <w:color w:val="auto"/>
              </w:rPr>
            </w:pPr>
            <w:r w:rsidRPr="000C243A">
              <w:rPr>
                <w:b/>
                <w:color w:val="auto"/>
              </w:rPr>
              <w:t>Indicador Avance</w:t>
            </w:r>
          </w:p>
        </w:tc>
        <w:tc>
          <w:tcPr>
            <w:tcW w:w="6203" w:type="dxa"/>
            <w:gridSpan w:val="3"/>
            <w:vAlign w:val="center"/>
          </w:tcPr>
          <w:p w14:paraId="0CEF5FEA" w14:textId="77777777" w:rsidR="00CE22C6" w:rsidRPr="00AA5B27" w:rsidRDefault="00CE22C6" w:rsidP="001B67DC">
            <w:pPr>
              <w:spacing w:line="240" w:lineRule="auto"/>
              <w:jc w:val="left"/>
              <w:rPr>
                <w:color w:val="auto"/>
              </w:rPr>
            </w:pPr>
          </w:p>
        </w:tc>
      </w:tr>
    </w:tbl>
    <w:p w14:paraId="3B65795A" w14:textId="53B1F3B4" w:rsidR="00CE22C6" w:rsidRPr="005523F4" w:rsidRDefault="00CE22C6" w:rsidP="00D85701">
      <w:pPr>
        <w:rPr>
          <w:color w:val="auto"/>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8344A0" w14:paraId="579B48C7" w14:textId="77777777" w:rsidTr="001B67DC">
        <w:trPr>
          <w:cantSplit/>
        </w:trPr>
        <w:tc>
          <w:tcPr>
            <w:tcW w:w="1050" w:type="dxa"/>
            <w:tcMar>
              <w:top w:w="57" w:type="dxa"/>
              <w:left w:w="57" w:type="dxa"/>
              <w:bottom w:w="57" w:type="dxa"/>
              <w:right w:w="57" w:type="dxa"/>
            </w:tcMar>
            <w:vAlign w:val="center"/>
          </w:tcPr>
          <w:p w14:paraId="48C6FB08" w14:textId="1DD8F4D6" w:rsidR="00CE22C6" w:rsidRPr="008344A0" w:rsidRDefault="008344A0" w:rsidP="008344A0">
            <w:pPr>
              <w:spacing w:line="240" w:lineRule="auto"/>
              <w:jc w:val="center"/>
              <w:rPr>
                <w:b/>
                <w:color w:val="auto"/>
              </w:rPr>
            </w:pPr>
            <w:r w:rsidRPr="008344A0">
              <w:rPr>
                <w:b/>
                <w:color w:val="auto"/>
              </w:rPr>
              <w:lastRenderedPageBreak/>
              <w:t>6</w:t>
            </w:r>
          </w:p>
        </w:tc>
        <w:tc>
          <w:tcPr>
            <w:tcW w:w="7337" w:type="dxa"/>
            <w:gridSpan w:val="4"/>
            <w:tcMar>
              <w:top w:w="57" w:type="dxa"/>
              <w:left w:w="57" w:type="dxa"/>
              <w:bottom w:w="57" w:type="dxa"/>
              <w:right w:w="57" w:type="dxa"/>
            </w:tcMar>
            <w:vAlign w:val="center"/>
          </w:tcPr>
          <w:p w14:paraId="1499493C" w14:textId="77777777" w:rsidR="00CE22C6" w:rsidRPr="008344A0" w:rsidRDefault="00CE22C6" w:rsidP="001B67DC">
            <w:pPr>
              <w:spacing w:line="240" w:lineRule="auto"/>
              <w:jc w:val="left"/>
              <w:rPr>
                <w:b/>
                <w:color w:val="auto"/>
              </w:rPr>
            </w:pPr>
            <w:r w:rsidRPr="008344A0">
              <w:rPr>
                <w:b/>
                <w:color w:val="auto"/>
              </w:rPr>
              <w:t>&lt;&lt;Título&gt;&gt;</w:t>
            </w:r>
          </w:p>
        </w:tc>
      </w:tr>
      <w:tr w:rsidR="00CE22C6" w:rsidRPr="00AA5B27" w14:paraId="77EE02D3" w14:textId="77777777" w:rsidTr="001B67DC">
        <w:trPr>
          <w:cantSplit/>
        </w:trPr>
        <w:tc>
          <w:tcPr>
            <w:tcW w:w="8387" w:type="dxa"/>
            <w:gridSpan w:val="5"/>
            <w:tcMar>
              <w:top w:w="57" w:type="dxa"/>
              <w:left w:w="57" w:type="dxa"/>
              <w:bottom w:w="57" w:type="dxa"/>
              <w:right w:w="57" w:type="dxa"/>
            </w:tcMar>
            <w:vAlign w:val="center"/>
          </w:tcPr>
          <w:p w14:paraId="7B43ED28" w14:textId="77777777" w:rsidR="00CE22C6" w:rsidRPr="00AA5B27" w:rsidRDefault="00CE22C6" w:rsidP="001B67DC">
            <w:pPr>
              <w:spacing w:line="240" w:lineRule="auto"/>
              <w:jc w:val="left"/>
              <w:rPr>
                <w:color w:val="auto"/>
              </w:rPr>
            </w:pPr>
            <w:r w:rsidRPr="00AA5B27">
              <w:rPr>
                <w:color w:val="auto"/>
              </w:rPr>
              <w:t>&lt;&lt;Descripción&gt;&gt;</w:t>
            </w:r>
          </w:p>
        </w:tc>
      </w:tr>
      <w:tr w:rsidR="00CE22C6" w:rsidRPr="00AA5B27" w14:paraId="782A0992" w14:textId="77777777" w:rsidTr="00CE22C6">
        <w:trPr>
          <w:cantSplit/>
        </w:trPr>
        <w:tc>
          <w:tcPr>
            <w:tcW w:w="2184" w:type="dxa"/>
            <w:gridSpan w:val="2"/>
            <w:shd w:val="clear" w:color="auto" w:fill="D9E2F3"/>
            <w:tcMar>
              <w:top w:w="57" w:type="dxa"/>
              <w:left w:w="57" w:type="dxa"/>
              <w:bottom w:w="57" w:type="dxa"/>
              <w:right w:w="57" w:type="dxa"/>
            </w:tcMar>
            <w:vAlign w:val="center"/>
          </w:tcPr>
          <w:p w14:paraId="00EF5D0E" w14:textId="77777777" w:rsidR="00CE22C6" w:rsidRPr="000C243A" w:rsidRDefault="00CE22C6" w:rsidP="001B67DC">
            <w:pPr>
              <w:spacing w:line="240" w:lineRule="auto"/>
              <w:jc w:val="left"/>
              <w:rPr>
                <w:b/>
                <w:color w:val="auto"/>
              </w:rPr>
            </w:pPr>
            <w:r w:rsidRPr="000C243A">
              <w:rPr>
                <w:b/>
                <w:color w:val="auto"/>
              </w:rPr>
              <w:t>Responsable</w:t>
            </w:r>
          </w:p>
        </w:tc>
        <w:tc>
          <w:tcPr>
            <w:tcW w:w="6203" w:type="dxa"/>
            <w:gridSpan w:val="3"/>
            <w:vAlign w:val="center"/>
          </w:tcPr>
          <w:p w14:paraId="79D1940F" w14:textId="77777777" w:rsidR="00CE22C6" w:rsidRPr="00AA5B27" w:rsidRDefault="00CE22C6" w:rsidP="001B67DC">
            <w:pPr>
              <w:spacing w:line="240" w:lineRule="auto"/>
              <w:jc w:val="left"/>
              <w:rPr>
                <w:color w:val="auto"/>
              </w:rPr>
            </w:pPr>
          </w:p>
        </w:tc>
      </w:tr>
      <w:tr w:rsidR="00CE22C6" w:rsidRPr="00AA5B27" w14:paraId="1F54E924" w14:textId="77777777" w:rsidTr="00CE22C6">
        <w:trPr>
          <w:cantSplit/>
        </w:trPr>
        <w:tc>
          <w:tcPr>
            <w:tcW w:w="2184" w:type="dxa"/>
            <w:gridSpan w:val="2"/>
            <w:shd w:val="clear" w:color="auto" w:fill="D9E2F3"/>
            <w:tcMar>
              <w:top w:w="57" w:type="dxa"/>
              <w:left w:w="57" w:type="dxa"/>
              <w:bottom w:w="57" w:type="dxa"/>
              <w:right w:w="57" w:type="dxa"/>
            </w:tcMar>
            <w:vAlign w:val="center"/>
          </w:tcPr>
          <w:p w14:paraId="7FBE10A9" w14:textId="77777777" w:rsidR="00CE22C6" w:rsidRPr="000C243A" w:rsidRDefault="00CE22C6" w:rsidP="001B67DC">
            <w:pPr>
              <w:spacing w:line="240" w:lineRule="auto"/>
              <w:jc w:val="left"/>
              <w:rPr>
                <w:b/>
                <w:color w:val="auto"/>
              </w:rPr>
            </w:pPr>
            <w:r w:rsidRPr="000C243A">
              <w:rPr>
                <w:b/>
                <w:color w:val="auto"/>
              </w:rPr>
              <w:t>Fecha Inicio</w:t>
            </w:r>
          </w:p>
        </w:tc>
        <w:tc>
          <w:tcPr>
            <w:tcW w:w="1842" w:type="dxa"/>
            <w:vAlign w:val="center"/>
          </w:tcPr>
          <w:p w14:paraId="39920F84" w14:textId="77777777" w:rsidR="00CE22C6" w:rsidRPr="00AA5B27" w:rsidRDefault="00CE22C6" w:rsidP="001B67DC">
            <w:pPr>
              <w:spacing w:line="240" w:lineRule="auto"/>
              <w:jc w:val="left"/>
              <w:rPr>
                <w:color w:val="auto"/>
              </w:rPr>
            </w:pPr>
          </w:p>
        </w:tc>
        <w:tc>
          <w:tcPr>
            <w:tcW w:w="2410" w:type="dxa"/>
            <w:shd w:val="clear" w:color="auto" w:fill="D9E2F3"/>
            <w:vAlign w:val="center"/>
          </w:tcPr>
          <w:p w14:paraId="336A18FD" w14:textId="77777777" w:rsidR="00CE22C6" w:rsidRPr="000C243A" w:rsidRDefault="00CE22C6" w:rsidP="001B67DC">
            <w:pPr>
              <w:spacing w:line="240" w:lineRule="auto"/>
              <w:jc w:val="left"/>
              <w:rPr>
                <w:b/>
                <w:color w:val="auto"/>
              </w:rPr>
            </w:pPr>
            <w:r w:rsidRPr="000C243A">
              <w:rPr>
                <w:b/>
                <w:color w:val="auto"/>
              </w:rPr>
              <w:t>Fecha Vencimiento</w:t>
            </w:r>
          </w:p>
        </w:tc>
        <w:tc>
          <w:tcPr>
            <w:tcW w:w="1951" w:type="dxa"/>
            <w:vAlign w:val="center"/>
          </w:tcPr>
          <w:p w14:paraId="084D7A2E" w14:textId="77777777" w:rsidR="00CE22C6" w:rsidRPr="00AA5B27" w:rsidRDefault="00CE22C6" w:rsidP="001B67DC">
            <w:pPr>
              <w:spacing w:line="240" w:lineRule="auto"/>
              <w:jc w:val="left"/>
              <w:rPr>
                <w:color w:val="auto"/>
              </w:rPr>
            </w:pPr>
          </w:p>
        </w:tc>
      </w:tr>
      <w:tr w:rsidR="00CE22C6" w:rsidRPr="00AA5B27" w14:paraId="612EEBB2" w14:textId="77777777" w:rsidTr="00CE22C6">
        <w:trPr>
          <w:cantSplit/>
        </w:trPr>
        <w:tc>
          <w:tcPr>
            <w:tcW w:w="2184" w:type="dxa"/>
            <w:gridSpan w:val="2"/>
            <w:shd w:val="clear" w:color="auto" w:fill="D9E2F3"/>
            <w:tcMar>
              <w:top w:w="57" w:type="dxa"/>
              <w:left w:w="57" w:type="dxa"/>
              <w:bottom w:w="57" w:type="dxa"/>
              <w:right w:w="57" w:type="dxa"/>
            </w:tcMar>
            <w:vAlign w:val="center"/>
          </w:tcPr>
          <w:p w14:paraId="1780C6EC" w14:textId="77777777" w:rsidR="00CE22C6" w:rsidRPr="000C243A" w:rsidRDefault="00CE22C6" w:rsidP="001B67DC">
            <w:pPr>
              <w:spacing w:line="240" w:lineRule="auto"/>
              <w:jc w:val="left"/>
              <w:rPr>
                <w:b/>
                <w:color w:val="auto"/>
              </w:rPr>
            </w:pPr>
            <w:r w:rsidRPr="000C243A">
              <w:rPr>
                <w:b/>
                <w:color w:val="auto"/>
              </w:rPr>
              <w:t>Recursos</w:t>
            </w:r>
          </w:p>
        </w:tc>
        <w:tc>
          <w:tcPr>
            <w:tcW w:w="6203" w:type="dxa"/>
            <w:gridSpan w:val="3"/>
            <w:vAlign w:val="center"/>
          </w:tcPr>
          <w:p w14:paraId="425C1218" w14:textId="77777777" w:rsidR="00CE22C6" w:rsidRPr="00AA5B27" w:rsidRDefault="00CE22C6" w:rsidP="001B67DC">
            <w:pPr>
              <w:spacing w:line="240" w:lineRule="auto"/>
              <w:jc w:val="left"/>
              <w:rPr>
                <w:color w:val="auto"/>
              </w:rPr>
            </w:pPr>
          </w:p>
        </w:tc>
      </w:tr>
      <w:tr w:rsidR="00CE22C6" w:rsidRPr="00AA5B27" w14:paraId="693264C5" w14:textId="77777777" w:rsidTr="00CE22C6">
        <w:trPr>
          <w:cantSplit/>
        </w:trPr>
        <w:tc>
          <w:tcPr>
            <w:tcW w:w="2184" w:type="dxa"/>
            <w:gridSpan w:val="2"/>
            <w:shd w:val="clear" w:color="auto" w:fill="D9E2F3"/>
            <w:tcMar>
              <w:top w:w="57" w:type="dxa"/>
              <w:left w:w="57" w:type="dxa"/>
              <w:bottom w:w="57" w:type="dxa"/>
              <w:right w:w="57" w:type="dxa"/>
            </w:tcMar>
            <w:vAlign w:val="center"/>
          </w:tcPr>
          <w:p w14:paraId="601508B8" w14:textId="77777777" w:rsidR="00CE22C6" w:rsidRPr="000C243A" w:rsidRDefault="00CE22C6" w:rsidP="001B67DC">
            <w:pPr>
              <w:spacing w:line="240" w:lineRule="auto"/>
              <w:jc w:val="left"/>
              <w:rPr>
                <w:b/>
                <w:color w:val="auto"/>
              </w:rPr>
            </w:pPr>
            <w:r w:rsidRPr="000C243A">
              <w:rPr>
                <w:b/>
                <w:color w:val="auto"/>
              </w:rPr>
              <w:t>Indicador Avance</w:t>
            </w:r>
          </w:p>
        </w:tc>
        <w:tc>
          <w:tcPr>
            <w:tcW w:w="6203" w:type="dxa"/>
            <w:gridSpan w:val="3"/>
            <w:vAlign w:val="center"/>
          </w:tcPr>
          <w:p w14:paraId="21FC5AC1" w14:textId="77777777" w:rsidR="00CE22C6" w:rsidRPr="00AA5B27" w:rsidRDefault="00CE22C6" w:rsidP="001B67DC">
            <w:pPr>
              <w:spacing w:line="240" w:lineRule="auto"/>
              <w:jc w:val="left"/>
              <w:rPr>
                <w:color w:val="auto"/>
              </w:rPr>
            </w:pPr>
          </w:p>
        </w:tc>
      </w:tr>
    </w:tbl>
    <w:p w14:paraId="6CDF2CCF" w14:textId="4D50BE6B" w:rsidR="00CE22C6" w:rsidRPr="005523F4" w:rsidRDefault="00CE22C6" w:rsidP="00D85701">
      <w:pPr>
        <w:rPr>
          <w:color w:val="auto"/>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4C1973" w14:paraId="66C149D8" w14:textId="77777777" w:rsidTr="001B67DC">
        <w:trPr>
          <w:cantSplit/>
        </w:trPr>
        <w:tc>
          <w:tcPr>
            <w:tcW w:w="1050" w:type="dxa"/>
            <w:tcMar>
              <w:top w:w="57" w:type="dxa"/>
              <w:left w:w="57" w:type="dxa"/>
              <w:bottom w:w="57" w:type="dxa"/>
              <w:right w:w="57" w:type="dxa"/>
            </w:tcMar>
            <w:vAlign w:val="center"/>
          </w:tcPr>
          <w:p w14:paraId="53ABFF75" w14:textId="27BB541C" w:rsidR="00CE22C6" w:rsidRPr="004C1973" w:rsidRDefault="004C1973" w:rsidP="004C1973">
            <w:pPr>
              <w:spacing w:line="240" w:lineRule="auto"/>
              <w:jc w:val="center"/>
              <w:rPr>
                <w:b/>
                <w:color w:val="auto"/>
              </w:rPr>
            </w:pPr>
            <w:r w:rsidRPr="004C1973">
              <w:rPr>
                <w:b/>
                <w:color w:val="auto"/>
              </w:rPr>
              <w:t>7</w:t>
            </w:r>
          </w:p>
        </w:tc>
        <w:tc>
          <w:tcPr>
            <w:tcW w:w="7337" w:type="dxa"/>
            <w:gridSpan w:val="4"/>
            <w:tcMar>
              <w:top w:w="57" w:type="dxa"/>
              <w:left w:w="57" w:type="dxa"/>
              <w:bottom w:w="57" w:type="dxa"/>
              <w:right w:w="57" w:type="dxa"/>
            </w:tcMar>
            <w:vAlign w:val="center"/>
          </w:tcPr>
          <w:p w14:paraId="08740A71" w14:textId="77777777" w:rsidR="00CE22C6" w:rsidRPr="004C1973" w:rsidRDefault="00CE22C6" w:rsidP="001B67DC">
            <w:pPr>
              <w:spacing w:line="240" w:lineRule="auto"/>
              <w:jc w:val="left"/>
              <w:rPr>
                <w:b/>
                <w:color w:val="auto"/>
              </w:rPr>
            </w:pPr>
            <w:r w:rsidRPr="004C1973">
              <w:rPr>
                <w:b/>
                <w:color w:val="auto"/>
              </w:rPr>
              <w:t>&lt;&lt;Título&gt;&gt;</w:t>
            </w:r>
          </w:p>
        </w:tc>
      </w:tr>
      <w:tr w:rsidR="00CE22C6" w:rsidRPr="00AA5B27" w14:paraId="0C6B641C" w14:textId="77777777" w:rsidTr="001B67DC">
        <w:trPr>
          <w:cantSplit/>
        </w:trPr>
        <w:tc>
          <w:tcPr>
            <w:tcW w:w="8387" w:type="dxa"/>
            <w:gridSpan w:val="5"/>
            <w:tcMar>
              <w:top w:w="57" w:type="dxa"/>
              <w:left w:w="57" w:type="dxa"/>
              <w:bottom w:w="57" w:type="dxa"/>
              <w:right w:w="57" w:type="dxa"/>
            </w:tcMar>
            <w:vAlign w:val="center"/>
          </w:tcPr>
          <w:p w14:paraId="203AD789" w14:textId="77777777" w:rsidR="00CE22C6" w:rsidRPr="00AA5B27" w:rsidRDefault="00CE22C6" w:rsidP="001B67DC">
            <w:pPr>
              <w:spacing w:line="240" w:lineRule="auto"/>
              <w:jc w:val="left"/>
              <w:rPr>
                <w:color w:val="auto"/>
              </w:rPr>
            </w:pPr>
            <w:r w:rsidRPr="00AA5B27">
              <w:rPr>
                <w:color w:val="auto"/>
              </w:rPr>
              <w:t>&lt;&lt;Descripción&gt;&gt;</w:t>
            </w:r>
          </w:p>
        </w:tc>
      </w:tr>
      <w:tr w:rsidR="00CE22C6" w:rsidRPr="00AA5B27" w14:paraId="5BBA1857" w14:textId="77777777" w:rsidTr="00CE22C6">
        <w:trPr>
          <w:cantSplit/>
        </w:trPr>
        <w:tc>
          <w:tcPr>
            <w:tcW w:w="2184" w:type="dxa"/>
            <w:gridSpan w:val="2"/>
            <w:shd w:val="clear" w:color="auto" w:fill="D9E2F3"/>
            <w:tcMar>
              <w:top w:w="57" w:type="dxa"/>
              <w:left w:w="57" w:type="dxa"/>
              <w:bottom w:w="57" w:type="dxa"/>
              <w:right w:w="57" w:type="dxa"/>
            </w:tcMar>
            <w:vAlign w:val="center"/>
          </w:tcPr>
          <w:p w14:paraId="0EEC48A3" w14:textId="77777777" w:rsidR="00CE22C6" w:rsidRPr="000C243A" w:rsidRDefault="00CE22C6" w:rsidP="001B67DC">
            <w:pPr>
              <w:spacing w:line="240" w:lineRule="auto"/>
              <w:jc w:val="left"/>
              <w:rPr>
                <w:b/>
                <w:color w:val="auto"/>
              </w:rPr>
            </w:pPr>
            <w:r w:rsidRPr="000C243A">
              <w:rPr>
                <w:b/>
                <w:color w:val="auto"/>
              </w:rPr>
              <w:t>Responsable</w:t>
            </w:r>
          </w:p>
        </w:tc>
        <w:tc>
          <w:tcPr>
            <w:tcW w:w="6203" w:type="dxa"/>
            <w:gridSpan w:val="3"/>
            <w:vAlign w:val="center"/>
          </w:tcPr>
          <w:p w14:paraId="19AB4D1D" w14:textId="77777777" w:rsidR="00CE22C6" w:rsidRPr="00AA5B27" w:rsidRDefault="00CE22C6" w:rsidP="001B67DC">
            <w:pPr>
              <w:spacing w:line="240" w:lineRule="auto"/>
              <w:jc w:val="left"/>
              <w:rPr>
                <w:color w:val="auto"/>
              </w:rPr>
            </w:pPr>
          </w:p>
        </w:tc>
      </w:tr>
      <w:tr w:rsidR="00CE22C6" w:rsidRPr="00AA5B27" w14:paraId="065A3AA6" w14:textId="77777777" w:rsidTr="00CE22C6">
        <w:trPr>
          <w:cantSplit/>
        </w:trPr>
        <w:tc>
          <w:tcPr>
            <w:tcW w:w="2184" w:type="dxa"/>
            <w:gridSpan w:val="2"/>
            <w:shd w:val="clear" w:color="auto" w:fill="D9E2F3"/>
            <w:tcMar>
              <w:top w:w="57" w:type="dxa"/>
              <w:left w:w="57" w:type="dxa"/>
              <w:bottom w:w="57" w:type="dxa"/>
              <w:right w:w="57" w:type="dxa"/>
            </w:tcMar>
            <w:vAlign w:val="center"/>
          </w:tcPr>
          <w:p w14:paraId="0D44B466" w14:textId="77777777" w:rsidR="00CE22C6" w:rsidRPr="000C243A" w:rsidRDefault="00CE22C6" w:rsidP="001B67DC">
            <w:pPr>
              <w:spacing w:line="240" w:lineRule="auto"/>
              <w:jc w:val="left"/>
              <w:rPr>
                <w:b/>
                <w:color w:val="auto"/>
              </w:rPr>
            </w:pPr>
            <w:r w:rsidRPr="000C243A">
              <w:rPr>
                <w:b/>
                <w:color w:val="auto"/>
              </w:rPr>
              <w:t>Fecha Inicio</w:t>
            </w:r>
          </w:p>
        </w:tc>
        <w:tc>
          <w:tcPr>
            <w:tcW w:w="1842" w:type="dxa"/>
            <w:vAlign w:val="center"/>
          </w:tcPr>
          <w:p w14:paraId="1FC96B06" w14:textId="77777777" w:rsidR="00CE22C6" w:rsidRPr="00AA5B27" w:rsidRDefault="00CE22C6" w:rsidP="001B67DC">
            <w:pPr>
              <w:spacing w:line="240" w:lineRule="auto"/>
              <w:jc w:val="left"/>
              <w:rPr>
                <w:color w:val="auto"/>
              </w:rPr>
            </w:pPr>
          </w:p>
        </w:tc>
        <w:tc>
          <w:tcPr>
            <w:tcW w:w="2410" w:type="dxa"/>
            <w:shd w:val="clear" w:color="auto" w:fill="D9E2F3"/>
            <w:vAlign w:val="center"/>
          </w:tcPr>
          <w:p w14:paraId="0D1B80FA" w14:textId="77777777" w:rsidR="00CE22C6" w:rsidRPr="000C243A" w:rsidRDefault="00CE22C6" w:rsidP="001B67DC">
            <w:pPr>
              <w:spacing w:line="240" w:lineRule="auto"/>
              <w:jc w:val="left"/>
              <w:rPr>
                <w:b/>
                <w:color w:val="auto"/>
              </w:rPr>
            </w:pPr>
            <w:r w:rsidRPr="000C243A">
              <w:rPr>
                <w:b/>
                <w:color w:val="auto"/>
              </w:rPr>
              <w:t>Fecha Vencimiento</w:t>
            </w:r>
          </w:p>
        </w:tc>
        <w:tc>
          <w:tcPr>
            <w:tcW w:w="1951" w:type="dxa"/>
            <w:vAlign w:val="center"/>
          </w:tcPr>
          <w:p w14:paraId="732FA858" w14:textId="77777777" w:rsidR="00CE22C6" w:rsidRPr="00AA5B27" w:rsidRDefault="00CE22C6" w:rsidP="001B67DC">
            <w:pPr>
              <w:spacing w:line="240" w:lineRule="auto"/>
              <w:jc w:val="left"/>
              <w:rPr>
                <w:color w:val="auto"/>
              </w:rPr>
            </w:pPr>
          </w:p>
        </w:tc>
      </w:tr>
      <w:tr w:rsidR="00CE22C6" w:rsidRPr="00AA5B27" w14:paraId="3AED0B27" w14:textId="77777777" w:rsidTr="00CE22C6">
        <w:trPr>
          <w:cantSplit/>
        </w:trPr>
        <w:tc>
          <w:tcPr>
            <w:tcW w:w="2184" w:type="dxa"/>
            <w:gridSpan w:val="2"/>
            <w:shd w:val="clear" w:color="auto" w:fill="D9E2F3"/>
            <w:tcMar>
              <w:top w:w="57" w:type="dxa"/>
              <w:left w:w="57" w:type="dxa"/>
              <w:bottom w:w="57" w:type="dxa"/>
              <w:right w:w="57" w:type="dxa"/>
            </w:tcMar>
            <w:vAlign w:val="center"/>
          </w:tcPr>
          <w:p w14:paraId="4E889D63" w14:textId="77777777" w:rsidR="00CE22C6" w:rsidRPr="000C243A" w:rsidRDefault="00CE22C6" w:rsidP="001B67DC">
            <w:pPr>
              <w:spacing w:line="240" w:lineRule="auto"/>
              <w:jc w:val="left"/>
              <w:rPr>
                <w:b/>
                <w:color w:val="auto"/>
              </w:rPr>
            </w:pPr>
            <w:r w:rsidRPr="000C243A">
              <w:rPr>
                <w:b/>
                <w:color w:val="auto"/>
              </w:rPr>
              <w:t>Recursos</w:t>
            </w:r>
          </w:p>
        </w:tc>
        <w:tc>
          <w:tcPr>
            <w:tcW w:w="6203" w:type="dxa"/>
            <w:gridSpan w:val="3"/>
            <w:vAlign w:val="center"/>
          </w:tcPr>
          <w:p w14:paraId="6A0AC9CF" w14:textId="77777777" w:rsidR="00CE22C6" w:rsidRPr="00AA5B27" w:rsidRDefault="00CE22C6" w:rsidP="001B67DC">
            <w:pPr>
              <w:spacing w:line="240" w:lineRule="auto"/>
              <w:jc w:val="left"/>
              <w:rPr>
                <w:color w:val="auto"/>
              </w:rPr>
            </w:pPr>
          </w:p>
        </w:tc>
      </w:tr>
      <w:tr w:rsidR="00CE22C6" w:rsidRPr="00AA5B27" w14:paraId="34CF09A4" w14:textId="77777777" w:rsidTr="00CE22C6">
        <w:trPr>
          <w:cantSplit/>
        </w:trPr>
        <w:tc>
          <w:tcPr>
            <w:tcW w:w="2184" w:type="dxa"/>
            <w:gridSpan w:val="2"/>
            <w:shd w:val="clear" w:color="auto" w:fill="D9E2F3"/>
            <w:tcMar>
              <w:top w:w="57" w:type="dxa"/>
              <w:left w:w="57" w:type="dxa"/>
              <w:bottom w:w="57" w:type="dxa"/>
              <w:right w:w="57" w:type="dxa"/>
            </w:tcMar>
            <w:vAlign w:val="center"/>
          </w:tcPr>
          <w:p w14:paraId="32D1A1CC" w14:textId="77777777" w:rsidR="00CE22C6" w:rsidRPr="000C243A" w:rsidRDefault="00CE22C6" w:rsidP="001B67DC">
            <w:pPr>
              <w:spacing w:line="240" w:lineRule="auto"/>
              <w:jc w:val="left"/>
              <w:rPr>
                <w:b/>
                <w:color w:val="auto"/>
              </w:rPr>
            </w:pPr>
            <w:r w:rsidRPr="000C243A">
              <w:rPr>
                <w:b/>
                <w:color w:val="auto"/>
              </w:rPr>
              <w:t>Indicador Avance</w:t>
            </w:r>
          </w:p>
        </w:tc>
        <w:tc>
          <w:tcPr>
            <w:tcW w:w="6203" w:type="dxa"/>
            <w:gridSpan w:val="3"/>
            <w:vAlign w:val="center"/>
          </w:tcPr>
          <w:p w14:paraId="2F38E5A7" w14:textId="77777777" w:rsidR="00CE22C6" w:rsidRPr="00AA5B27" w:rsidRDefault="00CE22C6" w:rsidP="001B67DC">
            <w:pPr>
              <w:spacing w:line="240" w:lineRule="auto"/>
              <w:jc w:val="left"/>
              <w:rPr>
                <w:color w:val="auto"/>
              </w:rPr>
            </w:pPr>
          </w:p>
        </w:tc>
      </w:tr>
    </w:tbl>
    <w:p w14:paraId="2DA5FB72" w14:textId="05B1A77B" w:rsidR="00CE22C6" w:rsidRPr="005523F4" w:rsidRDefault="00CE22C6" w:rsidP="00D85701">
      <w:pPr>
        <w:rPr>
          <w:color w:val="auto"/>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7F730E" w14:paraId="0855312F" w14:textId="77777777" w:rsidTr="001B67DC">
        <w:trPr>
          <w:cantSplit/>
        </w:trPr>
        <w:tc>
          <w:tcPr>
            <w:tcW w:w="1050" w:type="dxa"/>
            <w:tcMar>
              <w:top w:w="57" w:type="dxa"/>
              <w:left w:w="57" w:type="dxa"/>
              <w:bottom w:w="57" w:type="dxa"/>
              <w:right w:w="57" w:type="dxa"/>
            </w:tcMar>
            <w:vAlign w:val="center"/>
          </w:tcPr>
          <w:p w14:paraId="4FBF3DD9" w14:textId="55FD87B7" w:rsidR="00CE22C6" w:rsidRPr="007F730E" w:rsidRDefault="007F730E" w:rsidP="007F730E">
            <w:pPr>
              <w:spacing w:line="240" w:lineRule="auto"/>
              <w:jc w:val="center"/>
              <w:rPr>
                <w:b/>
                <w:color w:val="auto"/>
              </w:rPr>
            </w:pPr>
            <w:r w:rsidRPr="007F730E">
              <w:rPr>
                <w:b/>
                <w:color w:val="auto"/>
              </w:rPr>
              <w:t>8</w:t>
            </w:r>
          </w:p>
        </w:tc>
        <w:tc>
          <w:tcPr>
            <w:tcW w:w="7337" w:type="dxa"/>
            <w:gridSpan w:val="4"/>
            <w:tcMar>
              <w:top w:w="57" w:type="dxa"/>
              <w:left w:w="57" w:type="dxa"/>
              <w:bottom w:w="57" w:type="dxa"/>
              <w:right w:w="57" w:type="dxa"/>
            </w:tcMar>
            <w:vAlign w:val="center"/>
          </w:tcPr>
          <w:p w14:paraId="76B49215" w14:textId="77777777" w:rsidR="00CE22C6" w:rsidRPr="007F730E" w:rsidRDefault="00CE22C6" w:rsidP="001B67DC">
            <w:pPr>
              <w:spacing w:line="240" w:lineRule="auto"/>
              <w:jc w:val="left"/>
              <w:rPr>
                <w:b/>
                <w:color w:val="auto"/>
              </w:rPr>
            </w:pPr>
            <w:r w:rsidRPr="007F730E">
              <w:rPr>
                <w:b/>
                <w:color w:val="auto"/>
              </w:rPr>
              <w:t>&lt;&lt;Título&gt;&gt;</w:t>
            </w:r>
          </w:p>
        </w:tc>
      </w:tr>
      <w:tr w:rsidR="00CE22C6" w:rsidRPr="00AA5B27" w14:paraId="5EE8AE03" w14:textId="77777777" w:rsidTr="001B67DC">
        <w:trPr>
          <w:cantSplit/>
        </w:trPr>
        <w:tc>
          <w:tcPr>
            <w:tcW w:w="8387" w:type="dxa"/>
            <w:gridSpan w:val="5"/>
            <w:tcMar>
              <w:top w:w="57" w:type="dxa"/>
              <w:left w:w="57" w:type="dxa"/>
              <w:bottom w:w="57" w:type="dxa"/>
              <w:right w:w="57" w:type="dxa"/>
            </w:tcMar>
            <w:vAlign w:val="center"/>
          </w:tcPr>
          <w:p w14:paraId="474C8DCC" w14:textId="77777777" w:rsidR="00CE22C6" w:rsidRPr="00AA5B27" w:rsidRDefault="00CE22C6" w:rsidP="001B67DC">
            <w:pPr>
              <w:spacing w:line="240" w:lineRule="auto"/>
              <w:jc w:val="left"/>
              <w:rPr>
                <w:color w:val="auto"/>
              </w:rPr>
            </w:pPr>
            <w:r w:rsidRPr="00AA5B27">
              <w:rPr>
                <w:color w:val="auto"/>
              </w:rPr>
              <w:t>&lt;&lt;Descripción&gt;&gt;</w:t>
            </w:r>
          </w:p>
        </w:tc>
      </w:tr>
      <w:tr w:rsidR="00CE22C6" w:rsidRPr="00AA5B27" w14:paraId="58F134E1" w14:textId="77777777" w:rsidTr="00CE22C6">
        <w:trPr>
          <w:cantSplit/>
        </w:trPr>
        <w:tc>
          <w:tcPr>
            <w:tcW w:w="2184" w:type="dxa"/>
            <w:gridSpan w:val="2"/>
            <w:shd w:val="clear" w:color="auto" w:fill="D9E2F3"/>
            <w:tcMar>
              <w:top w:w="57" w:type="dxa"/>
              <w:left w:w="57" w:type="dxa"/>
              <w:bottom w:w="57" w:type="dxa"/>
              <w:right w:w="57" w:type="dxa"/>
            </w:tcMar>
            <w:vAlign w:val="center"/>
          </w:tcPr>
          <w:p w14:paraId="1F68A04E" w14:textId="77777777" w:rsidR="00CE22C6" w:rsidRPr="000C243A" w:rsidRDefault="00CE22C6" w:rsidP="001B67DC">
            <w:pPr>
              <w:spacing w:line="240" w:lineRule="auto"/>
              <w:jc w:val="left"/>
              <w:rPr>
                <w:b/>
                <w:color w:val="auto"/>
              </w:rPr>
            </w:pPr>
            <w:r w:rsidRPr="000C243A">
              <w:rPr>
                <w:b/>
                <w:color w:val="auto"/>
              </w:rPr>
              <w:t>Responsable</w:t>
            </w:r>
          </w:p>
        </w:tc>
        <w:tc>
          <w:tcPr>
            <w:tcW w:w="6203" w:type="dxa"/>
            <w:gridSpan w:val="3"/>
            <w:vAlign w:val="center"/>
          </w:tcPr>
          <w:p w14:paraId="0BDA8371" w14:textId="77777777" w:rsidR="00CE22C6" w:rsidRPr="00AA5B27" w:rsidRDefault="00CE22C6" w:rsidP="001B67DC">
            <w:pPr>
              <w:spacing w:line="240" w:lineRule="auto"/>
              <w:jc w:val="left"/>
              <w:rPr>
                <w:color w:val="auto"/>
              </w:rPr>
            </w:pPr>
          </w:p>
        </w:tc>
      </w:tr>
      <w:tr w:rsidR="00CE22C6" w:rsidRPr="00AA5B27" w14:paraId="32EB26DD" w14:textId="77777777" w:rsidTr="00CE22C6">
        <w:trPr>
          <w:cantSplit/>
        </w:trPr>
        <w:tc>
          <w:tcPr>
            <w:tcW w:w="2184" w:type="dxa"/>
            <w:gridSpan w:val="2"/>
            <w:shd w:val="clear" w:color="auto" w:fill="D9E2F3"/>
            <w:tcMar>
              <w:top w:w="57" w:type="dxa"/>
              <w:left w:w="57" w:type="dxa"/>
              <w:bottom w:w="57" w:type="dxa"/>
              <w:right w:w="57" w:type="dxa"/>
            </w:tcMar>
            <w:vAlign w:val="center"/>
          </w:tcPr>
          <w:p w14:paraId="388689BC" w14:textId="77777777" w:rsidR="00CE22C6" w:rsidRPr="000C243A" w:rsidRDefault="00CE22C6" w:rsidP="001B67DC">
            <w:pPr>
              <w:spacing w:line="240" w:lineRule="auto"/>
              <w:jc w:val="left"/>
              <w:rPr>
                <w:b/>
                <w:color w:val="auto"/>
              </w:rPr>
            </w:pPr>
            <w:r w:rsidRPr="000C243A">
              <w:rPr>
                <w:b/>
                <w:color w:val="auto"/>
              </w:rPr>
              <w:t>Fecha Inicio</w:t>
            </w:r>
          </w:p>
        </w:tc>
        <w:tc>
          <w:tcPr>
            <w:tcW w:w="1842" w:type="dxa"/>
            <w:vAlign w:val="center"/>
          </w:tcPr>
          <w:p w14:paraId="1C5EBDA7" w14:textId="77777777" w:rsidR="00CE22C6" w:rsidRPr="00AA5B27" w:rsidRDefault="00CE22C6" w:rsidP="001B67DC">
            <w:pPr>
              <w:spacing w:line="240" w:lineRule="auto"/>
              <w:jc w:val="left"/>
              <w:rPr>
                <w:color w:val="auto"/>
              </w:rPr>
            </w:pPr>
          </w:p>
        </w:tc>
        <w:tc>
          <w:tcPr>
            <w:tcW w:w="2410" w:type="dxa"/>
            <w:shd w:val="clear" w:color="auto" w:fill="D9E2F3"/>
            <w:vAlign w:val="center"/>
          </w:tcPr>
          <w:p w14:paraId="799E66AA" w14:textId="77777777" w:rsidR="00CE22C6" w:rsidRPr="000C243A" w:rsidRDefault="00CE22C6" w:rsidP="001B67DC">
            <w:pPr>
              <w:spacing w:line="240" w:lineRule="auto"/>
              <w:jc w:val="left"/>
              <w:rPr>
                <w:b/>
                <w:color w:val="auto"/>
              </w:rPr>
            </w:pPr>
            <w:r w:rsidRPr="000C243A">
              <w:rPr>
                <w:b/>
                <w:color w:val="auto"/>
              </w:rPr>
              <w:t>Fecha Vencimiento</w:t>
            </w:r>
          </w:p>
        </w:tc>
        <w:tc>
          <w:tcPr>
            <w:tcW w:w="1951" w:type="dxa"/>
            <w:vAlign w:val="center"/>
          </w:tcPr>
          <w:p w14:paraId="4CD56E09" w14:textId="77777777" w:rsidR="00CE22C6" w:rsidRPr="00AA5B27" w:rsidRDefault="00CE22C6" w:rsidP="001B67DC">
            <w:pPr>
              <w:spacing w:line="240" w:lineRule="auto"/>
              <w:jc w:val="left"/>
              <w:rPr>
                <w:color w:val="auto"/>
              </w:rPr>
            </w:pPr>
          </w:p>
        </w:tc>
      </w:tr>
      <w:tr w:rsidR="00CE22C6" w:rsidRPr="00AA5B27" w14:paraId="5C058311" w14:textId="77777777" w:rsidTr="00CE22C6">
        <w:trPr>
          <w:cantSplit/>
        </w:trPr>
        <w:tc>
          <w:tcPr>
            <w:tcW w:w="2184" w:type="dxa"/>
            <w:gridSpan w:val="2"/>
            <w:shd w:val="clear" w:color="auto" w:fill="D9E2F3"/>
            <w:tcMar>
              <w:top w:w="57" w:type="dxa"/>
              <w:left w:w="57" w:type="dxa"/>
              <w:bottom w:w="57" w:type="dxa"/>
              <w:right w:w="57" w:type="dxa"/>
            </w:tcMar>
            <w:vAlign w:val="center"/>
          </w:tcPr>
          <w:p w14:paraId="023EACBA" w14:textId="77777777" w:rsidR="00CE22C6" w:rsidRPr="000C243A" w:rsidRDefault="00CE22C6" w:rsidP="001B67DC">
            <w:pPr>
              <w:spacing w:line="240" w:lineRule="auto"/>
              <w:jc w:val="left"/>
              <w:rPr>
                <w:b/>
                <w:color w:val="auto"/>
              </w:rPr>
            </w:pPr>
            <w:r w:rsidRPr="000C243A">
              <w:rPr>
                <w:b/>
                <w:color w:val="auto"/>
              </w:rPr>
              <w:t>Recursos</w:t>
            </w:r>
          </w:p>
        </w:tc>
        <w:tc>
          <w:tcPr>
            <w:tcW w:w="6203" w:type="dxa"/>
            <w:gridSpan w:val="3"/>
            <w:vAlign w:val="center"/>
          </w:tcPr>
          <w:p w14:paraId="39751724" w14:textId="77777777" w:rsidR="00CE22C6" w:rsidRPr="00AA5B27" w:rsidRDefault="00CE22C6" w:rsidP="001B67DC">
            <w:pPr>
              <w:spacing w:line="240" w:lineRule="auto"/>
              <w:jc w:val="left"/>
              <w:rPr>
                <w:color w:val="auto"/>
              </w:rPr>
            </w:pPr>
          </w:p>
        </w:tc>
      </w:tr>
      <w:tr w:rsidR="00CE22C6" w:rsidRPr="00AA5B27" w14:paraId="33BF43C8" w14:textId="77777777" w:rsidTr="00CE22C6">
        <w:trPr>
          <w:cantSplit/>
        </w:trPr>
        <w:tc>
          <w:tcPr>
            <w:tcW w:w="2184" w:type="dxa"/>
            <w:gridSpan w:val="2"/>
            <w:shd w:val="clear" w:color="auto" w:fill="D9E2F3"/>
            <w:tcMar>
              <w:top w:w="57" w:type="dxa"/>
              <w:left w:w="57" w:type="dxa"/>
              <w:bottom w:w="57" w:type="dxa"/>
              <w:right w:w="57" w:type="dxa"/>
            </w:tcMar>
            <w:vAlign w:val="center"/>
          </w:tcPr>
          <w:p w14:paraId="5A81FC7D" w14:textId="77777777" w:rsidR="00CE22C6" w:rsidRPr="000C243A" w:rsidRDefault="00CE22C6" w:rsidP="001B67DC">
            <w:pPr>
              <w:spacing w:line="240" w:lineRule="auto"/>
              <w:jc w:val="left"/>
              <w:rPr>
                <w:b/>
                <w:color w:val="auto"/>
              </w:rPr>
            </w:pPr>
            <w:r w:rsidRPr="000C243A">
              <w:rPr>
                <w:b/>
                <w:color w:val="auto"/>
              </w:rPr>
              <w:t>Indicador Avance</w:t>
            </w:r>
          </w:p>
        </w:tc>
        <w:tc>
          <w:tcPr>
            <w:tcW w:w="6203" w:type="dxa"/>
            <w:gridSpan w:val="3"/>
            <w:vAlign w:val="center"/>
          </w:tcPr>
          <w:p w14:paraId="47C03508" w14:textId="77777777" w:rsidR="00CE22C6" w:rsidRPr="00AA5B27" w:rsidRDefault="00CE22C6" w:rsidP="001B67DC">
            <w:pPr>
              <w:spacing w:line="240" w:lineRule="auto"/>
              <w:jc w:val="left"/>
              <w:rPr>
                <w:color w:val="auto"/>
              </w:rPr>
            </w:pPr>
          </w:p>
        </w:tc>
      </w:tr>
    </w:tbl>
    <w:p w14:paraId="0B72D76E" w14:textId="4B981B42" w:rsidR="00CE22C6" w:rsidRPr="005523F4" w:rsidRDefault="00CE22C6" w:rsidP="00D85701">
      <w:pPr>
        <w:rPr>
          <w:color w:val="auto"/>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197509" w14:paraId="7C407045" w14:textId="77777777" w:rsidTr="001B67DC">
        <w:trPr>
          <w:cantSplit/>
        </w:trPr>
        <w:tc>
          <w:tcPr>
            <w:tcW w:w="1050" w:type="dxa"/>
            <w:tcMar>
              <w:top w:w="57" w:type="dxa"/>
              <w:left w:w="57" w:type="dxa"/>
              <w:bottom w:w="57" w:type="dxa"/>
              <w:right w:w="57" w:type="dxa"/>
            </w:tcMar>
            <w:vAlign w:val="center"/>
          </w:tcPr>
          <w:p w14:paraId="1F6E4D5D" w14:textId="6AB10E90" w:rsidR="00CE22C6" w:rsidRPr="00197509" w:rsidRDefault="00197509" w:rsidP="00197509">
            <w:pPr>
              <w:spacing w:line="240" w:lineRule="auto"/>
              <w:jc w:val="center"/>
              <w:rPr>
                <w:b/>
                <w:color w:val="auto"/>
              </w:rPr>
            </w:pPr>
            <w:r w:rsidRPr="00197509">
              <w:rPr>
                <w:b/>
                <w:color w:val="auto"/>
              </w:rPr>
              <w:t>9</w:t>
            </w:r>
          </w:p>
        </w:tc>
        <w:tc>
          <w:tcPr>
            <w:tcW w:w="7337" w:type="dxa"/>
            <w:gridSpan w:val="4"/>
            <w:tcMar>
              <w:top w:w="57" w:type="dxa"/>
              <w:left w:w="57" w:type="dxa"/>
              <w:bottom w:w="57" w:type="dxa"/>
              <w:right w:w="57" w:type="dxa"/>
            </w:tcMar>
            <w:vAlign w:val="center"/>
          </w:tcPr>
          <w:p w14:paraId="659ABC8E" w14:textId="77777777" w:rsidR="00CE22C6" w:rsidRPr="00197509" w:rsidRDefault="00CE22C6" w:rsidP="001B67DC">
            <w:pPr>
              <w:spacing w:line="240" w:lineRule="auto"/>
              <w:jc w:val="left"/>
              <w:rPr>
                <w:b/>
                <w:color w:val="auto"/>
              </w:rPr>
            </w:pPr>
            <w:r w:rsidRPr="00197509">
              <w:rPr>
                <w:b/>
                <w:color w:val="auto"/>
              </w:rPr>
              <w:t>&lt;&lt;Título&gt;&gt;</w:t>
            </w:r>
          </w:p>
        </w:tc>
      </w:tr>
      <w:tr w:rsidR="00CE22C6" w:rsidRPr="00AA5B27" w14:paraId="18FAA84E" w14:textId="77777777" w:rsidTr="001B67DC">
        <w:trPr>
          <w:cantSplit/>
        </w:trPr>
        <w:tc>
          <w:tcPr>
            <w:tcW w:w="8387" w:type="dxa"/>
            <w:gridSpan w:val="5"/>
            <w:tcMar>
              <w:top w:w="57" w:type="dxa"/>
              <w:left w:w="57" w:type="dxa"/>
              <w:bottom w:w="57" w:type="dxa"/>
              <w:right w:w="57" w:type="dxa"/>
            </w:tcMar>
            <w:vAlign w:val="center"/>
          </w:tcPr>
          <w:p w14:paraId="4F1FFB5B" w14:textId="77777777" w:rsidR="00CE22C6" w:rsidRPr="00AA5B27" w:rsidRDefault="00CE22C6" w:rsidP="001B67DC">
            <w:pPr>
              <w:spacing w:line="240" w:lineRule="auto"/>
              <w:jc w:val="left"/>
              <w:rPr>
                <w:color w:val="auto"/>
              </w:rPr>
            </w:pPr>
            <w:r w:rsidRPr="00AA5B27">
              <w:rPr>
                <w:color w:val="auto"/>
              </w:rPr>
              <w:t>&lt;&lt;Descripción&gt;&gt;</w:t>
            </w:r>
          </w:p>
        </w:tc>
      </w:tr>
      <w:tr w:rsidR="00CE22C6" w:rsidRPr="00AA5B27" w14:paraId="01A13D5D" w14:textId="77777777" w:rsidTr="00CE22C6">
        <w:trPr>
          <w:cantSplit/>
        </w:trPr>
        <w:tc>
          <w:tcPr>
            <w:tcW w:w="2184" w:type="dxa"/>
            <w:gridSpan w:val="2"/>
            <w:shd w:val="clear" w:color="auto" w:fill="D9E2F3"/>
            <w:tcMar>
              <w:top w:w="57" w:type="dxa"/>
              <w:left w:w="57" w:type="dxa"/>
              <w:bottom w:w="57" w:type="dxa"/>
              <w:right w:w="57" w:type="dxa"/>
            </w:tcMar>
            <w:vAlign w:val="center"/>
          </w:tcPr>
          <w:p w14:paraId="63176E6F" w14:textId="77777777" w:rsidR="00CE22C6" w:rsidRPr="000C243A" w:rsidRDefault="00CE22C6" w:rsidP="001B67DC">
            <w:pPr>
              <w:spacing w:line="240" w:lineRule="auto"/>
              <w:jc w:val="left"/>
              <w:rPr>
                <w:b/>
                <w:color w:val="auto"/>
              </w:rPr>
            </w:pPr>
            <w:r w:rsidRPr="000C243A">
              <w:rPr>
                <w:b/>
                <w:color w:val="auto"/>
              </w:rPr>
              <w:t>Responsable</w:t>
            </w:r>
          </w:p>
        </w:tc>
        <w:tc>
          <w:tcPr>
            <w:tcW w:w="6203" w:type="dxa"/>
            <w:gridSpan w:val="3"/>
            <w:vAlign w:val="center"/>
          </w:tcPr>
          <w:p w14:paraId="14F477B6" w14:textId="77777777" w:rsidR="00CE22C6" w:rsidRPr="00AA5B27" w:rsidRDefault="00CE22C6" w:rsidP="001B67DC">
            <w:pPr>
              <w:spacing w:line="240" w:lineRule="auto"/>
              <w:jc w:val="left"/>
              <w:rPr>
                <w:color w:val="auto"/>
              </w:rPr>
            </w:pPr>
          </w:p>
        </w:tc>
      </w:tr>
      <w:tr w:rsidR="00CE22C6" w:rsidRPr="00AA5B27" w14:paraId="4F7FC7EE" w14:textId="77777777" w:rsidTr="00CE22C6">
        <w:trPr>
          <w:cantSplit/>
        </w:trPr>
        <w:tc>
          <w:tcPr>
            <w:tcW w:w="2184" w:type="dxa"/>
            <w:gridSpan w:val="2"/>
            <w:shd w:val="clear" w:color="auto" w:fill="D9E2F3"/>
            <w:tcMar>
              <w:top w:w="57" w:type="dxa"/>
              <w:left w:w="57" w:type="dxa"/>
              <w:bottom w:w="57" w:type="dxa"/>
              <w:right w:w="57" w:type="dxa"/>
            </w:tcMar>
            <w:vAlign w:val="center"/>
          </w:tcPr>
          <w:p w14:paraId="21BBCDC3" w14:textId="77777777" w:rsidR="00CE22C6" w:rsidRPr="000C243A" w:rsidRDefault="00CE22C6" w:rsidP="001B67DC">
            <w:pPr>
              <w:spacing w:line="240" w:lineRule="auto"/>
              <w:jc w:val="left"/>
              <w:rPr>
                <w:b/>
                <w:color w:val="auto"/>
              </w:rPr>
            </w:pPr>
            <w:r w:rsidRPr="000C243A">
              <w:rPr>
                <w:b/>
                <w:color w:val="auto"/>
              </w:rPr>
              <w:t>Fecha Inicio</w:t>
            </w:r>
          </w:p>
        </w:tc>
        <w:tc>
          <w:tcPr>
            <w:tcW w:w="1842" w:type="dxa"/>
            <w:vAlign w:val="center"/>
          </w:tcPr>
          <w:p w14:paraId="3CD1756D" w14:textId="77777777" w:rsidR="00CE22C6" w:rsidRPr="00AA5B27" w:rsidRDefault="00CE22C6" w:rsidP="001B67DC">
            <w:pPr>
              <w:spacing w:line="240" w:lineRule="auto"/>
              <w:jc w:val="left"/>
              <w:rPr>
                <w:color w:val="auto"/>
              </w:rPr>
            </w:pPr>
          </w:p>
        </w:tc>
        <w:tc>
          <w:tcPr>
            <w:tcW w:w="2410" w:type="dxa"/>
            <w:shd w:val="clear" w:color="auto" w:fill="D9E2F3"/>
            <w:vAlign w:val="center"/>
          </w:tcPr>
          <w:p w14:paraId="4A92B5CB" w14:textId="77777777" w:rsidR="00CE22C6" w:rsidRPr="000C243A" w:rsidRDefault="00CE22C6" w:rsidP="001B67DC">
            <w:pPr>
              <w:spacing w:line="240" w:lineRule="auto"/>
              <w:jc w:val="left"/>
              <w:rPr>
                <w:b/>
                <w:color w:val="auto"/>
              </w:rPr>
            </w:pPr>
            <w:r w:rsidRPr="000C243A">
              <w:rPr>
                <w:b/>
                <w:color w:val="auto"/>
              </w:rPr>
              <w:t>Fecha Vencimiento</w:t>
            </w:r>
          </w:p>
        </w:tc>
        <w:tc>
          <w:tcPr>
            <w:tcW w:w="1951" w:type="dxa"/>
            <w:vAlign w:val="center"/>
          </w:tcPr>
          <w:p w14:paraId="79551126" w14:textId="77777777" w:rsidR="00CE22C6" w:rsidRPr="00AA5B27" w:rsidRDefault="00CE22C6" w:rsidP="001B67DC">
            <w:pPr>
              <w:spacing w:line="240" w:lineRule="auto"/>
              <w:jc w:val="left"/>
              <w:rPr>
                <w:color w:val="auto"/>
              </w:rPr>
            </w:pPr>
          </w:p>
        </w:tc>
      </w:tr>
      <w:tr w:rsidR="00CE22C6" w:rsidRPr="00AA5B27" w14:paraId="2702123B" w14:textId="77777777" w:rsidTr="00CE22C6">
        <w:trPr>
          <w:cantSplit/>
        </w:trPr>
        <w:tc>
          <w:tcPr>
            <w:tcW w:w="2184" w:type="dxa"/>
            <w:gridSpan w:val="2"/>
            <w:shd w:val="clear" w:color="auto" w:fill="D9E2F3"/>
            <w:tcMar>
              <w:top w:w="57" w:type="dxa"/>
              <w:left w:w="57" w:type="dxa"/>
              <w:bottom w:w="57" w:type="dxa"/>
              <w:right w:w="57" w:type="dxa"/>
            </w:tcMar>
            <w:vAlign w:val="center"/>
          </w:tcPr>
          <w:p w14:paraId="7425C94E" w14:textId="77777777" w:rsidR="00CE22C6" w:rsidRPr="000C243A" w:rsidRDefault="00CE22C6" w:rsidP="001B67DC">
            <w:pPr>
              <w:spacing w:line="240" w:lineRule="auto"/>
              <w:jc w:val="left"/>
              <w:rPr>
                <w:b/>
                <w:color w:val="auto"/>
              </w:rPr>
            </w:pPr>
            <w:r w:rsidRPr="000C243A">
              <w:rPr>
                <w:b/>
                <w:color w:val="auto"/>
              </w:rPr>
              <w:t>Recursos</w:t>
            </w:r>
          </w:p>
        </w:tc>
        <w:tc>
          <w:tcPr>
            <w:tcW w:w="6203" w:type="dxa"/>
            <w:gridSpan w:val="3"/>
            <w:vAlign w:val="center"/>
          </w:tcPr>
          <w:p w14:paraId="68A898FD" w14:textId="77777777" w:rsidR="00CE22C6" w:rsidRPr="00AA5B27" w:rsidRDefault="00CE22C6" w:rsidP="001B67DC">
            <w:pPr>
              <w:spacing w:line="240" w:lineRule="auto"/>
              <w:jc w:val="left"/>
              <w:rPr>
                <w:color w:val="auto"/>
              </w:rPr>
            </w:pPr>
          </w:p>
        </w:tc>
      </w:tr>
      <w:tr w:rsidR="00CE22C6" w:rsidRPr="00AA5B27" w14:paraId="0293232F" w14:textId="77777777" w:rsidTr="00CE22C6">
        <w:trPr>
          <w:cantSplit/>
        </w:trPr>
        <w:tc>
          <w:tcPr>
            <w:tcW w:w="2184" w:type="dxa"/>
            <w:gridSpan w:val="2"/>
            <w:shd w:val="clear" w:color="auto" w:fill="D9E2F3"/>
            <w:tcMar>
              <w:top w:w="57" w:type="dxa"/>
              <w:left w:w="57" w:type="dxa"/>
              <w:bottom w:w="57" w:type="dxa"/>
              <w:right w:w="57" w:type="dxa"/>
            </w:tcMar>
            <w:vAlign w:val="center"/>
          </w:tcPr>
          <w:p w14:paraId="15821FA1" w14:textId="77777777" w:rsidR="00CE22C6" w:rsidRPr="000C243A" w:rsidRDefault="00CE22C6" w:rsidP="001B67DC">
            <w:pPr>
              <w:spacing w:line="240" w:lineRule="auto"/>
              <w:jc w:val="left"/>
              <w:rPr>
                <w:b/>
                <w:color w:val="auto"/>
              </w:rPr>
            </w:pPr>
            <w:r w:rsidRPr="000C243A">
              <w:rPr>
                <w:b/>
                <w:color w:val="auto"/>
              </w:rPr>
              <w:t>Indicador Avance</w:t>
            </w:r>
          </w:p>
        </w:tc>
        <w:tc>
          <w:tcPr>
            <w:tcW w:w="6203" w:type="dxa"/>
            <w:gridSpan w:val="3"/>
            <w:vAlign w:val="center"/>
          </w:tcPr>
          <w:p w14:paraId="3C040DD3" w14:textId="77777777" w:rsidR="00CE22C6" w:rsidRPr="00AA5B27" w:rsidRDefault="00CE22C6" w:rsidP="001B67DC">
            <w:pPr>
              <w:spacing w:line="240" w:lineRule="auto"/>
              <w:jc w:val="left"/>
              <w:rPr>
                <w:color w:val="auto"/>
              </w:rPr>
            </w:pPr>
          </w:p>
        </w:tc>
      </w:tr>
    </w:tbl>
    <w:p w14:paraId="255A9762" w14:textId="61B97925" w:rsidR="00CE22C6" w:rsidRPr="005523F4" w:rsidRDefault="00CE22C6" w:rsidP="00D85701">
      <w:pPr>
        <w:rPr>
          <w:color w:val="auto"/>
        </w:rPr>
      </w:pPr>
    </w:p>
    <w:p w14:paraId="23696DB1" w14:textId="6AA89400" w:rsidR="00CE22C6" w:rsidRPr="005523F4" w:rsidRDefault="00CE22C6" w:rsidP="00D85701">
      <w:pPr>
        <w:rPr>
          <w:color w:val="auto"/>
        </w:rPr>
      </w:pPr>
    </w:p>
    <w:p w14:paraId="6042B8A9" w14:textId="7858AE23" w:rsidR="00862E49" w:rsidRDefault="00862E49" w:rsidP="00862E49">
      <w:r>
        <w:lastRenderedPageBreak/>
        <w:t>Considerando las actividades individualizadas previamente, la siguientes corresponde al plan de acción integrado</w:t>
      </w:r>
      <w:r w:rsidR="000259A7">
        <w:t xml:space="preserve"> (ver Figura 15)</w:t>
      </w:r>
      <w:r>
        <w:t>:</w:t>
      </w:r>
    </w:p>
    <w:p w14:paraId="004A680C" w14:textId="77777777" w:rsidR="00862E49" w:rsidRDefault="00862E49" w:rsidP="007763C7"/>
    <w:p w14:paraId="57592491" w14:textId="32359C98" w:rsidR="007763C7" w:rsidRDefault="007763C7" w:rsidP="007763C7"/>
    <w:p w14:paraId="4DC533F5" w14:textId="53BAA8BF" w:rsidR="007763C7" w:rsidRDefault="007763C7" w:rsidP="007763C7"/>
    <w:p w14:paraId="3AE89B00" w14:textId="088F3342" w:rsidR="007763C7" w:rsidRDefault="007763C7" w:rsidP="007763C7"/>
    <w:p w14:paraId="78AE1FCC" w14:textId="4B06D77C" w:rsidR="007763C7" w:rsidRDefault="007763C7" w:rsidP="007763C7"/>
    <w:p w14:paraId="60858BFB" w14:textId="77777777" w:rsidR="007763C7" w:rsidRDefault="007763C7" w:rsidP="007763C7"/>
    <w:p w14:paraId="0AAE8F48" w14:textId="65BB80F7" w:rsidR="007763C7" w:rsidRDefault="007763C7" w:rsidP="007763C7"/>
    <w:p w14:paraId="654F6C54" w14:textId="32FBC23C" w:rsidR="007763C7" w:rsidRDefault="007763C7" w:rsidP="007763C7"/>
    <w:p w14:paraId="7F574AF7" w14:textId="52E3D765" w:rsidR="007763C7" w:rsidRDefault="007763C7" w:rsidP="007763C7"/>
    <w:p w14:paraId="09CB2CAA" w14:textId="527D299B" w:rsidR="007763C7" w:rsidRDefault="007763C7" w:rsidP="007763C7"/>
    <w:p w14:paraId="26B213D3" w14:textId="18AF4A70" w:rsidR="007763C7" w:rsidRDefault="007763C7" w:rsidP="007763C7"/>
    <w:p w14:paraId="17C77ACA" w14:textId="5ABE5187" w:rsidR="007763C7" w:rsidRDefault="007763C7" w:rsidP="007763C7"/>
    <w:p w14:paraId="524A8015" w14:textId="0F208FE1" w:rsidR="007763C7" w:rsidRDefault="007763C7" w:rsidP="007763C7"/>
    <w:p w14:paraId="6F3C73F1" w14:textId="7D38D025" w:rsidR="007763C7" w:rsidRDefault="007763C7" w:rsidP="007763C7"/>
    <w:p w14:paraId="0796155A" w14:textId="7E581783" w:rsidR="007763C7" w:rsidRDefault="007763C7" w:rsidP="007763C7"/>
    <w:p w14:paraId="148AFC0C" w14:textId="32F40ACA" w:rsidR="007763C7" w:rsidRDefault="007763C7" w:rsidP="007763C7"/>
    <w:p w14:paraId="574EA439" w14:textId="7EFF0B6D" w:rsidR="007763C7" w:rsidRDefault="007763C7" w:rsidP="007763C7"/>
    <w:p w14:paraId="196643F2" w14:textId="03494B66" w:rsidR="007763C7" w:rsidRDefault="007763C7" w:rsidP="007763C7"/>
    <w:p w14:paraId="2DDE292D" w14:textId="3EDE61C4" w:rsidR="007763C7" w:rsidRDefault="007763C7" w:rsidP="007763C7"/>
    <w:p w14:paraId="74597271" w14:textId="26885BE1" w:rsidR="007763C7" w:rsidRDefault="007763C7" w:rsidP="007763C7"/>
    <w:p w14:paraId="58397FE8" w14:textId="30ECD7D3" w:rsidR="007763C7" w:rsidRDefault="007763C7" w:rsidP="007763C7"/>
    <w:p w14:paraId="09208CC0" w14:textId="40C46616" w:rsidR="007763C7" w:rsidRDefault="007763C7" w:rsidP="007763C7"/>
    <w:p w14:paraId="498D26A5" w14:textId="77777777" w:rsidR="007763C7" w:rsidRDefault="007763C7" w:rsidP="007763C7"/>
    <w:p w14:paraId="471C337B" w14:textId="25EB8B1F" w:rsidR="007763C7" w:rsidRDefault="007763C7" w:rsidP="007763C7"/>
    <w:p w14:paraId="5844E84C" w14:textId="669082C0" w:rsidR="00C24EA0" w:rsidRDefault="00C24EA0" w:rsidP="007763C7"/>
    <w:p w14:paraId="50F4E31B" w14:textId="77777777" w:rsidR="00C24EA0" w:rsidRDefault="00C24EA0" w:rsidP="007763C7"/>
    <w:p w14:paraId="32BD9859" w14:textId="46317AEA" w:rsidR="00862E49" w:rsidRDefault="006C4B98" w:rsidP="007763C7">
      <w:pPr>
        <w:pStyle w:val="Grfico1"/>
        <w:jc w:val="both"/>
      </w:pPr>
      <w:r>
        <w:t>Plan de Acción Implementación del Manual de Buenas Prácticas.</w:t>
      </w:r>
    </w:p>
    <w:p w14:paraId="36A3474A" w14:textId="5549232D" w:rsidR="00B168B0" w:rsidRPr="00956C03" w:rsidRDefault="006C4B98" w:rsidP="0073703E">
      <w:pPr>
        <w:pStyle w:val="Ttulo3"/>
      </w:pPr>
      <w:bookmarkStart w:id="72" w:name="_Toc525761470"/>
      <w:r>
        <w:br w:type="page"/>
      </w:r>
      <w:bookmarkStart w:id="73" w:name="_Toc529744738"/>
      <w:r w:rsidR="00B168B0" w:rsidRPr="00956C03">
        <w:lastRenderedPageBreak/>
        <w:t>Cronograma de Implementación</w:t>
      </w:r>
      <w:bookmarkEnd w:id="72"/>
      <w:bookmarkEnd w:id="73"/>
    </w:p>
    <w:p w14:paraId="5490D089" w14:textId="4D882274" w:rsidR="002C55A0" w:rsidRPr="00BF0814" w:rsidRDefault="00C442BF" w:rsidP="00910F20">
      <w:pPr>
        <w:rPr>
          <w:color w:val="FF0000"/>
        </w:rPr>
      </w:pPr>
      <w:r>
        <w:rPr>
          <w:color w:val="FF0000"/>
        </w:rPr>
        <w:t>&lt;&lt;completar&gt;&gt;</w:t>
      </w:r>
    </w:p>
    <w:p w14:paraId="5D08FEBB" w14:textId="601ECC91" w:rsidR="002C55A0" w:rsidRPr="00956C03" w:rsidRDefault="0081367F" w:rsidP="002C55A0">
      <w:pPr>
        <w:pStyle w:val="Ttulo2"/>
      </w:pPr>
      <w:bookmarkStart w:id="74" w:name="_Toc525761471"/>
      <w:r w:rsidRPr="00956C03">
        <w:br w:type="page"/>
      </w:r>
      <w:bookmarkStart w:id="75" w:name="_Toc529744739"/>
      <w:r w:rsidR="002C55A0" w:rsidRPr="00956C03">
        <w:lastRenderedPageBreak/>
        <w:t>Resultados</w:t>
      </w:r>
      <w:bookmarkEnd w:id="74"/>
      <w:bookmarkEnd w:id="75"/>
    </w:p>
    <w:p w14:paraId="4F4A611D" w14:textId="7A344EF3" w:rsidR="00306D2C" w:rsidRDefault="00306D2C" w:rsidP="00AB71E9">
      <w:pPr>
        <w:rPr>
          <w:color w:val="auto"/>
        </w:rPr>
      </w:pPr>
      <w:r w:rsidRPr="004C5999">
        <w:rPr>
          <w:color w:val="auto"/>
        </w:rPr>
        <w:t xml:space="preserve">Para efectos de la construcción del manual de buenas prácticas, en primer </w:t>
      </w:r>
      <w:r w:rsidR="007B0D34" w:rsidRPr="004C5999">
        <w:rPr>
          <w:color w:val="auto"/>
        </w:rPr>
        <w:t>lugar,</w:t>
      </w:r>
      <w:r w:rsidRPr="004C5999">
        <w:rPr>
          <w:color w:val="auto"/>
        </w:rPr>
        <w:t xml:space="preserve"> se identificaron los siguientes factores críticos para los proyectos informáticos que desarrolla ZOFRI S.A.:</w:t>
      </w:r>
    </w:p>
    <w:p w14:paraId="43C5B65D" w14:textId="77777777" w:rsidR="00FB6416" w:rsidRDefault="00FB6416" w:rsidP="00AB71E9">
      <w:pPr>
        <w:rPr>
          <w:color w:val="auto"/>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11"/>
      </w:tblGrid>
      <w:tr w:rsidR="00017800" w:rsidRPr="004C5999" w14:paraId="21089054" w14:textId="77777777" w:rsidTr="002B1A3B">
        <w:trPr>
          <w:jc w:val="center"/>
        </w:trPr>
        <w:tc>
          <w:tcPr>
            <w:tcW w:w="3911" w:type="dxa"/>
            <w:shd w:val="clear" w:color="auto" w:fill="D9E2F3"/>
            <w:tcMar>
              <w:top w:w="57" w:type="dxa"/>
              <w:left w:w="57" w:type="dxa"/>
              <w:bottom w:w="57" w:type="dxa"/>
              <w:right w:w="57" w:type="dxa"/>
            </w:tcMar>
          </w:tcPr>
          <w:p w14:paraId="099E82B2" w14:textId="2A11368F" w:rsidR="00017800" w:rsidRPr="002B1A3B" w:rsidRDefault="00017800" w:rsidP="002B1A3B">
            <w:pPr>
              <w:spacing w:line="240" w:lineRule="auto"/>
              <w:rPr>
                <w:b/>
                <w:color w:val="auto"/>
              </w:rPr>
            </w:pPr>
            <w:r w:rsidRPr="002B1A3B">
              <w:rPr>
                <w:b/>
                <w:color w:val="auto"/>
              </w:rPr>
              <w:t>Factor Crítico</w:t>
            </w:r>
          </w:p>
        </w:tc>
      </w:tr>
      <w:tr w:rsidR="00017800" w:rsidRPr="004C5999" w14:paraId="3F6353BE" w14:textId="77777777" w:rsidTr="002B1A3B">
        <w:trPr>
          <w:jc w:val="center"/>
        </w:trPr>
        <w:tc>
          <w:tcPr>
            <w:tcW w:w="3911" w:type="dxa"/>
            <w:shd w:val="clear" w:color="auto" w:fill="auto"/>
            <w:tcMar>
              <w:top w:w="57" w:type="dxa"/>
              <w:left w:w="57" w:type="dxa"/>
              <w:bottom w:w="57" w:type="dxa"/>
              <w:right w:w="57" w:type="dxa"/>
            </w:tcMar>
          </w:tcPr>
          <w:p w14:paraId="6635F776" w14:textId="6B7E622B" w:rsidR="00017800" w:rsidRPr="002B1A3B" w:rsidRDefault="00017800" w:rsidP="002B1A3B">
            <w:pPr>
              <w:spacing w:line="240" w:lineRule="auto"/>
              <w:rPr>
                <w:color w:val="auto"/>
              </w:rPr>
            </w:pPr>
            <w:r w:rsidRPr="002B1A3B">
              <w:rPr>
                <w:color w:val="auto"/>
              </w:rPr>
              <w:t>Inicialización</w:t>
            </w:r>
          </w:p>
        </w:tc>
      </w:tr>
      <w:tr w:rsidR="00017800" w:rsidRPr="004C5999" w14:paraId="2BFD0187" w14:textId="77777777" w:rsidTr="002B1A3B">
        <w:trPr>
          <w:jc w:val="center"/>
        </w:trPr>
        <w:tc>
          <w:tcPr>
            <w:tcW w:w="3911" w:type="dxa"/>
            <w:shd w:val="clear" w:color="auto" w:fill="auto"/>
            <w:tcMar>
              <w:top w:w="57" w:type="dxa"/>
              <w:left w:w="57" w:type="dxa"/>
              <w:bottom w:w="57" w:type="dxa"/>
              <w:right w:w="57" w:type="dxa"/>
            </w:tcMar>
          </w:tcPr>
          <w:p w14:paraId="1FA8DB97" w14:textId="628C08F2" w:rsidR="00017800" w:rsidRPr="002B1A3B" w:rsidRDefault="00017800" w:rsidP="002B1A3B">
            <w:pPr>
              <w:spacing w:line="240" w:lineRule="auto"/>
              <w:rPr>
                <w:color w:val="auto"/>
              </w:rPr>
            </w:pPr>
            <w:r w:rsidRPr="002B1A3B">
              <w:rPr>
                <w:color w:val="auto"/>
              </w:rPr>
              <w:t>Dirección</w:t>
            </w:r>
          </w:p>
        </w:tc>
      </w:tr>
      <w:tr w:rsidR="00017800" w:rsidRPr="004C5999" w14:paraId="4FE955F9" w14:textId="77777777" w:rsidTr="002B1A3B">
        <w:trPr>
          <w:jc w:val="center"/>
        </w:trPr>
        <w:tc>
          <w:tcPr>
            <w:tcW w:w="3911" w:type="dxa"/>
            <w:shd w:val="clear" w:color="auto" w:fill="auto"/>
            <w:tcMar>
              <w:top w:w="57" w:type="dxa"/>
              <w:left w:w="57" w:type="dxa"/>
              <w:bottom w:w="57" w:type="dxa"/>
              <w:right w:w="57" w:type="dxa"/>
            </w:tcMar>
          </w:tcPr>
          <w:p w14:paraId="717C7D8C" w14:textId="77BB1529" w:rsidR="00017800" w:rsidRPr="002B1A3B" w:rsidRDefault="00017800" w:rsidP="002B1A3B">
            <w:pPr>
              <w:spacing w:line="240" w:lineRule="auto"/>
              <w:rPr>
                <w:color w:val="auto"/>
              </w:rPr>
            </w:pPr>
            <w:r w:rsidRPr="002B1A3B">
              <w:rPr>
                <w:color w:val="auto"/>
              </w:rPr>
              <w:t>Planificación</w:t>
            </w:r>
          </w:p>
        </w:tc>
      </w:tr>
      <w:tr w:rsidR="00017800" w:rsidRPr="004C5999" w14:paraId="775433AE" w14:textId="77777777" w:rsidTr="002B1A3B">
        <w:trPr>
          <w:jc w:val="center"/>
        </w:trPr>
        <w:tc>
          <w:tcPr>
            <w:tcW w:w="3911" w:type="dxa"/>
            <w:shd w:val="clear" w:color="auto" w:fill="auto"/>
            <w:tcMar>
              <w:top w:w="57" w:type="dxa"/>
              <w:left w:w="57" w:type="dxa"/>
              <w:bottom w:w="57" w:type="dxa"/>
              <w:right w:w="57" w:type="dxa"/>
            </w:tcMar>
          </w:tcPr>
          <w:p w14:paraId="5F3109DC" w14:textId="71D025A7" w:rsidR="00017800" w:rsidRPr="002B1A3B" w:rsidRDefault="00017800" w:rsidP="002B1A3B">
            <w:pPr>
              <w:spacing w:line="240" w:lineRule="auto"/>
              <w:rPr>
                <w:color w:val="auto"/>
              </w:rPr>
            </w:pPr>
            <w:r w:rsidRPr="002B1A3B">
              <w:rPr>
                <w:color w:val="auto"/>
              </w:rPr>
              <w:t>Aseguramiento de la Calidad</w:t>
            </w:r>
          </w:p>
        </w:tc>
      </w:tr>
      <w:tr w:rsidR="00017800" w:rsidRPr="004C5999" w14:paraId="3C63F3C1" w14:textId="77777777" w:rsidTr="002B1A3B">
        <w:trPr>
          <w:jc w:val="center"/>
        </w:trPr>
        <w:tc>
          <w:tcPr>
            <w:tcW w:w="3911" w:type="dxa"/>
            <w:shd w:val="clear" w:color="auto" w:fill="auto"/>
            <w:tcMar>
              <w:top w:w="57" w:type="dxa"/>
              <w:left w:w="57" w:type="dxa"/>
              <w:bottom w:w="57" w:type="dxa"/>
              <w:right w:w="57" w:type="dxa"/>
            </w:tcMar>
          </w:tcPr>
          <w:p w14:paraId="2C510CC7" w14:textId="31812A36" w:rsidR="00017800" w:rsidRPr="002B1A3B" w:rsidRDefault="00017800" w:rsidP="002B1A3B">
            <w:pPr>
              <w:spacing w:line="240" w:lineRule="auto"/>
              <w:rPr>
                <w:color w:val="auto"/>
              </w:rPr>
            </w:pPr>
            <w:r w:rsidRPr="002B1A3B">
              <w:rPr>
                <w:color w:val="auto"/>
              </w:rPr>
              <w:t>Personas</w:t>
            </w:r>
          </w:p>
        </w:tc>
      </w:tr>
      <w:tr w:rsidR="00017800" w:rsidRPr="004C5999" w14:paraId="756CBD1C" w14:textId="77777777" w:rsidTr="002B1A3B">
        <w:trPr>
          <w:jc w:val="center"/>
        </w:trPr>
        <w:tc>
          <w:tcPr>
            <w:tcW w:w="3911" w:type="dxa"/>
            <w:shd w:val="clear" w:color="auto" w:fill="auto"/>
            <w:tcMar>
              <w:top w:w="57" w:type="dxa"/>
              <w:left w:w="57" w:type="dxa"/>
              <w:bottom w:w="57" w:type="dxa"/>
              <w:right w:w="57" w:type="dxa"/>
            </w:tcMar>
          </w:tcPr>
          <w:p w14:paraId="2AED874F" w14:textId="76BE5339" w:rsidR="00017800" w:rsidRPr="002B1A3B" w:rsidRDefault="00017800" w:rsidP="002B1A3B">
            <w:pPr>
              <w:spacing w:line="240" w:lineRule="auto"/>
              <w:rPr>
                <w:color w:val="auto"/>
              </w:rPr>
            </w:pPr>
            <w:r w:rsidRPr="002B1A3B">
              <w:rPr>
                <w:color w:val="auto"/>
              </w:rPr>
              <w:t>Gestión de los Riesgos</w:t>
            </w:r>
          </w:p>
        </w:tc>
      </w:tr>
    </w:tbl>
    <w:p w14:paraId="05E59AA8" w14:textId="546AD282" w:rsidR="00306D2C" w:rsidRPr="004C5999" w:rsidRDefault="00306D2C" w:rsidP="00AB71E9">
      <w:pPr>
        <w:rPr>
          <w:color w:val="auto"/>
        </w:rPr>
      </w:pPr>
    </w:p>
    <w:p w14:paraId="211A96E7" w14:textId="34E4B2E9" w:rsidR="00306D2C" w:rsidRDefault="00FB6416" w:rsidP="00FB6416">
      <w:r>
        <w:t>En el contexto del desarrollo de los contenidos del manual, se identificaron y agruparon las siguientes buenas prácticas, en función de cada factor crítico:</w:t>
      </w:r>
    </w:p>
    <w:p w14:paraId="0DF40DB6" w14:textId="77777777" w:rsidR="00E8475D" w:rsidRPr="005523F4" w:rsidRDefault="00E8475D" w:rsidP="00AB71E9">
      <w:pPr>
        <w:rPr>
          <w:color w:val="auto"/>
        </w:rPr>
      </w:pPr>
    </w:p>
    <w:p w14:paraId="44B0675E" w14:textId="720D9402" w:rsidR="00FB6416" w:rsidRDefault="00E8475D" w:rsidP="00E8475D">
      <w:pPr>
        <w:pStyle w:val="Ttulolibre"/>
      </w:pPr>
      <w:r>
        <w:t>Inicializa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2B1A3B" w:rsidRPr="00F320ED" w14:paraId="46985A90" w14:textId="77777777" w:rsidTr="002B1A3B">
        <w:tc>
          <w:tcPr>
            <w:tcW w:w="908" w:type="dxa"/>
            <w:shd w:val="clear" w:color="auto" w:fill="D9E2F3"/>
            <w:tcMar>
              <w:top w:w="57" w:type="dxa"/>
              <w:left w:w="57" w:type="dxa"/>
              <w:bottom w:w="57" w:type="dxa"/>
              <w:right w:w="57" w:type="dxa"/>
            </w:tcMar>
          </w:tcPr>
          <w:p w14:paraId="526D9828" w14:textId="41AB8244" w:rsidR="00D268A1" w:rsidRPr="002B1A3B" w:rsidRDefault="00D268A1"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51731278" w14:textId="3D3ED5DD" w:rsidR="00D268A1" w:rsidRPr="002B1A3B" w:rsidRDefault="00D409F0" w:rsidP="002B1A3B">
            <w:pPr>
              <w:spacing w:line="240" w:lineRule="auto"/>
              <w:rPr>
                <w:b/>
                <w:color w:val="auto"/>
              </w:rPr>
            </w:pPr>
            <w:r w:rsidRPr="002B1A3B">
              <w:rPr>
                <w:b/>
                <w:color w:val="auto"/>
              </w:rPr>
              <w:t>Título Buena Práctica</w:t>
            </w:r>
          </w:p>
        </w:tc>
      </w:tr>
      <w:tr w:rsidR="00194752" w:rsidRPr="00F320ED" w14:paraId="47D27397" w14:textId="77777777" w:rsidTr="002B1A3B">
        <w:tc>
          <w:tcPr>
            <w:tcW w:w="908" w:type="dxa"/>
            <w:shd w:val="clear" w:color="auto" w:fill="auto"/>
            <w:tcMar>
              <w:top w:w="57" w:type="dxa"/>
              <w:left w:w="57" w:type="dxa"/>
              <w:bottom w:w="57" w:type="dxa"/>
              <w:right w:w="57" w:type="dxa"/>
            </w:tcMar>
            <w:vAlign w:val="center"/>
          </w:tcPr>
          <w:p w14:paraId="5DD71F67" w14:textId="066C498C" w:rsidR="00194752" w:rsidRPr="002B1A3B" w:rsidRDefault="00194752" w:rsidP="002B1A3B">
            <w:pPr>
              <w:spacing w:line="240" w:lineRule="auto"/>
              <w:rPr>
                <w:color w:val="auto"/>
              </w:rPr>
            </w:pPr>
            <w:r>
              <w:t>5.3.1</w:t>
            </w:r>
          </w:p>
        </w:tc>
        <w:tc>
          <w:tcPr>
            <w:tcW w:w="7479" w:type="dxa"/>
            <w:shd w:val="clear" w:color="auto" w:fill="auto"/>
            <w:tcMar>
              <w:top w:w="57" w:type="dxa"/>
              <w:left w:w="57" w:type="dxa"/>
              <w:bottom w:w="57" w:type="dxa"/>
              <w:right w:w="57" w:type="dxa"/>
            </w:tcMar>
            <w:vAlign w:val="center"/>
          </w:tcPr>
          <w:p w14:paraId="20DC8B23" w14:textId="034E4493" w:rsidR="00194752" w:rsidRPr="002B1A3B" w:rsidRDefault="00194752" w:rsidP="002B1A3B">
            <w:pPr>
              <w:spacing w:line="240" w:lineRule="auto"/>
              <w:rPr>
                <w:color w:val="auto"/>
              </w:rPr>
            </w:pPr>
            <w:r>
              <w:t>Identificar los Grupos de Interés y sus expectativas</w:t>
            </w:r>
          </w:p>
        </w:tc>
      </w:tr>
      <w:tr w:rsidR="00194752" w:rsidRPr="00F320ED" w14:paraId="26A4C01F" w14:textId="77777777" w:rsidTr="002B1A3B">
        <w:tc>
          <w:tcPr>
            <w:tcW w:w="908" w:type="dxa"/>
            <w:shd w:val="clear" w:color="auto" w:fill="auto"/>
            <w:tcMar>
              <w:top w:w="57" w:type="dxa"/>
              <w:left w:w="57" w:type="dxa"/>
              <w:bottom w:w="57" w:type="dxa"/>
              <w:right w:w="57" w:type="dxa"/>
            </w:tcMar>
            <w:vAlign w:val="center"/>
          </w:tcPr>
          <w:p w14:paraId="6FA93255" w14:textId="6CA95E2B" w:rsidR="00194752" w:rsidRPr="002B1A3B" w:rsidRDefault="00194752" w:rsidP="002B1A3B">
            <w:pPr>
              <w:spacing w:line="240" w:lineRule="auto"/>
              <w:rPr>
                <w:color w:val="auto"/>
              </w:rPr>
            </w:pPr>
            <w:r>
              <w:t>5.3.2</w:t>
            </w:r>
          </w:p>
        </w:tc>
        <w:tc>
          <w:tcPr>
            <w:tcW w:w="7479" w:type="dxa"/>
            <w:shd w:val="clear" w:color="auto" w:fill="auto"/>
            <w:tcMar>
              <w:top w:w="57" w:type="dxa"/>
              <w:left w:w="57" w:type="dxa"/>
              <w:bottom w:w="57" w:type="dxa"/>
              <w:right w:w="57" w:type="dxa"/>
            </w:tcMar>
            <w:vAlign w:val="center"/>
          </w:tcPr>
          <w:p w14:paraId="48FCD5D9" w14:textId="388E7C41" w:rsidR="00194752" w:rsidRPr="002B1A3B" w:rsidRDefault="00194752" w:rsidP="002B1A3B">
            <w:pPr>
              <w:spacing w:line="240" w:lineRule="auto"/>
              <w:rPr>
                <w:color w:val="auto"/>
              </w:rPr>
            </w:pPr>
            <w:r>
              <w:t>Definir el Alcance del proyecto</w:t>
            </w:r>
          </w:p>
        </w:tc>
      </w:tr>
      <w:tr w:rsidR="00194752" w:rsidRPr="00F320ED" w14:paraId="1529900F" w14:textId="77777777" w:rsidTr="002B1A3B">
        <w:tc>
          <w:tcPr>
            <w:tcW w:w="908" w:type="dxa"/>
            <w:shd w:val="clear" w:color="auto" w:fill="auto"/>
            <w:tcMar>
              <w:top w:w="57" w:type="dxa"/>
              <w:left w:w="57" w:type="dxa"/>
              <w:bottom w:w="57" w:type="dxa"/>
              <w:right w:w="57" w:type="dxa"/>
            </w:tcMar>
            <w:vAlign w:val="center"/>
          </w:tcPr>
          <w:p w14:paraId="5F39BC89" w14:textId="76884F49" w:rsidR="00194752" w:rsidRDefault="00194752" w:rsidP="002B1A3B">
            <w:pPr>
              <w:spacing w:line="240" w:lineRule="auto"/>
            </w:pPr>
            <w:r>
              <w:t>5.3.3</w:t>
            </w:r>
          </w:p>
        </w:tc>
        <w:tc>
          <w:tcPr>
            <w:tcW w:w="7479" w:type="dxa"/>
            <w:shd w:val="clear" w:color="auto" w:fill="auto"/>
            <w:tcMar>
              <w:top w:w="57" w:type="dxa"/>
              <w:left w:w="57" w:type="dxa"/>
              <w:bottom w:w="57" w:type="dxa"/>
              <w:right w:w="57" w:type="dxa"/>
            </w:tcMar>
            <w:vAlign w:val="center"/>
          </w:tcPr>
          <w:p w14:paraId="4502BD6B" w14:textId="66569A6E" w:rsidR="00194752" w:rsidRDefault="00194752" w:rsidP="002B1A3B">
            <w:pPr>
              <w:spacing w:line="240" w:lineRule="auto"/>
            </w:pPr>
            <w:r>
              <w:t>Definir y Organizar el Equipo de Trabajo</w:t>
            </w:r>
          </w:p>
        </w:tc>
      </w:tr>
      <w:tr w:rsidR="00194752" w:rsidRPr="00F320ED" w14:paraId="71A3DDC8" w14:textId="77777777" w:rsidTr="002B1A3B">
        <w:tc>
          <w:tcPr>
            <w:tcW w:w="908" w:type="dxa"/>
            <w:shd w:val="clear" w:color="auto" w:fill="auto"/>
            <w:tcMar>
              <w:top w:w="57" w:type="dxa"/>
              <w:left w:w="57" w:type="dxa"/>
              <w:bottom w:w="57" w:type="dxa"/>
              <w:right w:w="57" w:type="dxa"/>
            </w:tcMar>
            <w:vAlign w:val="center"/>
          </w:tcPr>
          <w:p w14:paraId="789186F5" w14:textId="36803127" w:rsidR="00194752" w:rsidRDefault="00194752" w:rsidP="002B1A3B">
            <w:pPr>
              <w:spacing w:line="240" w:lineRule="auto"/>
            </w:pPr>
            <w:r>
              <w:t>5.3.4</w:t>
            </w:r>
          </w:p>
        </w:tc>
        <w:tc>
          <w:tcPr>
            <w:tcW w:w="7479" w:type="dxa"/>
            <w:shd w:val="clear" w:color="auto" w:fill="auto"/>
            <w:tcMar>
              <w:top w:w="57" w:type="dxa"/>
              <w:left w:w="57" w:type="dxa"/>
              <w:bottom w:w="57" w:type="dxa"/>
              <w:right w:w="57" w:type="dxa"/>
            </w:tcMar>
            <w:vAlign w:val="center"/>
          </w:tcPr>
          <w:p w14:paraId="01F36630" w14:textId="6EEA7A82" w:rsidR="00194752" w:rsidRDefault="00194752" w:rsidP="002B1A3B">
            <w:pPr>
              <w:spacing w:line="240" w:lineRule="auto"/>
            </w:pPr>
            <w:r>
              <w:t>Definir la Estrategia de Implementación</w:t>
            </w:r>
          </w:p>
        </w:tc>
      </w:tr>
      <w:tr w:rsidR="00194752" w:rsidRPr="00F320ED" w14:paraId="25BBB39E" w14:textId="77777777" w:rsidTr="002B1A3B">
        <w:tc>
          <w:tcPr>
            <w:tcW w:w="908" w:type="dxa"/>
            <w:shd w:val="clear" w:color="auto" w:fill="auto"/>
            <w:tcMar>
              <w:top w:w="57" w:type="dxa"/>
              <w:left w:w="57" w:type="dxa"/>
              <w:bottom w:w="57" w:type="dxa"/>
              <w:right w:w="57" w:type="dxa"/>
            </w:tcMar>
            <w:vAlign w:val="center"/>
          </w:tcPr>
          <w:p w14:paraId="34C43A37" w14:textId="2CE688B2" w:rsidR="00194752" w:rsidRDefault="00194752" w:rsidP="002B1A3B">
            <w:pPr>
              <w:spacing w:line="240" w:lineRule="auto"/>
            </w:pPr>
            <w:r>
              <w:t>5.3.5</w:t>
            </w:r>
          </w:p>
        </w:tc>
        <w:tc>
          <w:tcPr>
            <w:tcW w:w="7479" w:type="dxa"/>
            <w:shd w:val="clear" w:color="auto" w:fill="auto"/>
            <w:tcMar>
              <w:top w:w="57" w:type="dxa"/>
              <w:left w:w="57" w:type="dxa"/>
              <w:bottom w:w="57" w:type="dxa"/>
              <w:right w:w="57" w:type="dxa"/>
            </w:tcMar>
            <w:vAlign w:val="center"/>
          </w:tcPr>
          <w:p w14:paraId="66FA271F" w14:textId="2316D567" w:rsidR="00194752" w:rsidRDefault="00194752" w:rsidP="002B1A3B">
            <w:pPr>
              <w:spacing w:line="240" w:lineRule="auto"/>
            </w:pPr>
            <w:r>
              <w:t>Estimar la Planificación y el Presupuesto</w:t>
            </w:r>
          </w:p>
        </w:tc>
      </w:tr>
      <w:tr w:rsidR="00194752" w:rsidRPr="00F320ED" w14:paraId="4F9CD0A5" w14:textId="77777777" w:rsidTr="002B1A3B">
        <w:tc>
          <w:tcPr>
            <w:tcW w:w="908" w:type="dxa"/>
            <w:shd w:val="clear" w:color="auto" w:fill="auto"/>
            <w:tcMar>
              <w:top w:w="57" w:type="dxa"/>
              <w:left w:w="57" w:type="dxa"/>
              <w:bottom w:w="57" w:type="dxa"/>
              <w:right w:w="57" w:type="dxa"/>
            </w:tcMar>
            <w:vAlign w:val="center"/>
          </w:tcPr>
          <w:p w14:paraId="3F6AB831" w14:textId="4DFD18FD" w:rsidR="00194752" w:rsidRDefault="00194752" w:rsidP="002B1A3B">
            <w:pPr>
              <w:spacing w:line="240" w:lineRule="auto"/>
            </w:pPr>
            <w:r>
              <w:t>5.3.6</w:t>
            </w:r>
          </w:p>
        </w:tc>
        <w:tc>
          <w:tcPr>
            <w:tcW w:w="7479" w:type="dxa"/>
            <w:shd w:val="clear" w:color="auto" w:fill="auto"/>
            <w:tcMar>
              <w:top w:w="57" w:type="dxa"/>
              <w:left w:w="57" w:type="dxa"/>
              <w:bottom w:w="57" w:type="dxa"/>
              <w:right w:w="57" w:type="dxa"/>
            </w:tcMar>
            <w:vAlign w:val="center"/>
          </w:tcPr>
          <w:p w14:paraId="7C291879" w14:textId="01B493F5" w:rsidR="00194752" w:rsidRDefault="00194752" w:rsidP="002B1A3B">
            <w:pPr>
              <w:spacing w:line="240" w:lineRule="auto"/>
            </w:pPr>
            <w:r>
              <w:t>Especificaciones Técnicas</w:t>
            </w:r>
          </w:p>
        </w:tc>
      </w:tr>
      <w:tr w:rsidR="00194752" w:rsidRPr="00F320ED" w14:paraId="62827BB7" w14:textId="77777777" w:rsidTr="002B1A3B">
        <w:tc>
          <w:tcPr>
            <w:tcW w:w="908" w:type="dxa"/>
            <w:shd w:val="clear" w:color="auto" w:fill="auto"/>
            <w:tcMar>
              <w:top w:w="57" w:type="dxa"/>
              <w:left w:w="57" w:type="dxa"/>
              <w:bottom w:w="57" w:type="dxa"/>
              <w:right w:w="57" w:type="dxa"/>
            </w:tcMar>
            <w:vAlign w:val="center"/>
          </w:tcPr>
          <w:p w14:paraId="07EAEED7" w14:textId="42D10162" w:rsidR="00194752" w:rsidRDefault="00194752" w:rsidP="002B1A3B">
            <w:pPr>
              <w:spacing w:line="240" w:lineRule="auto"/>
            </w:pPr>
            <w:r>
              <w:t>5.3.7</w:t>
            </w:r>
          </w:p>
        </w:tc>
        <w:tc>
          <w:tcPr>
            <w:tcW w:w="7479" w:type="dxa"/>
            <w:shd w:val="clear" w:color="auto" w:fill="auto"/>
            <w:tcMar>
              <w:top w:w="57" w:type="dxa"/>
              <w:left w:w="57" w:type="dxa"/>
              <w:bottom w:w="57" w:type="dxa"/>
              <w:right w:w="57" w:type="dxa"/>
            </w:tcMar>
            <w:vAlign w:val="center"/>
          </w:tcPr>
          <w:p w14:paraId="5AD96EF4" w14:textId="672EE7A3" w:rsidR="00194752" w:rsidRDefault="00194752" w:rsidP="002B1A3B">
            <w:pPr>
              <w:spacing w:line="240" w:lineRule="auto"/>
            </w:pPr>
            <w:r>
              <w:t>Bases de Licitación Administrativas</w:t>
            </w:r>
          </w:p>
        </w:tc>
      </w:tr>
      <w:tr w:rsidR="00194752" w:rsidRPr="00F320ED" w14:paraId="2D3481BC" w14:textId="77777777" w:rsidTr="002B1A3B">
        <w:tc>
          <w:tcPr>
            <w:tcW w:w="908" w:type="dxa"/>
            <w:shd w:val="clear" w:color="auto" w:fill="auto"/>
            <w:tcMar>
              <w:top w:w="57" w:type="dxa"/>
              <w:left w:w="57" w:type="dxa"/>
              <w:bottom w:w="57" w:type="dxa"/>
              <w:right w:w="57" w:type="dxa"/>
            </w:tcMar>
            <w:vAlign w:val="center"/>
          </w:tcPr>
          <w:p w14:paraId="6E08070D" w14:textId="5261E7B5" w:rsidR="00194752" w:rsidRDefault="00194752" w:rsidP="002B1A3B">
            <w:pPr>
              <w:spacing w:line="240" w:lineRule="auto"/>
            </w:pPr>
            <w:r>
              <w:t>5.3.8</w:t>
            </w:r>
          </w:p>
        </w:tc>
        <w:tc>
          <w:tcPr>
            <w:tcW w:w="7479" w:type="dxa"/>
            <w:shd w:val="clear" w:color="auto" w:fill="auto"/>
            <w:tcMar>
              <w:top w:w="57" w:type="dxa"/>
              <w:left w:w="57" w:type="dxa"/>
              <w:bottom w:w="57" w:type="dxa"/>
              <w:right w:w="57" w:type="dxa"/>
            </w:tcMar>
            <w:vAlign w:val="center"/>
          </w:tcPr>
          <w:p w14:paraId="45035DDB" w14:textId="1102DF80" w:rsidR="00194752" w:rsidRDefault="00194752" w:rsidP="002B1A3B">
            <w:pPr>
              <w:spacing w:line="240" w:lineRule="auto"/>
            </w:pPr>
            <w:r>
              <w:t>Proceso de Licitación</w:t>
            </w:r>
          </w:p>
        </w:tc>
      </w:tr>
      <w:tr w:rsidR="0011310E" w:rsidRPr="00F320ED" w14:paraId="63D9783A" w14:textId="77777777" w:rsidTr="002B1A3B">
        <w:tc>
          <w:tcPr>
            <w:tcW w:w="908" w:type="dxa"/>
            <w:shd w:val="clear" w:color="auto" w:fill="auto"/>
            <w:tcMar>
              <w:top w:w="57" w:type="dxa"/>
              <w:left w:w="57" w:type="dxa"/>
              <w:bottom w:w="57" w:type="dxa"/>
              <w:right w:w="57" w:type="dxa"/>
            </w:tcMar>
            <w:vAlign w:val="center"/>
          </w:tcPr>
          <w:p w14:paraId="1AC2C6B3" w14:textId="709934ED" w:rsidR="0011310E" w:rsidRDefault="0011310E" w:rsidP="002B1A3B">
            <w:pPr>
              <w:spacing w:line="240" w:lineRule="auto"/>
            </w:pPr>
            <w:r>
              <w:t>5.3.9</w:t>
            </w:r>
          </w:p>
        </w:tc>
        <w:tc>
          <w:tcPr>
            <w:tcW w:w="7479" w:type="dxa"/>
            <w:shd w:val="clear" w:color="auto" w:fill="auto"/>
            <w:tcMar>
              <w:top w:w="57" w:type="dxa"/>
              <w:left w:w="57" w:type="dxa"/>
              <w:bottom w:w="57" w:type="dxa"/>
              <w:right w:w="57" w:type="dxa"/>
            </w:tcMar>
            <w:vAlign w:val="center"/>
          </w:tcPr>
          <w:p w14:paraId="3D4D91A7" w14:textId="3AF4CDFF" w:rsidR="0011310E" w:rsidRDefault="0011310E" w:rsidP="002B1A3B">
            <w:pPr>
              <w:spacing w:line="240" w:lineRule="auto"/>
            </w:pPr>
            <w:r>
              <w:t>Contratación del Proveedor</w:t>
            </w:r>
          </w:p>
        </w:tc>
      </w:tr>
    </w:tbl>
    <w:p w14:paraId="32D1AD93" w14:textId="7B32E555" w:rsidR="00D268A1" w:rsidRPr="005523F4" w:rsidRDefault="00D268A1" w:rsidP="00AB71E9">
      <w:pPr>
        <w:rPr>
          <w:color w:val="auto"/>
        </w:rPr>
      </w:pPr>
    </w:p>
    <w:p w14:paraId="6E0B728C" w14:textId="3C7EB8BE" w:rsidR="008135DA" w:rsidRDefault="002310AF" w:rsidP="008135DA">
      <w:pPr>
        <w:pStyle w:val="Ttulolibre"/>
      </w:pPr>
      <w:r>
        <w:br w:type="page"/>
      </w:r>
      <w:r w:rsidR="008135DA">
        <w:lastRenderedPageBreak/>
        <w:t>Direc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8135DA" w:rsidRPr="00F320ED" w14:paraId="4F058A07" w14:textId="77777777" w:rsidTr="002B1A3B">
        <w:tc>
          <w:tcPr>
            <w:tcW w:w="908" w:type="dxa"/>
            <w:shd w:val="clear" w:color="auto" w:fill="D9E2F3"/>
            <w:tcMar>
              <w:top w:w="57" w:type="dxa"/>
              <w:left w:w="57" w:type="dxa"/>
              <w:bottom w:w="57" w:type="dxa"/>
              <w:right w:w="57" w:type="dxa"/>
            </w:tcMar>
          </w:tcPr>
          <w:p w14:paraId="4836509B" w14:textId="77777777" w:rsidR="008135DA" w:rsidRPr="002B1A3B" w:rsidRDefault="008135DA"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66BF2BF0" w14:textId="1B05FB1A" w:rsidR="008135DA" w:rsidRPr="002B1A3B" w:rsidRDefault="002310AF" w:rsidP="002B1A3B">
            <w:pPr>
              <w:spacing w:line="240" w:lineRule="auto"/>
              <w:rPr>
                <w:b/>
                <w:color w:val="auto"/>
              </w:rPr>
            </w:pPr>
            <w:r w:rsidRPr="002B1A3B">
              <w:rPr>
                <w:b/>
                <w:color w:val="auto"/>
              </w:rPr>
              <w:t>Título Buena Práctica</w:t>
            </w:r>
          </w:p>
        </w:tc>
      </w:tr>
      <w:tr w:rsidR="004E70BA" w:rsidRPr="00F320ED" w14:paraId="43039A19" w14:textId="77777777" w:rsidTr="002B1A3B">
        <w:tc>
          <w:tcPr>
            <w:tcW w:w="908" w:type="dxa"/>
            <w:shd w:val="clear" w:color="auto" w:fill="auto"/>
            <w:tcMar>
              <w:top w:w="57" w:type="dxa"/>
              <w:left w:w="57" w:type="dxa"/>
              <w:bottom w:w="57" w:type="dxa"/>
              <w:right w:w="57" w:type="dxa"/>
            </w:tcMar>
            <w:vAlign w:val="center"/>
          </w:tcPr>
          <w:p w14:paraId="228D0157" w14:textId="39ECE12B" w:rsidR="004E70BA" w:rsidRPr="002B1A3B" w:rsidRDefault="004E70BA" w:rsidP="002B1A3B">
            <w:pPr>
              <w:spacing w:line="240" w:lineRule="auto"/>
              <w:rPr>
                <w:color w:val="auto"/>
              </w:rPr>
            </w:pPr>
            <w:r>
              <w:t>6.3.1</w:t>
            </w:r>
          </w:p>
        </w:tc>
        <w:tc>
          <w:tcPr>
            <w:tcW w:w="7479" w:type="dxa"/>
            <w:shd w:val="clear" w:color="auto" w:fill="auto"/>
            <w:tcMar>
              <w:top w:w="57" w:type="dxa"/>
              <w:left w:w="57" w:type="dxa"/>
              <w:bottom w:w="57" w:type="dxa"/>
              <w:right w:w="57" w:type="dxa"/>
            </w:tcMar>
            <w:vAlign w:val="center"/>
          </w:tcPr>
          <w:p w14:paraId="1679356F" w14:textId="4F86FFC5" w:rsidR="004E70BA" w:rsidRPr="002B1A3B" w:rsidRDefault="004E70BA" w:rsidP="002B1A3B">
            <w:pPr>
              <w:spacing w:line="240" w:lineRule="auto"/>
              <w:rPr>
                <w:color w:val="auto"/>
              </w:rPr>
            </w:pPr>
            <w:r>
              <w:t>Comité de Proyecto</w:t>
            </w:r>
            <w:r>
              <w:tab/>
            </w:r>
          </w:p>
        </w:tc>
      </w:tr>
      <w:tr w:rsidR="004E70BA" w:rsidRPr="00F320ED" w14:paraId="6B241E99" w14:textId="77777777" w:rsidTr="002B1A3B">
        <w:tc>
          <w:tcPr>
            <w:tcW w:w="908" w:type="dxa"/>
            <w:shd w:val="clear" w:color="auto" w:fill="auto"/>
            <w:tcMar>
              <w:top w:w="57" w:type="dxa"/>
              <w:left w:w="57" w:type="dxa"/>
              <w:bottom w:w="57" w:type="dxa"/>
              <w:right w:w="57" w:type="dxa"/>
            </w:tcMar>
            <w:vAlign w:val="center"/>
          </w:tcPr>
          <w:p w14:paraId="7C3B8273" w14:textId="090EF78B" w:rsidR="004E70BA" w:rsidRPr="002B1A3B" w:rsidRDefault="004E70BA" w:rsidP="002B1A3B">
            <w:pPr>
              <w:spacing w:line="240" w:lineRule="auto"/>
              <w:rPr>
                <w:color w:val="auto"/>
              </w:rPr>
            </w:pPr>
            <w:r>
              <w:t>6.3.2</w:t>
            </w:r>
          </w:p>
        </w:tc>
        <w:tc>
          <w:tcPr>
            <w:tcW w:w="7479" w:type="dxa"/>
            <w:shd w:val="clear" w:color="auto" w:fill="auto"/>
            <w:tcMar>
              <w:top w:w="57" w:type="dxa"/>
              <w:left w:w="57" w:type="dxa"/>
              <w:bottom w:w="57" w:type="dxa"/>
              <w:right w:w="57" w:type="dxa"/>
            </w:tcMar>
            <w:vAlign w:val="center"/>
          </w:tcPr>
          <w:p w14:paraId="12088006" w14:textId="1E3B5435" w:rsidR="004E70BA" w:rsidRPr="002B1A3B" w:rsidRDefault="004E70BA" w:rsidP="002B1A3B">
            <w:pPr>
              <w:spacing w:line="240" w:lineRule="auto"/>
              <w:rPr>
                <w:color w:val="auto"/>
              </w:rPr>
            </w:pPr>
            <w:r>
              <w:t>Comité Ejecutivo</w:t>
            </w:r>
          </w:p>
        </w:tc>
      </w:tr>
      <w:tr w:rsidR="004E70BA" w:rsidRPr="00F320ED" w14:paraId="2985EE02" w14:textId="77777777" w:rsidTr="002B1A3B">
        <w:tc>
          <w:tcPr>
            <w:tcW w:w="908" w:type="dxa"/>
            <w:shd w:val="clear" w:color="auto" w:fill="auto"/>
            <w:tcMar>
              <w:top w:w="57" w:type="dxa"/>
              <w:left w:w="57" w:type="dxa"/>
              <w:bottom w:w="57" w:type="dxa"/>
              <w:right w:w="57" w:type="dxa"/>
            </w:tcMar>
            <w:vAlign w:val="center"/>
          </w:tcPr>
          <w:p w14:paraId="0F73211A" w14:textId="12088617" w:rsidR="004E70BA" w:rsidRDefault="004E70BA" w:rsidP="002B1A3B">
            <w:pPr>
              <w:spacing w:line="240" w:lineRule="auto"/>
            </w:pPr>
            <w:r>
              <w:t>6.3.3</w:t>
            </w:r>
          </w:p>
        </w:tc>
        <w:tc>
          <w:tcPr>
            <w:tcW w:w="7479" w:type="dxa"/>
            <w:shd w:val="clear" w:color="auto" w:fill="auto"/>
            <w:tcMar>
              <w:top w:w="57" w:type="dxa"/>
              <w:left w:w="57" w:type="dxa"/>
              <w:bottom w:w="57" w:type="dxa"/>
              <w:right w:w="57" w:type="dxa"/>
            </w:tcMar>
            <w:vAlign w:val="center"/>
          </w:tcPr>
          <w:p w14:paraId="4EC9A9DA" w14:textId="6C0CDF25" w:rsidR="004E70BA" w:rsidRDefault="004E70BA" w:rsidP="002B1A3B">
            <w:pPr>
              <w:spacing w:line="240" w:lineRule="auto"/>
            </w:pPr>
            <w:r>
              <w:t>Establecer Responsables por Factor Crítico</w:t>
            </w:r>
          </w:p>
        </w:tc>
      </w:tr>
      <w:tr w:rsidR="004E70BA" w:rsidRPr="00F320ED" w14:paraId="18304459" w14:textId="77777777" w:rsidTr="002B1A3B">
        <w:tc>
          <w:tcPr>
            <w:tcW w:w="908" w:type="dxa"/>
            <w:shd w:val="clear" w:color="auto" w:fill="auto"/>
            <w:tcMar>
              <w:top w:w="57" w:type="dxa"/>
              <w:left w:w="57" w:type="dxa"/>
              <w:bottom w:w="57" w:type="dxa"/>
              <w:right w:w="57" w:type="dxa"/>
            </w:tcMar>
            <w:vAlign w:val="center"/>
          </w:tcPr>
          <w:p w14:paraId="7E80F53F" w14:textId="0EBAD69D" w:rsidR="004E70BA" w:rsidRDefault="004E70BA" w:rsidP="002B1A3B">
            <w:pPr>
              <w:spacing w:line="240" w:lineRule="auto"/>
            </w:pPr>
            <w:r>
              <w:t>6.3.4</w:t>
            </w:r>
          </w:p>
        </w:tc>
        <w:tc>
          <w:tcPr>
            <w:tcW w:w="7479" w:type="dxa"/>
            <w:shd w:val="clear" w:color="auto" w:fill="auto"/>
            <w:tcMar>
              <w:top w:w="57" w:type="dxa"/>
              <w:left w:w="57" w:type="dxa"/>
              <w:bottom w:w="57" w:type="dxa"/>
              <w:right w:w="57" w:type="dxa"/>
            </w:tcMar>
            <w:vAlign w:val="center"/>
          </w:tcPr>
          <w:p w14:paraId="344D6534" w14:textId="30C7F511" w:rsidR="004E70BA" w:rsidRDefault="004E70BA" w:rsidP="002B1A3B">
            <w:pPr>
              <w:spacing w:line="240" w:lineRule="auto"/>
            </w:pPr>
            <w:r>
              <w:t>Equilibrar Factores en Función del Impacto</w:t>
            </w:r>
          </w:p>
        </w:tc>
      </w:tr>
      <w:tr w:rsidR="004E70BA" w:rsidRPr="00F320ED" w14:paraId="0625BC14" w14:textId="77777777" w:rsidTr="002B1A3B">
        <w:tc>
          <w:tcPr>
            <w:tcW w:w="908" w:type="dxa"/>
            <w:shd w:val="clear" w:color="auto" w:fill="auto"/>
            <w:tcMar>
              <w:top w:w="57" w:type="dxa"/>
              <w:left w:w="57" w:type="dxa"/>
              <w:bottom w:w="57" w:type="dxa"/>
              <w:right w:w="57" w:type="dxa"/>
            </w:tcMar>
            <w:vAlign w:val="center"/>
          </w:tcPr>
          <w:p w14:paraId="489E96A3" w14:textId="6D0DEC2A" w:rsidR="004E70BA" w:rsidRDefault="004E70BA" w:rsidP="002B1A3B">
            <w:pPr>
              <w:spacing w:line="240" w:lineRule="auto"/>
            </w:pPr>
            <w:r>
              <w:t>6.3.</w:t>
            </w:r>
            <w:r w:rsidR="00185FF7">
              <w:t>5</w:t>
            </w:r>
          </w:p>
        </w:tc>
        <w:tc>
          <w:tcPr>
            <w:tcW w:w="7479" w:type="dxa"/>
            <w:shd w:val="clear" w:color="auto" w:fill="auto"/>
            <w:tcMar>
              <w:top w:w="57" w:type="dxa"/>
              <w:left w:w="57" w:type="dxa"/>
              <w:bottom w:w="57" w:type="dxa"/>
              <w:right w:w="57" w:type="dxa"/>
            </w:tcMar>
            <w:vAlign w:val="center"/>
          </w:tcPr>
          <w:p w14:paraId="0705D76A" w14:textId="35CFC68D" w:rsidR="004E70BA" w:rsidRDefault="004E70BA" w:rsidP="002B1A3B">
            <w:pPr>
              <w:spacing w:line="240" w:lineRule="auto"/>
            </w:pPr>
            <w:r>
              <w:t>Documentar Acuerdos</w:t>
            </w:r>
          </w:p>
        </w:tc>
      </w:tr>
    </w:tbl>
    <w:p w14:paraId="63B6CB2A" w14:textId="6857AE46" w:rsidR="008135DA" w:rsidRPr="005523F4" w:rsidRDefault="008135DA" w:rsidP="008135DA">
      <w:pPr>
        <w:rPr>
          <w:color w:val="auto"/>
        </w:rPr>
      </w:pPr>
    </w:p>
    <w:p w14:paraId="66FF7CC0" w14:textId="0793C2CD" w:rsidR="009E0646" w:rsidRDefault="009E0646" w:rsidP="009E0646">
      <w:pPr>
        <w:pStyle w:val="Ttulolibre"/>
      </w:pPr>
      <w:r>
        <w:t>Planifica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9E0646" w:rsidRPr="00F320ED" w14:paraId="4E4402B6" w14:textId="77777777" w:rsidTr="002B1A3B">
        <w:tc>
          <w:tcPr>
            <w:tcW w:w="908" w:type="dxa"/>
            <w:shd w:val="clear" w:color="auto" w:fill="D9E2F3"/>
            <w:tcMar>
              <w:top w:w="57" w:type="dxa"/>
              <w:left w:w="57" w:type="dxa"/>
              <w:bottom w:w="57" w:type="dxa"/>
              <w:right w:w="57" w:type="dxa"/>
            </w:tcMar>
          </w:tcPr>
          <w:p w14:paraId="7261B5C7" w14:textId="77777777" w:rsidR="009E0646" w:rsidRPr="002B1A3B" w:rsidRDefault="009E0646"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29877FF1" w14:textId="6742713C" w:rsidR="009E0646" w:rsidRPr="002B1A3B" w:rsidRDefault="00161FD6" w:rsidP="002B1A3B">
            <w:pPr>
              <w:spacing w:line="240" w:lineRule="auto"/>
              <w:rPr>
                <w:b/>
                <w:color w:val="auto"/>
              </w:rPr>
            </w:pPr>
            <w:r w:rsidRPr="002B1A3B">
              <w:rPr>
                <w:b/>
                <w:color w:val="auto"/>
              </w:rPr>
              <w:t>Título Buena Práctica</w:t>
            </w:r>
          </w:p>
        </w:tc>
      </w:tr>
      <w:tr w:rsidR="00161FD6" w:rsidRPr="00F320ED" w14:paraId="7058DF7A" w14:textId="77777777" w:rsidTr="002B1A3B">
        <w:tc>
          <w:tcPr>
            <w:tcW w:w="908" w:type="dxa"/>
            <w:shd w:val="clear" w:color="auto" w:fill="auto"/>
            <w:tcMar>
              <w:top w:w="57" w:type="dxa"/>
              <w:left w:w="57" w:type="dxa"/>
              <w:bottom w:w="57" w:type="dxa"/>
              <w:right w:w="57" w:type="dxa"/>
            </w:tcMar>
            <w:vAlign w:val="center"/>
          </w:tcPr>
          <w:p w14:paraId="2228E8DE" w14:textId="378631AC" w:rsidR="00161FD6" w:rsidRPr="002B1A3B" w:rsidRDefault="00161FD6" w:rsidP="002B1A3B">
            <w:pPr>
              <w:spacing w:line="240" w:lineRule="auto"/>
              <w:rPr>
                <w:color w:val="auto"/>
              </w:rPr>
            </w:pPr>
            <w:r>
              <w:t>7.3.1</w:t>
            </w:r>
          </w:p>
        </w:tc>
        <w:tc>
          <w:tcPr>
            <w:tcW w:w="7479" w:type="dxa"/>
            <w:shd w:val="clear" w:color="auto" w:fill="auto"/>
            <w:tcMar>
              <w:top w:w="57" w:type="dxa"/>
              <w:left w:w="57" w:type="dxa"/>
              <w:bottom w:w="57" w:type="dxa"/>
              <w:right w:w="57" w:type="dxa"/>
            </w:tcMar>
            <w:vAlign w:val="center"/>
          </w:tcPr>
          <w:p w14:paraId="167A63F1" w14:textId="322C7365" w:rsidR="00161FD6" w:rsidRPr="002B1A3B" w:rsidRDefault="00161FD6" w:rsidP="002B1A3B">
            <w:pPr>
              <w:spacing w:line="240" w:lineRule="auto"/>
              <w:rPr>
                <w:color w:val="auto"/>
              </w:rPr>
            </w:pPr>
            <w:r>
              <w:t>Incluir todas las actividades</w:t>
            </w:r>
          </w:p>
        </w:tc>
      </w:tr>
      <w:tr w:rsidR="00161FD6" w:rsidRPr="00F320ED" w14:paraId="1E448B13" w14:textId="77777777" w:rsidTr="002B1A3B">
        <w:tc>
          <w:tcPr>
            <w:tcW w:w="908" w:type="dxa"/>
            <w:shd w:val="clear" w:color="auto" w:fill="auto"/>
            <w:tcMar>
              <w:top w:w="57" w:type="dxa"/>
              <w:left w:w="57" w:type="dxa"/>
              <w:bottom w:w="57" w:type="dxa"/>
              <w:right w:w="57" w:type="dxa"/>
            </w:tcMar>
            <w:vAlign w:val="center"/>
          </w:tcPr>
          <w:p w14:paraId="1C823DBD" w14:textId="6E53B059" w:rsidR="00161FD6" w:rsidRPr="002B1A3B" w:rsidRDefault="00161FD6" w:rsidP="002B1A3B">
            <w:pPr>
              <w:spacing w:line="240" w:lineRule="auto"/>
              <w:rPr>
                <w:color w:val="auto"/>
              </w:rPr>
            </w:pPr>
            <w:r>
              <w:t>7.3.2</w:t>
            </w:r>
          </w:p>
        </w:tc>
        <w:tc>
          <w:tcPr>
            <w:tcW w:w="7479" w:type="dxa"/>
            <w:shd w:val="clear" w:color="auto" w:fill="auto"/>
            <w:tcMar>
              <w:top w:w="57" w:type="dxa"/>
              <w:left w:w="57" w:type="dxa"/>
              <w:bottom w:w="57" w:type="dxa"/>
              <w:right w:w="57" w:type="dxa"/>
            </w:tcMar>
            <w:vAlign w:val="center"/>
          </w:tcPr>
          <w:p w14:paraId="4B873D39" w14:textId="1BA12B30" w:rsidR="00161FD6" w:rsidRPr="002B1A3B" w:rsidRDefault="00161FD6" w:rsidP="002B1A3B">
            <w:pPr>
              <w:spacing w:line="240" w:lineRule="auto"/>
              <w:rPr>
                <w:color w:val="auto"/>
              </w:rPr>
            </w:pPr>
            <w:r>
              <w:t>Considerar horas efectivas de producción</w:t>
            </w:r>
          </w:p>
        </w:tc>
      </w:tr>
      <w:tr w:rsidR="00161FD6" w:rsidRPr="00F320ED" w14:paraId="6F0927B9" w14:textId="77777777" w:rsidTr="002B1A3B">
        <w:tc>
          <w:tcPr>
            <w:tcW w:w="908" w:type="dxa"/>
            <w:shd w:val="clear" w:color="auto" w:fill="auto"/>
            <w:tcMar>
              <w:top w:w="57" w:type="dxa"/>
              <w:left w:w="57" w:type="dxa"/>
              <w:bottom w:w="57" w:type="dxa"/>
              <w:right w:w="57" w:type="dxa"/>
            </w:tcMar>
            <w:vAlign w:val="center"/>
          </w:tcPr>
          <w:p w14:paraId="17181E0D" w14:textId="4D45C90F" w:rsidR="00161FD6" w:rsidRDefault="00161FD6" w:rsidP="002B1A3B">
            <w:pPr>
              <w:spacing w:line="240" w:lineRule="auto"/>
            </w:pPr>
            <w:r>
              <w:t>7.3.3</w:t>
            </w:r>
          </w:p>
        </w:tc>
        <w:tc>
          <w:tcPr>
            <w:tcW w:w="7479" w:type="dxa"/>
            <w:shd w:val="clear" w:color="auto" w:fill="auto"/>
            <w:tcMar>
              <w:top w:w="57" w:type="dxa"/>
              <w:left w:w="57" w:type="dxa"/>
              <w:bottom w:w="57" w:type="dxa"/>
              <w:right w:w="57" w:type="dxa"/>
            </w:tcMar>
            <w:vAlign w:val="center"/>
          </w:tcPr>
          <w:p w14:paraId="13459245" w14:textId="093F312D" w:rsidR="00161FD6" w:rsidRDefault="00161FD6" w:rsidP="002B1A3B">
            <w:pPr>
              <w:spacing w:line="240" w:lineRule="auto"/>
            </w:pPr>
            <w:r>
              <w:t>Dimensionar en función de la capacidad del Recurso</w:t>
            </w:r>
          </w:p>
        </w:tc>
      </w:tr>
      <w:tr w:rsidR="00161FD6" w:rsidRPr="00F320ED" w14:paraId="6BFF33EF" w14:textId="77777777" w:rsidTr="002B1A3B">
        <w:tc>
          <w:tcPr>
            <w:tcW w:w="908" w:type="dxa"/>
            <w:shd w:val="clear" w:color="auto" w:fill="auto"/>
            <w:tcMar>
              <w:top w:w="57" w:type="dxa"/>
              <w:left w:w="57" w:type="dxa"/>
              <w:bottom w:w="57" w:type="dxa"/>
              <w:right w:w="57" w:type="dxa"/>
            </w:tcMar>
            <w:vAlign w:val="center"/>
          </w:tcPr>
          <w:p w14:paraId="022F9626" w14:textId="38785B79" w:rsidR="00161FD6" w:rsidRDefault="00161FD6" w:rsidP="002B1A3B">
            <w:pPr>
              <w:spacing w:line="240" w:lineRule="auto"/>
            </w:pPr>
            <w:r>
              <w:t>7.3.4</w:t>
            </w:r>
          </w:p>
        </w:tc>
        <w:tc>
          <w:tcPr>
            <w:tcW w:w="7479" w:type="dxa"/>
            <w:shd w:val="clear" w:color="auto" w:fill="auto"/>
            <w:tcMar>
              <w:top w:w="57" w:type="dxa"/>
              <w:left w:w="57" w:type="dxa"/>
              <w:bottom w:w="57" w:type="dxa"/>
              <w:right w:w="57" w:type="dxa"/>
            </w:tcMar>
            <w:vAlign w:val="center"/>
          </w:tcPr>
          <w:p w14:paraId="769FD019" w14:textId="7C5A1056" w:rsidR="00161FD6" w:rsidRDefault="00161FD6" w:rsidP="002B1A3B">
            <w:pPr>
              <w:spacing w:line="240" w:lineRule="auto"/>
            </w:pPr>
            <w:r>
              <w:t>Establecer Hitos de Aceptación</w:t>
            </w:r>
          </w:p>
        </w:tc>
      </w:tr>
      <w:tr w:rsidR="00161FD6" w:rsidRPr="00F320ED" w14:paraId="2CDD1AF1" w14:textId="77777777" w:rsidTr="002B1A3B">
        <w:tc>
          <w:tcPr>
            <w:tcW w:w="908" w:type="dxa"/>
            <w:shd w:val="clear" w:color="auto" w:fill="auto"/>
            <w:tcMar>
              <w:top w:w="57" w:type="dxa"/>
              <w:left w:w="57" w:type="dxa"/>
              <w:bottom w:w="57" w:type="dxa"/>
              <w:right w:w="57" w:type="dxa"/>
            </w:tcMar>
            <w:vAlign w:val="center"/>
          </w:tcPr>
          <w:p w14:paraId="06920098" w14:textId="395F6199" w:rsidR="00161FD6" w:rsidRDefault="00161FD6" w:rsidP="002B1A3B">
            <w:pPr>
              <w:spacing w:line="240" w:lineRule="auto"/>
            </w:pPr>
            <w:r>
              <w:t>7.3.5</w:t>
            </w:r>
          </w:p>
        </w:tc>
        <w:tc>
          <w:tcPr>
            <w:tcW w:w="7479" w:type="dxa"/>
            <w:shd w:val="clear" w:color="auto" w:fill="auto"/>
            <w:tcMar>
              <w:top w:w="57" w:type="dxa"/>
              <w:left w:w="57" w:type="dxa"/>
              <w:bottom w:w="57" w:type="dxa"/>
              <w:right w:w="57" w:type="dxa"/>
            </w:tcMar>
            <w:vAlign w:val="center"/>
          </w:tcPr>
          <w:p w14:paraId="2A2D748D" w14:textId="1B300074" w:rsidR="00161FD6" w:rsidRDefault="00161FD6" w:rsidP="002B1A3B">
            <w:pPr>
              <w:spacing w:line="240" w:lineRule="auto"/>
            </w:pPr>
            <w:r>
              <w:t>No ejecutar actividades que no estén planificadas</w:t>
            </w:r>
          </w:p>
        </w:tc>
      </w:tr>
      <w:tr w:rsidR="00161FD6" w:rsidRPr="00F320ED" w14:paraId="3C4B82F3" w14:textId="77777777" w:rsidTr="002B1A3B">
        <w:tc>
          <w:tcPr>
            <w:tcW w:w="908" w:type="dxa"/>
            <w:shd w:val="clear" w:color="auto" w:fill="auto"/>
            <w:tcMar>
              <w:top w:w="57" w:type="dxa"/>
              <w:left w:w="57" w:type="dxa"/>
              <w:bottom w:w="57" w:type="dxa"/>
              <w:right w:w="57" w:type="dxa"/>
            </w:tcMar>
            <w:vAlign w:val="center"/>
          </w:tcPr>
          <w:p w14:paraId="67C916F6" w14:textId="37EB6E9B" w:rsidR="00161FD6" w:rsidRDefault="00161FD6" w:rsidP="002B1A3B">
            <w:pPr>
              <w:spacing w:line="240" w:lineRule="auto"/>
            </w:pPr>
            <w:r>
              <w:t>7.3.6</w:t>
            </w:r>
          </w:p>
        </w:tc>
        <w:tc>
          <w:tcPr>
            <w:tcW w:w="7479" w:type="dxa"/>
            <w:shd w:val="clear" w:color="auto" w:fill="auto"/>
            <w:tcMar>
              <w:top w:w="57" w:type="dxa"/>
              <w:left w:w="57" w:type="dxa"/>
              <w:bottom w:w="57" w:type="dxa"/>
              <w:right w:w="57" w:type="dxa"/>
            </w:tcMar>
            <w:vAlign w:val="center"/>
          </w:tcPr>
          <w:p w14:paraId="2882C851" w14:textId="5DFF1157" w:rsidR="00161FD6" w:rsidRDefault="00161FD6" w:rsidP="002B1A3B">
            <w:pPr>
              <w:spacing w:line="240" w:lineRule="auto"/>
            </w:pPr>
            <w:r>
              <w:t>Controlar periódicamente los avances</w:t>
            </w:r>
          </w:p>
        </w:tc>
      </w:tr>
      <w:tr w:rsidR="00161FD6" w:rsidRPr="00F320ED" w14:paraId="60195933" w14:textId="77777777" w:rsidTr="002B1A3B">
        <w:tc>
          <w:tcPr>
            <w:tcW w:w="908" w:type="dxa"/>
            <w:shd w:val="clear" w:color="auto" w:fill="auto"/>
            <w:tcMar>
              <w:top w:w="57" w:type="dxa"/>
              <w:left w:w="57" w:type="dxa"/>
              <w:bottom w:w="57" w:type="dxa"/>
              <w:right w:w="57" w:type="dxa"/>
            </w:tcMar>
            <w:vAlign w:val="center"/>
          </w:tcPr>
          <w:p w14:paraId="4E0631CF" w14:textId="477FF4C9" w:rsidR="00161FD6" w:rsidRDefault="00161FD6" w:rsidP="002B1A3B">
            <w:pPr>
              <w:spacing w:line="240" w:lineRule="auto"/>
            </w:pPr>
            <w:r>
              <w:t>7.3.7</w:t>
            </w:r>
          </w:p>
        </w:tc>
        <w:tc>
          <w:tcPr>
            <w:tcW w:w="7479" w:type="dxa"/>
            <w:shd w:val="clear" w:color="auto" w:fill="auto"/>
            <w:tcMar>
              <w:top w:w="57" w:type="dxa"/>
              <w:left w:w="57" w:type="dxa"/>
              <w:bottom w:w="57" w:type="dxa"/>
              <w:right w:w="57" w:type="dxa"/>
            </w:tcMar>
            <w:vAlign w:val="center"/>
          </w:tcPr>
          <w:p w14:paraId="5EB1A525" w14:textId="12DE9525" w:rsidR="00161FD6" w:rsidRDefault="00161FD6" w:rsidP="002B1A3B">
            <w:pPr>
              <w:spacing w:line="240" w:lineRule="auto"/>
            </w:pPr>
            <w:r>
              <w:t>Ajustar en función de la situación actual</w:t>
            </w:r>
            <w:r>
              <w:tab/>
            </w:r>
          </w:p>
        </w:tc>
      </w:tr>
      <w:tr w:rsidR="00161FD6" w:rsidRPr="00F320ED" w14:paraId="2B15D9A6" w14:textId="77777777" w:rsidTr="002B1A3B">
        <w:tc>
          <w:tcPr>
            <w:tcW w:w="908" w:type="dxa"/>
            <w:shd w:val="clear" w:color="auto" w:fill="auto"/>
            <w:tcMar>
              <w:top w:w="57" w:type="dxa"/>
              <w:left w:w="57" w:type="dxa"/>
              <w:bottom w:w="57" w:type="dxa"/>
              <w:right w:w="57" w:type="dxa"/>
            </w:tcMar>
            <w:vAlign w:val="center"/>
          </w:tcPr>
          <w:p w14:paraId="64B1E703" w14:textId="004B7BD1" w:rsidR="00161FD6" w:rsidRDefault="00161FD6" w:rsidP="002B1A3B">
            <w:pPr>
              <w:spacing w:line="240" w:lineRule="auto"/>
            </w:pPr>
            <w:r>
              <w:t>7.3.8</w:t>
            </w:r>
          </w:p>
        </w:tc>
        <w:tc>
          <w:tcPr>
            <w:tcW w:w="7479" w:type="dxa"/>
            <w:shd w:val="clear" w:color="auto" w:fill="auto"/>
            <w:tcMar>
              <w:top w:w="57" w:type="dxa"/>
              <w:left w:w="57" w:type="dxa"/>
              <w:bottom w:w="57" w:type="dxa"/>
              <w:right w:w="57" w:type="dxa"/>
            </w:tcMar>
            <w:vAlign w:val="center"/>
          </w:tcPr>
          <w:p w14:paraId="17F84904" w14:textId="6AD9B17A" w:rsidR="00161FD6" w:rsidRDefault="00161FD6" w:rsidP="002B1A3B">
            <w:pPr>
              <w:spacing w:line="240" w:lineRule="auto"/>
            </w:pPr>
            <w:r>
              <w:t>Planificar y cuantificar las Horas Extras</w:t>
            </w:r>
          </w:p>
        </w:tc>
      </w:tr>
    </w:tbl>
    <w:p w14:paraId="469829CD" w14:textId="4AA4E86C" w:rsidR="009E0646" w:rsidRPr="005523F4" w:rsidRDefault="009E0646" w:rsidP="009E0646">
      <w:pPr>
        <w:rPr>
          <w:color w:val="auto"/>
        </w:rPr>
      </w:pPr>
    </w:p>
    <w:p w14:paraId="3572260F" w14:textId="72DC11B8" w:rsidR="009E0646" w:rsidRDefault="009E0646" w:rsidP="009E0646">
      <w:pPr>
        <w:pStyle w:val="Ttulolibre"/>
      </w:pPr>
      <w:r>
        <w:t>Aseguramiento de la Calida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9E0646" w:rsidRPr="00F320ED" w14:paraId="643BEAE1" w14:textId="77777777" w:rsidTr="002B1A3B">
        <w:tc>
          <w:tcPr>
            <w:tcW w:w="908" w:type="dxa"/>
            <w:shd w:val="clear" w:color="auto" w:fill="D9E2F3"/>
            <w:tcMar>
              <w:top w:w="57" w:type="dxa"/>
              <w:left w:w="57" w:type="dxa"/>
              <w:bottom w:w="57" w:type="dxa"/>
              <w:right w:w="57" w:type="dxa"/>
            </w:tcMar>
          </w:tcPr>
          <w:p w14:paraId="772AE809" w14:textId="77777777" w:rsidR="009E0646" w:rsidRPr="002B1A3B" w:rsidRDefault="009E0646"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44149243" w14:textId="1EB2674C" w:rsidR="009E0646" w:rsidRPr="002B1A3B" w:rsidRDefault="00653A73" w:rsidP="002B1A3B">
            <w:pPr>
              <w:spacing w:line="240" w:lineRule="auto"/>
              <w:rPr>
                <w:b/>
                <w:color w:val="auto"/>
              </w:rPr>
            </w:pPr>
            <w:r w:rsidRPr="002B1A3B">
              <w:rPr>
                <w:b/>
                <w:color w:val="auto"/>
              </w:rPr>
              <w:t>Título Buena Práctica</w:t>
            </w:r>
          </w:p>
        </w:tc>
      </w:tr>
      <w:tr w:rsidR="000A580D" w:rsidRPr="00F320ED" w14:paraId="04390995" w14:textId="77777777" w:rsidTr="002B1A3B">
        <w:tc>
          <w:tcPr>
            <w:tcW w:w="908" w:type="dxa"/>
            <w:shd w:val="clear" w:color="auto" w:fill="auto"/>
            <w:tcMar>
              <w:top w:w="57" w:type="dxa"/>
              <w:left w:w="57" w:type="dxa"/>
              <w:bottom w:w="57" w:type="dxa"/>
              <w:right w:w="57" w:type="dxa"/>
            </w:tcMar>
            <w:vAlign w:val="center"/>
          </w:tcPr>
          <w:p w14:paraId="69AEB212" w14:textId="539C7ECC" w:rsidR="000A580D" w:rsidRPr="002B1A3B" w:rsidRDefault="000A580D" w:rsidP="002B1A3B">
            <w:pPr>
              <w:spacing w:line="240" w:lineRule="auto"/>
              <w:rPr>
                <w:color w:val="auto"/>
              </w:rPr>
            </w:pPr>
            <w:r>
              <w:t>8.3.1</w:t>
            </w:r>
          </w:p>
        </w:tc>
        <w:tc>
          <w:tcPr>
            <w:tcW w:w="7479" w:type="dxa"/>
            <w:shd w:val="clear" w:color="auto" w:fill="auto"/>
            <w:tcMar>
              <w:top w:w="57" w:type="dxa"/>
              <w:left w:w="57" w:type="dxa"/>
              <w:bottom w:w="57" w:type="dxa"/>
              <w:right w:w="57" w:type="dxa"/>
            </w:tcMar>
            <w:vAlign w:val="center"/>
          </w:tcPr>
          <w:p w14:paraId="6DF251CD" w14:textId="35B94A27" w:rsidR="000A580D" w:rsidRPr="002B1A3B" w:rsidRDefault="000A580D" w:rsidP="002B1A3B">
            <w:pPr>
              <w:spacing w:line="240" w:lineRule="auto"/>
              <w:rPr>
                <w:color w:val="auto"/>
              </w:rPr>
            </w:pPr>
            <w:r>
              <w:t>Definir Criterios de Liberación</w:t>
            </w:r>
          </w:p>
        </w:tc>
      </w:tr>
      <w:tr w:rsidR="000A580D" w:rsidRPr="00F320ED" w14:paraId="6587A3F1" w14:textId="77777777" w:rsidTr="002B1A3B">
        <w:tc>
          <w:tcPr>
            <w:tcW w:w="908" w:type="dxa"/>
            <w:shd w:val="clear" w:color="auto" w:fill="auto"/>
            <w:tcMar>
              <w:top w:w="57" w:type="dxa"/>
              <w:left w:w="57" w:type="dxa"/>
              <w:bottom w:w="57" w:type="dxa"/>
              <w:right w:w="57" w:type="dxa"/>
            </w:tcMar>
            <w:vAlign w:val="center"/>
          </w:tcPr>
          <w:p w14:paraId="1B314005" w14:textId="205E7F2E" w:rsidR="000A580D" w:rsidRPr="002B1A3B" w:rsidRDefault="000A580D" w:rsidP="002B1A3B">
            <w:pPr>
              <w:spacing w:line="240" w:lineRule="auto"/>
              <w:rPr>
                <w:color w:val="auto"/>
              </w:rPr>
            </w:pPr>
            <w:r>
              <w:t>8.3.2</w:t>
            </w:r>
          </w:p>
        </w:tc>
        <w:tc>
          <w:tcPr>
            <w:tcW w:w="7479" w:type="dxa"/>
            <w:shd w:val="clear" w:color="auto" w:fill="auto"/>
            <w:tcMar>
              <w:top w:w="57" w:type="dxa"/>
              <w:left w:w="57" w:type="dxa"/>
              <w:bottom w:w="57" w:type="dxa"/>
              <w:right w:w="57" w:type="dxa"/>
            </w:tcMar>
            <w:vAlign w:val="center"/>
          </w:tcPr>
          <w:p w14:paraId="4B71BDB5" w14:textId="6441C659" w:rsidR="000A580D" w:rsidRPr="002B1A3B" w:rsidRDefault="000A580D" w:rsidP="002B1A3B">
            <w:pPr>
              <w:spacing w:line="240" w:lineRule="auto"/>
              <w:rPr>
                <w:color w:val="auto"/>
              </w:rPr>
            </w:pPr>
            <w:r>
              <w:t>Definir Criterios de Aceptación</w:t>
            </w:r>
          </w:p>
        </w:tc>
      </w:tr>
      <w:tr w:rsidR="000A580D" w:rsidRPr="00F320ED" w14:paraId="01D27182" w14:textId="77777777" w:rsidTr="002B1A3B">
        <w:tc>
          <w:tcPr>
            <w:tcW w:w="908" w:type="dxa"/>
            <w:shd w:val="clear" w:color="auto" w:fill="auto"/>
            <w:tcMar>
              <w:top w:w="57" w:type="dxa"/>
              <w:left w:w="57" w:type="dxa"/>
              <w:bottom w:w="57" w:type="dxa"/>
              <w:right w:w="57" w:type="dxa"/>
            </w:tcMar>
            <w:vAlign w:val="center"/>
          </w:tcPr>
          <w:p w14:paraId="19AE11C1" w14:textId="015926F4" w:rsidR="000A580D" w:rsidRDefault="000A580D" w:rsidP="002B1A3B">
            <w:pPr>
              <w:spacing w:line="240" w:lineRule="auto"/>
            </w:pPr>
            <w:r>
              <w:t>8.3.3</w:t>
            </w:r>
          </w:p>
        </w:tc>
        <w:tc>
          <w:tcPr>
            <w:tcW w:w="7479" w:type="dxa"/>
            <w:shd w:val="clear" w:color="auto" w:fill="auto"/>
            <w:tcMar>
              <w:top w:w="57" w:type="dxa"/>
              <w:left w:w="57" w:type="dxa"/>
              <w:bottom w:w="57" w:type="dxa"/>
              <w:right w:w="57" w:type="dxa"/>
            </w:tcMar>
            <w:vAlign w:val="center"/>
          </w:tcPr>
          <w:p w14:paraId="45EBCADE" w14:textId="5437FDE3" w:rsidR="000A580D" w:rsidRDefault="000A580D" w:rsidP="002B1A3B">
            <w:pPr>
              <w:spacing w:line="240" w:lineRule="auto"/>
            </w:pPr>
            <w:r>
              <w:t>Definir un Plan de Pruebas</w:t>
            </w:r>
          </w:p>
        </w:tc>
      </w:tr>
      <w:tr w:rsidR="000A580D" w:rsidRPr="00F320ED" w14:paraId="29CCA519" w14:textId="77777777" w:rsidTr="002B1A3B">
        <w:tc>
          <w:tcPr>
            <w:tcW w:w="908" w:type="dxa"/>
            <w:shd w:val="clear" w:color="auto" w:fill="auto"/>
            <w:tcMar>
              <w:top w:w="57" w:type="dxa"/>
              <w:left w:w="57" w:type="dxa"/>
              <w:bottom w:w="57" w:type="dxa"/>
              <w:right w:w="57" w:type="dxa"/>
            </w:tcMar>
            <w:vAlign w:val="center"/>
          </w:tcPr>
          <w:p w14:paraId="5B7EAF11" w14:textId="2AE6782A" w:rsidR="000A580D" w:rsidRDefault="000A580D" w:rsidP="002B1A3B">
            <w:pPr>
              <w:spacing w:line="240" w:lineRule="auto"/>
            </w:pPr>
            <w:r>
              <w:t>8.3.4</w:t>
            </w:r>
          </w:p>
        </w:tc>
        <w:tc>
          <w:tcPr>
            <w:tcW w:w="7479" w:type="dxa"/>
            <w:shd w:val="clear" w:color="auto" w:fill="auto"/>
            <w:tcMar>
              <w:top w:w="57" w:type="dxa"/>
              <w:left w:w="57" w:type="dxa"/>
              <w:bottom w:w="57" w:type="dxa"/>
              <w:right w:w="57" w:type="dxa"/>
            </w:tcMar>
            <w:vAlign w:val="center"/>
          </w:tcPr>
          <w:p w14:paraId="260F08AD" w14:textId="669CB30E" w:rsidR="000A580D" w:rsidRDefault="000A580D" w:rsidP="002B1A3B">
            <w:pPr>
              <w:spacing w:line="240" w:lineRule="auto"/>
            </w:pPr>
            <w:r>
              <w:t>Definir Índices de Medición de la Calidad</w:t>
            </w:r>
          </w:p>
        </w:tc>
      </w:tr>
      <w:tr w:rsidR="000A580D" w:rsidRPr="00F320ED" w14:paraId="71D21B6D" w14:textId="77777777" w:rsidTr="002B1A3B">
        <w:tc>
          <w:tcPr>
            <w:tcW w:w="908" w:type="dxa"/>
            <w:shd w:val="clear" w:color="auto" w:fill="auto"/>
            <w:tcMar>
              <w:top w:w="57" w:type="dxa"/>
              <w:left w:w="57" w:type="dxa"/>
              <w:bottom w:w="57" w:type="dxa"/>
              <w:right w:w="57" w:type="dxa"/>
            </w:tcMar>
            <w:vAlign w:val="center"/>
          </w:tcPr>
          <w:p w14:paraId="18A179EC" w14:textId="24730EC6" w:rsidR="000A580D" w:rsidRDefault="000A580D" w:rsidP="002B1A3B">
            <w:pPr>
              <w:spacing w:line="240" w:lineRule="auto"/>
            </w:pPr>
            <w:r>
              <w:t>8.3.5</w:t>
            </w:r>
          </w:p>
        </w:tc>
        <w:tc>
          <w:tcPr>
            <w:tcW w:w="7479" w:type="dxa"/>
            <w:shd w:val="clear" w:color="auto" w:fill="auto"/>
            <w:tcMar>
              <w:top w:w="57" w:type="dxa"/>
              <w:left w:w="57" w:type="dxa"/>
              <w:bottom w:w="57" w:type="dxa"/>
              <w:right w:w="57" w:type="dxa"/>
            </w:tcMar>
            <w:vAlign w:val="center"/>
          </w:tcPr>
          <w:p w14:paraId="05CF03D1" w14:textId="6D0A843D" w:rsidR="000A580D" w:rsidRDefault="000A580D" w:rsidP="002B1A3B">
            <w:pPr>
              <w:spacing w:line="240" w:lineRule="auto"/>
            </w:pPr>
            <w:r>
              <w:t>Medir y Controlar las Pruebas</w:t>
            </w:r>
          </w:p>
        </w:tc>
      </w:tr>
      <w:tr w:rsidR="000A580D" w:rsidRPr="00F320ED" w14:paraId="320AC5C3" w14:textId="77777777" w:rsidTr="002B1A3B">
        <w:tc>
          <w:tcPr>
            <w:tcW w:w="908" w:type="dxa"/>
            <w:shd w:val="clear" w:color="auto" w:fill="auto"/>
            <w:tcMar>
              <w:top w:w="57" w:type="dxa"/>
              <w:left w:w="57" w:type="dxa"/>
              <w:bottom w:w="57" w:type="dxa"/>
              <w:right w:w="57" w:type="dxa"/>
            </w:tcMar>
            <w:vAlign w:val="center"/>
          </w:tcPr>
          <w:p w14:paraId="54D8CEC7" w14:textId="62519DFC" w:rsidR="000A580D" w:rsidRDefault="000A580D" w:rsidP="002B1A3B">
            <w:pPr>
              <w:spacing w:line="240" w:lineRule="auto"/>
            </w:pPr>
            <w:r>
              <w:t>8.3.6</w:t>
            </w:r>
          </w:p>
        </w:tc>
        <w:tc>
          <w:tcPr>
            <w:tcW w:w="7479" w:type="dxa"/>
            <w:shd w:val="clear" w:color="auto" w:fill="auto"/>
            <w:tcMar>
              <w:top w:w="57" w:type="dxa"/>
              <w:left w:w="57" w:type="dxa"/>
              <w:bottom w:w="57" w:type="dxa"/>
              <w:right w:w="57" w:type="dxa"/>
            </w:tcMar>
            <w:vAlign w:val="center"/>
          </w:tcPr>
          <w:p w14:paraId="1C8193AB" w14:textId="7026A5B5" w:rsidR="000A580D" w:rsidRDefault="000A580D" w:rsidP="002B1A3B">
            <w:pPr>
              <w:spacing w:line="240" w:lineRule="auto"/>
            </w:pPr>
            <w:r>
              <w:t>Medir y Corregir los Defectos</w:t>
            </w:r>
          </w:p>
        </w:tc>
      </w:tr>
    </w:tbl>
    <w:p w14:paraId="1FA93091" w14:textId="5DE8A035" w:rsidR="009E0646" w:rsidRPr="005523F4" w:rsidRDefault="009E0646" w:rsidP="009E0646">
      <w:pPr>
        <w:rPr>
          <w:color w:val="auto"/>
        </w:rPr>
      </w:pPr>
    </w:p>
    <w:p w14:paraId="64D5C33D" w14:textId="117A2A69" w:rsidR="009B0762" w:rsidRDefault="005523F4" w:rsidP="009B0762">
      <w:pPr>
        <w:pStyle w:val="Ttulolibre"/>
      </w:pPr>
      <w:r>
        <w:br w:type="page"/>
      </w:r>
      <w:r w:rsidR="009B0762">
        <w:lastRenderedPageBreak/>
        <w:t>Person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9B0762" w:rsidRPr="00F320ED" w14:paraId="72391338" w14:textId="77777777" w:rsidTr="002B1A3B">
        <w:tc>
          <w:tcPr>
            <w:tcW w:w="908" w:type="dxa"/>
            <w:shd w:val="clear" w:color="auto" w:fill="D9E2F3"/>
            <w:tcMar>
              <w:top w:w="57" w:type="dxa"/>
              <w:left w:w="57" w:type="dxa"/>
              <w:bottom w:w="57" w:type="dxa"/>
              <w:right w:w="57" w:type="dxa"/>
            </w:tcMar>
          </w:tcPr>
          <w:p w14:paraId="77AFE076" w14:textId="77777777" w:rsidR="009B0762" w:rsidRPr="002B1A3B" w:rsidRDefault="009B0762"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3142FEE3" w14:textId="77777777" w:rsidR="009B0762" w:rsidRPr="002B1A3B" w:rsidRDefault="009B0762" w:rsidP="002B1A3B">
            <w:pPr>
              <w:spacing w:line="240" w:lineRule="auto"/>
              <w:rPr>
                <w:b/>
                <w:color w:val="auto"/>
              </w:rPr>
            </w:pPr>
            <w:r w:rsidRPr="002B1A3B">
              <w:rPr>
                <w:b/>
                <w:color w:val="auto"/>
              </w:rPr>
              <w:t>Nombre</w:t>
            </w:r>
          </w:p>
        </w:tc>
      </w:tr>
      <w:tr w:rsidR="00CB5613" w:rsidRPr="00F320ED" w14:paraId="5A0032A2" w14:textId="77777777" w:rsidTr="002B1A3B">
        <w:tc>
          <w:tcPr>
            <w:tcW w:w="908" w:type="dxa"/>
            <w:shd w:val="clear" w:color="auto" w:fill="auto"/>
            <w:tcMar>
              <w:top w:w="57" w:type="dxa"/>
              <w:left w:w="57" w:type="dxa"/>
              <w:bottom w:w="57" w:type="dxa"/>
              <w:right w:w="57" w:type="dxa"/>
            </w:tcMar>
            <w:vAlign w:val="center"/>
          </w:tcPr>
          <w:p w14:paraId="12A3337F" w14:textId="54C46856" w:rsidR="00CB5613" w:rsidRPr="002B1A3B" w:rsidRDefault="00CB5613" w:rsidP="002B1A3B">
            <w:pPr>
              <w:spacing w:line="240" w:lineRule="auto"/>
              <w:rPr>
                <w:color w:val="auto"/>
              </w:rPr>
            </w:pPr>
            <w:r>
              <w:t>9.3.1</w:t>
            </w:r>
          </w:p>
        </w:tc>
        <w:tc>
          <w:tcPr>
            <w:tcW w:w="7479" w:type="dxa"/>
            <w:shd w:val="clear" w:color="auto" w:fill="auto"/>
            <w:tcMar>
              <w:top w:w="57" w:type="dxa"/>
              <w:left w:w="57" w:type="dxa"/>
              <w:bottom w:w="57" w:type="dxa"/>
              <w:right w:w="57" w:type="dxa"/>
            </w:tcMar>
            <w:vAlign w:val="center"/>
          </w:tcPr>
          <w:p w14:paraId="19FB5533" w14:textId="0DE39ABD" w:rsidR="00CB5613" w:rsidRPr="002B1A3B" w:rsidRDefault="00CB5613" w:rsidP="002B1A3B">
            <w:pPr>
              <w:spacing w:line="240" w:lineRule="auto"/>
              <w:rPr>
                <w:color w:val="auto"/>
              </w:rPr>
            </w:pPr>
            <w:r>
              <w:t>Definir Roles y Responsabilidades</w:t>
            </w:r>
          </w:p>
        </w:tc>
      </w:tr>
      <w:tr w:rsidR="00CB5613" w:rsidRPr="00F320ED" w14:paraId="34337F63" w14:textId="77777777" w:rsidTr="002B1A3B">
        <w:tc>
          <w:tcPr>
            <w:tcW w:w="908" w:type="dxa"/>
            <w:shd w:val="clear" w:color="auto" w:fill="auto"/>
            <w:tcMar>
              <w:top w:w="57" w:type="dxa"/>
              <w:left w:w="57" w:type="dxa"/>
              <w:bottom w:w="57" w:type="dxa"/>
              <w:right w:w="57" w:type="dxa"/>
            </w:tcMar>
            <w:vAlign w:val="center"/>
          </w:tcPr>
          <w:p w14:paraId="54A35807" w14:textId="6FB402EC" w:rsidR="00CB5613" w:rsidRPr="002B1A3B" w:rsidRDefault="00CB5613" w:rsidP="002B1A3B">
            <w:pPr>
              <w:spacing w:line="240" w:lineRule="auto"/>
              <w:rPr>
                <w:color w:val="auto"/>
              </w:rPr>
            </w:pPr>
            <w:r>
              <w:t>9.3.2</w:t>
            </w:r>
          </w:p>
        </w:tc>
        <w:tc>
          <w:tcPr>
            <w:tcW w:w="7479" w:type="dxa"/>
            <w:shd w:val="clear" w:color="auto" w:fill="auto"/>
            <w:tcMar>
              <w:top w:w="57" w:type="dxa"/>
              <w:left w:w="57" w:type="dxa"/>
              <w:bottom w:w="57" w:type="dxa"/>
              <w:right w:w="57" w:type="dxa"/>
            </w:tcMar>
            <w:vAlign w:val="center"/>
          </w:tcPr>
          <w:p w14:paraId="1974E2F5" w14:textId="67E115C3" w:rsidR="00CB5613" w:rsidRPr="002B1A3B" w:rsidRDefault="00CB5613" w:rsidP="002B1A3B">
            <w:pPr>
              <w:spacing w:line="240" w:lineRule="auto"/>
              <w:rPr>
                <w:color w:val="auto"/>
              </w:rPr>
            </w:pPr>
            <w:r>
              <w:t>Capacitar y Preparar</w:t>
            </w:r>
          </w:p>
        </w:tc>
      </w:tr>
      <w:tr w:rsidR="00CB5613" w:rsidRPr="00F320ED" w14:paraId="651F78A4" w14:textId="77777777" w:rsidTr="002B1A3B">
        <w:tc>
          <w:tcPr>
            <w:tcW w:w="908" w:type="dxa"/>
            <w:shd w:val="clear" w:color="auto" w:fill="auto"/>
            <w:tcMar>
              <w:top w:w="57" w:type="dxa"/>
              <w:left w:w="57" w:type="dxa"/>
              <w:bottom w:w="57" w:type="dxa"/>
              <w:right w:w="57" w:type="dxa"/>
            </w:tcMar>
            <w:vAlign w:val="center"/>
          </w:tcPr>
          <w:p w14:paraId="2FFDF131" w14:textId="03642005" w:rsidR="00CB5613" w:rsidRDefault="00CB5613" w:rsidP="002B1A3B">
            <w:pPr>
              <w:spacing w:line="240" w:lineRule="auto"/>
            </w:pPr>
            <w:r>
              <w:t>9.3.3</w:t>
            </w:r>
          </w:p>
        </w:tc>
        <w:tc>
          <w:tcPr>
            <w:tcW w:w="7479" w:type="dxa"/>
            <w:shd w:val="clear" w:color="auto" w:fill="auto"/>
            <w:tcMar>
              <w:top w:w="57" w:type="dxa"/>
              <w:left w:w="57" w:type="dxa"/>
              <w:bottom w:w="57" w:type="dxa"/>
              <w:right w:w="57" w:type="dxa"/>
            </w:tcMar>
            <w:vAlign w:val="center"/>
          </w:tcPr>
          <w:p w14:paraId="3C1AA457" w14:textId="332D1DA2" w:rsidR="00CB5613" w:rsidRDefault="00CB5613" w:rsidP="002B1A3B">
            <w:pPr>
              <w:spacing w:line="240" w:lineRule="auto"/>
            </w:pPr>
            <w:r>
              <w:t>Seleccionar las Personas adecuadas</w:t>
            </w:r>
          </w:p>
        </w:tc>
      </w:tr>
      <w:tr w:rsidR="00CB5613" w:rsidRPr="00F320ED" w14:paraId="075BF688" w14:textId="77777777" w:rsidTr="002B1A3B">
        <w:tc>
          <w:tcPr>
            <w:tcW w:w="908" w:type="dxa"/>
            <w:shd w:val="clear" w:color="auto" w:fill="auto"/>
            <w:tcMar>
              <w:top w:w="57" w:type="dxa"/>
              <w:left w:w="57" w:type="dxa"/>
              <w:bottom w:w="57" w:type="dxa"/>
              <w:right w:w="57" w:type="dxa"/>
            </w:tcMar>
            <w:vAlign w:val="center"/>
          </w:tcPr>
          <w:p w14:paraId="3F15700C" w14:textId="6E0D6FE2" w:rsidR="00CB5613" w:rsidRDefault="00CB5613" w:rsidP="002B1A3B">
            <w:pPr>
              <w:spacing w:line="240" w:lineRule="auto"/>
            </w:pPr>
            <w:r>
              <w:t>9.3.4</w:t>
            </w:r>
          </w:p>
        </w:tc>
        <w:tc>
          <w:tcPr>
            <w:tcW w:w="7479" w:type="dxa"/>
            <w:shd w:val="clear" w:color="auto" w:fill="auto"/>
            <w:tcMar>
              <w:top w:w="57" w:type="dxa"/>
              <w:left w:w="57" w:type="dxa"/>
              <w:bottom w:w="57" w:type="dxa"/>
              <w:right w:w="57" w:type="dxa"/>
            </w:tcMar>
            <w:vAlign w:val="center"/>
          </w:tcPr>
          <w:p w14:paraId="347854DA" w14:textId="148A1EF3" w:rsidR="00CB5613" w:rsidRDefault="00CB5613" w:rsidP="002B1A3B">
            <w:pPr>
              <w:spacing w:line="240" w:lineRule="auto"/>
            </w:pPr>
            <w:r>
              <w:t>Equipar al equipo</w:t>
            </w:r>
          </w:p>
        </w:tc>
      </w:tr>
      <w:tr w:rsidR="00CB5613" w:rsidRPr="00F320ED" w14:paraId="71E888DF" w14:textId="77777777" w:rsidTr="002B1A3B">
        <w:tc>
          <w:tcPr>
            <w:tcW w:w="908" w:type="dxa"/>
            <w:shd w:val="clear" w:color="auto" w:fill="auto"/>
            <w:tcMar>
              <w:top w:w="57" w:type="dxa"/>
              <w:left w:w="57" w:type="dxa"/>
              <w:bottom w:w="57" w:type="dxa"/>
              <w:right w:w="57" w:type="dxa"/>
            </w:tcMar>
            <w:vAlign w:val="center"/>
          </w:tcPr>
          <w:p w14:paraId="3333343A" w14:textId="00D7D8D6" w:rsidR="00CB5613" w:rsidRDefault="00CB5613" w:rsidP="002B1A3B">
            <w:pPr>
              <w:spacing w:line="240" w:lineRule="auto"/>
            </w:pPr>
            <w:r>
              <w:t>9.3.5</w:t>
            </w:r>
          </w:p>
        </w:tc>
        <w:tc>
          <w:tcPr>
            <w:tcW w:w="7479" w:type="dxa"/>
            <w:shd w:val="clear" w:color="auto" w:fill="auto"/>
            <w:tcMar>
              <w:top w:w="57" w:type="dxa"/>
              <w:left w:w="57" w:type="dxa"/>
              <w:bottom w:w="57" w:type="dxa"/>
              <w:right w:w="57" w:type="dxa"/>
            </w:tcMar>
            <w:vAlign w:val="center"/>
          </w:tcPr>
          <w:p w14:paraId="4E677461" w14:textId="73A64D1A" w:rsidR="00CB5613" w:rsidRDefault="00CB5613" w:rsidP="002B1A3B">
            <w:pPr>
              <w:spacing w:line="240" w:lineRule="auto"/>
            </w:pPr>
            <w:r>
              <w:t>Mantener al equipo informado</w:t>
            </w:r>
          </w:p>
        </w:tc>
      </w:tr>
      <w:tr w:rsidR="00CB5613" w:rsidRPr="00F320ED" w14:paraId="47E528FB" w14:textId="77777777" w:rsidTr="002B1A3B">
        <w:tc>
          <w:tcPr>
            <w:tcW w:w="908" w:type="dxa"/>
            <w:shd w:val="clear" w:color="auto" w:fill="auto"/>
            <w:tcMar>
              <w:top w:w="57" w:type="dxa"/>
              <w:left w:w="57" w:type="dxa"/>
              <w:bottom w:w="57" w:type="dxa"/>
              <w:right w:w="57" w:type="dxa"/>
            </w:tcMar>
            <w:vAlign w:val="center"/>
          </w:tcPr>
          <w:p w14:paraId="4A5544C4" w14:textId="3D620611" w:rsidR="00CB5613" w:rsidRDefault="00CB5613" w:rsidP="002B1A3B">
            <w:pPr>
              <w:spacing w:line="240" w:lineRule="auto"/>
            </w:pPr>
            <w:r>
              <w:t>9.3.6</w:t>
            </w:r>
          </w:p>
        </w:tc>
        <w:tc>
          <w:tcPr>
            <w:tcW w:w="7479" w:type="dxa"/>
            <w:shd w:val="clear" w:color="auto" w:fill="auto"/>
            <w:tcMar>
              <w:top w:w="57" w:type="dxa"/>
              <w:left w:w="57" w:type="dxa"/>
              <w:bottom w:w="57" w:type="dxa"/>
              <w:right w:w="57" w:type="dxa"/>
            </w:tcMar>
            <w:vAlign w:val="center"/>
          </w:tcPr>
          <w:p w14:paraId="443BDEF5" w14:textId="748F8EB1" w:rsidR="00CB5613" w:rsidRDefault="00CB5613" w:rsidP="002B1A3B">
            <w:pPr>
              <w:spacing w:line="240" w:lineRule="auto"/>
            </w:pPr>
            <w:r>
              <w:t>Dar sentido a las tareas y decisiones</w:t>
            </w:r>
          </w:p>
        </w:tc>
      </w:tr>
      <w:tr w:rsidR="00CB5613" w:rsidRPr="00F320ED" w14:paraId="44A2AE8E" w14:textId="77777777" w:rsidTr="002B1A3B">
        <w:tc>
          <w:tcPr>
            <w:tcW w:w="908" w:type="dxa"/>
            <w:shd w:val="clear" w:color="auto" w:fill="auto"/>
            <w:tcMar>
              <w:top w:w="57" w:type="dxa"/>
              <w:left w:w="57" w:type="dxa"/>
              <w:bottom w:w="57" w:type="dxa"/>
              <w:right w:w="57" w:type="dxa"/>
            </w:tcMar>
            <w:vAlign w:val="center"/>
          </w:tcPr>
          <w:p w14:paraId="0DC2E128" w14:textId="300F490A" w:rsidR="00CB5613" w:rsidRDefault="00CB5613" w:rsidP="002B1A3B">
            <w:pPr>
              <w:spacing w:line="240" w:lineRule="auto"/>
            </w:pPr>
            <w:r>
              <w:t>9.3.7</w:t>
            </w:r>
          </w:p>
        </w:tc>
        <w:tc>
          <w:tcPr>
            <w:tcW w:w="7479" w:type="dxa"/>
            <w:shd w:val="clear" w:color="auto" w:fill="auto"/>
            <w:tcMar>
              <w:top w:w="57" w:type="dxa"/>
              <w:left w:w="57" w:type="dxa"/>
              <w:bottom w:w="57" w:type="dxa"/>
              <w:right w:w="57" w:type="dxa"/>
            </w:tcMar>
            <w:vAlign w:val="center"/>
          </w:tcPr>
          <w:p w14:paraId="084470A9" w14:textId="5571DB19" w:rsidR="00CB5613" w:rsidRDefault="00CB5613" w:rsidP="002B1A3B">
            <w:pPr>
              <w:spacing w:line="240" w:lineRule="auto"/>
            </w:pPr>
            <w:r>
              <w:t>Establecer instancias de Retroalimentación</w:t>
            </w:r>
          </w:p>
        </w:tc>
      </w:tr>
      <w:tr w:rsidR="00CB5613" w:rsidRPr="00F320ED" w14:paraId="4C6EE42E" w14:textId="77777777" w:rsidTr="002B1A3B">
        <w:tc>
          <w:tcPr>
            <w:tcW w:w="908" w:type="dxa"/>
            <w:shd w:val="clear" w:color="auto" w:fill="auto"/>
            <w:tcMar>
              <w:top w:w="57" w:type="dxa"/>
              <w:left w:w="57" w:type="dxa"/>
              <w:bottom w:w="57" w:type="dxa"/>
              <w:right w:w="57" w:type="dxa"/>
            </w:tcMar>
            <w:vAlign w:val="center"/>
          </w:tcPr>
          <w:p w14:paraId="6C8602D6" w14:textId="553494F2" w:rsidR="00CB5613" w:rsidRDefault="00CB5613" w:rsidP="002B1A3B">
            <w:pPr>
              <w:spacing w:line="240" w:lineRule="auto"/>
            </w:pPr>
            <w:r>
              <w:t>9.3.8</w:t>
            </w:r>
          </w:p>
        </w:tc>
        <w:tc>
          <w:tcPr>
            <w:tcW w:w="7479" w:type="dxa"/>
            <w:shd w:val="clear" w:color="auto" w:fill="auto"/>
            <w:tcMar>
              <w:top w:w="57" w:type="dxa"/>
              <w:left w:w="57" w:type="dxa"/>
              <w:bottom w:w="57" w:type="dxa"/>
              <w:right w:w="57" w:type="dxa"/>
            </w:tcMar>
            <w:vAlign w:val="center"/>
          </w:tcPr>
          <w:p w14:paraId="6C27C2F3" w14:textId="5D42F8C1" w:rsidR="00CB5613" w:rsidRDefault="00CB5613" w:rsidP="002B1A3B">
            <w:pPr>
              <w:spacing w:line="240" w:lineRule="auto"/>
            </w:pPr>
            <w:r>
              <w:t>Ejecutar reuniones cortas y efectivas</w:t>
            </w:r>
          </w:p>
        </w:tc>
      </w:tr>
    </w:tbl>
    <w:p w14:paraId="40570132" w14:textId="34954266" w:rsidR="009B0762" w:rsidRPr="005523F4" w:rsidRDefault="009B0762" w:rsidP="009E0646">
      <w:pPr>
        <w:rPr>
          <w:color w:val="auto"/>
        </w:rPr>
      </w:pPr>
    </w:p>
    <w:p w14:paraId="5858E624" w14:textId="33CD30B3" w:rsidR="005033DC" w:rsidRDefault="005033DC" w:rsidP="005033DC">
      <w:pPr>
        <w:pStyle w:val="Ttulolibre"/>
      </w:pPr>
      <w:r>
        <w:t>Gestión de los Riesgo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5033DC" w:rsidRPr="00F320ED" w14:paraId="59059A3C" w14:textId="77777777" w:rsidTr="002B1A3B">
        <w:tc>
          <w:tcPr>
            <w:tcW w:w="908" w:type="dxa"/>
            <w:shd w:val="clear" w:color="auto" w:fill="D9E2F3"/>
            <w:tcMar>
              <w:top w:w="57" w:type="dxa"/>
              <w:left w:w="57" w:type="dxa"/>
              <w:bottom w:w="57" w:type="dxa"/>
              <w:right w:w="57" w:type="dxa"/>
            </w:tcMar>
          </w:tcPr>
          <w:p w14:paraId="6581D95A" w14:textId="77777777" w:rsidR="005033DC" w:rsidRPr="002B1A3B" w:rsidRDefault="005033DC"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417C4F93" w14:textId="77777777" w:rsidR="005033DC" w:rsidRPr="002B1A3B" w:rsidRDefault="005033DC" w:rsidP="002B1A3B">
            <w:pPr>
              <w:spacing w:line="240" w:lineRule="auto"/>
              <w:rPr>
                <w:b/>
                <w:color w:val="auto"/>
              </w:rPr>
            </w:pPr>
            <w:r w:rsidRPr="002B1A3B">
              <w:rPr>
                <w:b/>
                <w:color w:val="auto"/>
              </w:rPr>
              <w:t>Nombre</w:t>
            </w:r>
          </w:p>
        </w:tc>
      </w:tr>
      <w:tr w:rsidR="000473A3" w:rsidRPr="00F320ED" w14:paraId="0E0CA109" w14:textId="77777777" w:rsidTr="002B1A3B">
        <w:tc>
          <w:tcPr>
            <w:tcW w:w="908" w:type="dxa"/>
            <w:shd w:val="clear" w:color="auto" w:fill="auto"/>
            <w:tcMar>
              <w:top w:w="57" w:type="dxa"/>
              <w:left w:w="57" w:type="dxa"/>
              <w:bottom w:w="57" w:type="dxa"/>
              <w:right w:w="57" w:type="dxa"/>
            </w:tcMar>
            <w:vAlign w:val="center"/>
          </w:tcPr>
          <w:p w14:paraId="46FAD5D9" w14:textId="3BE26491" w:rsidR="000473A3" w:rsidRPr="002B1A3B" w:rsidRDefault="000473A3" w:rsidP="002B1A3B">
            <w:pPr>
              <w:spacing w:line="240" w:lineRule="auto"/>
              <w:rPr>
                <w:color w:val="auto"/>
              </w:rPr>
            </w:pPr>
            <w:r w:rsidRPr="002B1A3B">
              <w:rPr>
                <w:color w:val="auto"/>
              </w:rPr>
              <w:t>10.3.1</w:t>
            </w:r>
          </w:p>
        </w:tc>
        <w:tc>
          <w:tcPr>
            <w:tcW w:w="7479" w:type="dxa"/>
            <w:shd w:val="clear" w:color="auto" w:fill="auto"/>
            <w:tcMar>
              <w:top w:w="57" w:type="dxa"/>
              <w:left w:w="57" w:type="dxa"/>
              <w:bottom w:w="57" w:type="dxa"/>
              <w:right w:w="57" w:type="dxa"/>
            </w:tcMar>
            <w:vAlign w:val="center"/>
          </w:tcPr>
          <w:p w14:paraId="1FEACECF" w14:textId="7738EAD6" w:rsidR="000473A3" w:rsidRPr="002B1A3B" w:rsidRDefault="000473A3" w:rsidP="002B1A3B">
            <w:pPr>
              <w:spacing w:line="240" w:lineRule="auto"/>
              <w:rPr>
                <w:color w:val="auto"/>
              </w:rPr>
            </w:pPr>
            <w:r w:rsidRPr="00584633">
              <w:t>Planificar la Gestión de los Riesgos</w:t>
            </w:r>
          </w:p>
        </w:tc>
      </w:tr>
      <w:tr w:rsidR="000473A3" w:rsidRPr="00F320ED" w14:paraId="4882EEA8" w14:textId="77777777" w:rsidTr="002B1A3B">
        <w:tc>
          <w:tcPr>
            <w:tcW w:w="908" w:type="dxa"/>
            <w:shd w:val="clear" w:color="auto" w:fill="auto"/>
            <w:tcMar>
              <w:top w:w="57" w:type="dxa"/>
              <w:left w:w="57" w:type="dxa"/>
              <w:bottom w:w="57" w:type="dxa"/>
              <w:right w:w="57" w:type="dxa"/>
            </w:tcMar>
            <w:vAlign w:val="center"/>
          </w:tcPr>
          <w:p w14:paraId="158A94D6" w14:textId="5E2F6333" w:rsidR="000473A3" w:rsidRPr="002B1A3B" w:rsidRDefault="000473A3" w:rsidP="002B1A3B">
            <w:pPr>
              <w:spacing w:line="240" w:lineRule="auto"/>
              <w:rPr>
                <w:color w:val="auto"/>
              </w:rPr>
            </w:pPr>
            <w:r w:rsidRPr="002B1A3B">
              <w:rPr>
                <w:color w:val="auto"/>
              </w:rPr>
              <w:t>10.3.2</w:t>
            </w:r>
          </w:p>
        </w:tc>
        <w:tc>
          <w:tcPr>
            <w:tcW w:w="7479" w:type="dxa"/>
            <w:shd w:val="clear" w:color="auto" w:fill="auto"/>
            <w:tcMar>
              <w:top w:w="57" w:type="dxa"/>
              <w:left w:w="57" w:type="dxa"/>
              <w:bottom w:w="57" w:type="dxa"/>
              <w:right w:w="57" w:type="dxa"/>
            </w:tcMar>
            <w:vAlign w:val="center"/>
          </w:tcPr>
          <w:p w14:paraId="007CA2EC" w14:textId="5AFD7C55" w:rsidR="000473A3" w:rsidRPr="002B1A3B" w:rsidRDefault="000473A3" w:rsidP="002B1A3B">
            <w:pPr>
              <w:spacing w:line="240" w:lineRule="auto"/>
              <w:rPr>
                <w:color w:val="auto"/>
              </w:rPr>
            </w:pPr>
            <w:r w:rsidRPr="002B1A3B">
              <w:rPr>
                <w:color w:val="auto"/>
              </w:rPr>
              <w:t>Identificar los Riesgos</w:t>
            </w:r>
          </w:p>
        </w:tc>
      </w:tr>
      <w:tr w:rsidR="000473A3" w:rsidRPr="00F320ED" w14:paraId="686697E1" w14:textId="77777777" w:rsidTr="002B1A3B">
        <w:tc>
          <w:tcPr>
            <w:tcW w:w="908" w:type="dxa"/>
            <w:shd w:val="clear" w:color="auto" w:fill="auto"/>
            <w:tcMar>
              <w:top w:w="57" w:type="dxa"/>
              <w:left w:w="57" w:type="dxa"/>
              <w:bottom w:w="57" w:type="dxa"/>
              <w:right w:w="57" w:type="dxa"/>
            </w:tcMar>
            <w:vAlign w:val="center"/>
          </w:tcPr>
          <w:p w14:paraId="5145000E" w14:textId="5D329182" w:rsidR="000473A3" w:rsidRPr="002B1A3B" w:rsidRDefault="000473A3" w:rsidP="002B1A3B">
            <w:pPr>
              <w:spacing w:line="240" w:lineRule="auto"/>
              <w:rPr>
                <w:color w:val="auto"/>
              </w:rPr>
            </w:pPr>
            <w:r w:rsidRPr="002B1A3B">
              <w:rPr>
                <w:color w:val="auto"/>
              </w:rPr>
              <w:t>10.3.3</w:t>
            </w:r>
          </w:p>
        </w:tc>
        <w:tc>
          <w:tcPr>
            <w:tcW w:w="7479" w:type="dxa"/>
            <w:shd w:val="clear" w:color="auto" w:fill="auto"/>
            <w:tcMar>
              <w:top w:w="57" w:type="dxa"/>
              <w:left w:w="57" w:type="dxa"/>
              <w:bottom w:w="57" w:type="dxa"/>
              <w:right w:w="57" w:type="dxa"/>
            </w:tcMar>
            <w:vAlign w:val="center"/>
          </w:tcPr>
          <w:p w14:paraId="5F1FF77E" w14:textId="7805194A" w:rsidR="000473A3" w:rsidRPr="002B1A3B" w:rsidRDefault="005D5DE0" w:rsidP="002B1A3B">
            <w:pPr>
              <w:spacing w:line="240" w:lineRule="auto"/>
              <w:rPr>
                <w:color w:val="auto"/>
              </w:rPr>
            </w:pPr>
            <w:hyperlink w:anchor="_Toc529371194" w:history="1">
              <w:r w:rsidR="000473A3" w:rsidRPr="002B1A3B">
                <w:rPr>
                  <w:rStyle w:val="Hipervnculo"/>
                  <w:noProof/>
                  <w:color w:val="auto"/>
                  <w:u w:val="none"/>
                </w:rPr>
                <w:t>Realizar el Análisis Cualitativo de Riesgos</w:t>
              </w:r>
            </w:hyperlink>
          </w:p>
        </w:tc>
      </w:tr>
      <w:tr w:rsidR="000473A3" w:rsidRPr="00F320ED" w14:paraId="71EC5DB8" w14:textId="77777777" w:rsidTr="002B1A3B">
        <w:tc>
          <w:tcPr>
            <w:tcW w:w="908" w:type="dxa"/>
            <w:shd w:val="clear" w:color="auto" w:fill="auto"/>
            <w:tcMar>
              <w:top w:w="57" w:type="dxa"/>
              <w:left w:w="57" w:type="dxa"/>
              <w:bottom w:w="57" w:type="dxa"/>
              <w:right w:w="57" w:type="dxa"/>
            </w:tcMar>
            <w:vAlign w:val="center"/>
          </w:tcPr>
          <w:p w14:paraId="39E1BAD3" w14:textId="2D3CF354" w:rsidR="000473A3" w:rsidRPr="002B1A3B" w:rsidRDefault="000473A3" w:rsidP="002B1A3B">
            <w:pPr>
              <w:spacing w:line="240" w:lineRule="auto"/>
              <w:rPr>
                <w:color w:val="auto"/>
              </w:rPr>
            </w:pPr>
            <w:r w:rsidRPr="002B1A3B">
              <w:rPr>
                <w:color w:val="auto"/>
              </w:rPr>
              <w:t>10.3.4</w:t>
            </w:r>
          </w:p>
        </w:tc>
        <w:tc>
          <w:tcPr>
            <w:tcW w:w="7479" w:type="dxa"/>
            <w:shd w:val="clear" w:color="auto" w:fill="auto"/>
            <w:tcMar>
              <w:top w:w="57" w:type="dxa"/>
              <w:left w:w="57" w:type="dxa"/>
              <w:bottom w:w="57" w:type="dxa"/>
              <w:right w:w="57" w:type="dxa"/>
            </w:tcMar>
            <w:vAlign w:val="center"/>
          </w:tcPr>
          <w:p w14:paraId="23C905B3" w14:textId="164FACDE" w:rsidR="000473A3" w:rsidRPr="002B1A3B" w:rsidRDefault="000473A3" w:rsidP="002B1A3B">
            <w:pPr>
              <w:spacing w:line="240" w:lineRule="auto"/>
              <w:rPr>
                <w:color w:val="auto"/>
              </w:rPr>
            </w:pPr>
            <w:r w:rsidRPr="002B1A3B">
              <w:rPr>
                <w:color w:val="auto"/>
              </w:rPr>
              <w:t>Realizar el Análisis Cuantitativo de Riesgos</w:t>
            </w:r>
          </w:p>
        </w:tc>
      </w:tr>
      <w:tr w:rsidR="00E466CA" w:rsidRPr="00F320ED" w14:paraId="304BA02A" w14:textId="77777777" w:rsidTr="002B1A3B">
        <w:tc>
          <w:tcPr>
            <w:tcW w:w="908" w:type="dxa"/>
            <w:shd w:val="clear" w:color="auto" w:fill="auto"/>
            <w:tcMar>
              <w:top w:w="57" w:type="dxa"/>
              <w:left w:w="57" w:type="dxa"/>
              <w:bottom w:w="57" w:type="dxa"/>
              <w:right w:w="57" w:type="dxa"/>
            </w:tcMar>
            <w:vAlign w:val="center"/>
          </w:tcPr>
          <w:p w14:paraId="794DC299" w14:textId="10E86945" w:rsidR="00E466CA" w:rsidRPr="002B1A3B" w:rsidRDefault="00E466CA" w:rsidP="002B1A3B">
            <w:pPr>
              <w:spacing w:line="240" w:lineRule="auto"/>
              <w:rPr>
                <w:color w:val="auto"/>
              </w:rPr>
            </w:pPr>
            <w:r w:rsidRPr="002B1A3B">
              <w:rPr>
                <w:color w:val="auto"/>
              </w:rPr>
              <w:t>10.3.5</w:t>
            </w:r>
          </w:p>
        </w:tc>
        <w:tc>
          <w:tcPr>
            <w:tcW w:w="7479" w:type="dxa"/>
            <w:shd w:val="clear" w:color="auto" w:fill="auto"/>
            <w:tcMar>
              <w:top w:w="57" w:type="dxa"/>
              <w:left w:w="57" w:type="dxa"/>
              <w:bottom w:w="57" w:type="dxa"/>
              <w:right w:w="57" w:type="dxa"/>
            </w:tcMar>
            <w:vAlign w:val="center"/>
          </w:tcPr>
          <w:p w14:paraId="372F653D" w14:textId="3F1B47BF" w:rsidR="00E466CA" w:rsidRPr="002B1A3B" w:rsidRDefault="00E466CA" w:rsidP="002B1A3B">
            <w:pPr>
              <w:spacing w:line="240" w:lineRule="auto"/>
              <w:rPr>
                <w:color w:val="auto"/>
              </w:rPr>
            </w:pPr>
            <w:r w:rsidRPr="002B1A3B">
              <w:rPr>
                <w:color w:val="auto"/>
              </w:rPr>
              <w:t>Planificar la Respuesta a los Riesgos</w:t>
            </w:r>
          </w:p>
        </w:tc>
      </w:tr>
      <w:tr w:rsidR="00E466CA" w:rsidRPr="00F320ED" w14:paraId="1AD93888" w14:textId="77777777" w:rsidTr="002B1A3B">
        <w:tc>
          <w:tcPr>
            <w:tcW w:w="908" w:type="dxa"/>
            <w:shd w:val="clear" w:color="auto" w:fill="auto"/>
            <w:tcMar>
              <w:top w:w="57" w:type="dxa"/>
              <w:left w:w="57" w:type="dxa"/>
              <w:bottom w:w="57" w:type="dxa"/>
              <w:right w:w="57" w:type="dxa"/>
            </w:tcMar>
            <w:vAlign w:val="center"/>
          </w:tcPr>
          <w:p w14:paraId="18599E75" w14:textId="149C2F66" w:rsidR="00E466CA" w:rsidRPr="002B1A3B" w:rsidRDefault="00E466CA" w:rsidP="002B1A3B">
            <w:pPr>
              <w:spacing w:line="240" w:lineRule="auto"/>
              <w:rPr>
                <w:color w:val="auto"/>
              </w:rPr>
            </w:pPr>
            <w:r w:rsidRPr="002B1A3B">
              <w:rPr>
                <w:color w:val="auto"/>
              </w:rPr>
              <w:t>10.3.6</w:t>
            </w:r>
          </w:p>
        </w:tc>
        <w:tc>
          <w:tcPr>
            <w:tcW w:w="7479" w:type="dxa"/>
            <w:shd w:val="clear" w:color="auto" w:fill="auto"/>
            <w:tcMar>
              <w:top w:w="57" w:type="dxa"/>
              <w:left w:w="57" w:type="dxa"/>
              <w:bottom w:w="57" w:type="dxa"/>
              <w:right w:w="57" w:type="dxa"/>
            </w:tcMar>
            <w:vAlign w:val="center"/>
          </w:tcPr>
          <w:p w14:paraId="41209AA3" w14:textId="46D31AB2" w:rsidR="00E466CA" w:rsidRPr="002B1A3B" w:rsidRDefault="005D5DE0" w:rsidP="002B1A3B">
            <w:pPr>
              <w:spacing w:line="240" w:lineRule="auto"/>
              <w:rPr>
                <w:color w:val="auto"/>
              </w:rPr>
            </w:pPr>
            <w:hyperlink w:anchor="_Toc529371197" w:history="1">
              <w:r w:rsidR="00E466CA" w:rsidRPr="002B1A3B">
                <w:rPr>
                  <w:rStyle w:val="Hipervnculo"/>
                  <w:noProof/>
                  <w:color w:val="auto"/>
                  <w:u w:val="none"/>
                </w:rPr>
                <w:t>Implementar la Respuesta a los Riesgos</w:t>
              </w:r>
            </w:hyperlink>
          </w:p>
        </w:tc>
      </w:tr>
      <w:tr w:rsidR="00E466CA" w:rsidRPr="00F320ED" w14:paraId="19143AA0" w14:textId="77777777" w:rsidTr="002B1A3B">
        <w:tc>
          <w:tcPr>
            <w:tcW w:w="908" w:type="dxa"/>
            <w:shd w:val="clear" w:color="auto" w:fill="auto"/>
            <w:tcMar>
              <w:top w:w="57" w:type="dxa"/>
              <w:left w:w="57" w:type="dxa"/>
              <w:bottom w:w="57" w:type="dxa"/>
              <w:right w:w="57" w:type="dxa"/>
            </w:tcMar>
            <w:vAlign w:val="center"/>
          </w:tcPr>
          <w:p w14:paraId="28721775" w14:textId="2BB3F2CF" w:rsidR="00E466CA" w:rsidRPr="002B1A3B" w:rsidRDefault="00E466CA" w:rsidP="002B1A3B">
            <w:pPr>
              <w:spacing w:line="240" w:lineRule="auto"/>
              <w:rPr>
                <w:color w:val="auto"/>
              </w:rPr>
            </w:pPr>
            <w:r w:rsidRPr="002B1A3B">
              <w:rPr>
                <w:color w:val="auto"/>
              </w:rPr>
              <w:t>10.3.7</w:t>
            </w:r>
          </w:p>
        </w:tc>
        <w:tc>
          <w:tcPr>
            <w:tcW w:w="7479" w:type="dxa"/>
            <w:shd w:val="clear" w:color="auto" w:fill="auto"/>
            <w:tcMar>
              <w:top w:w="57" w:type="dxa"/>
              <w:left w:w="57" w:type="dxa"/>
              <w:bottom w:w="57" w:type="dxa"/>
              <w:right w:w="57" w:type="dxa"/>
            </w:tcMar>
            <w:vAlign w:val="center"/>
          </w:tcPr>
          <w:p w14:paraId="3BFAA18C" w14:textId="3176C85D" w:rsidR="00E466CA" w:rsidRPr="002B1A3B" w:rsidRDefault="00E466CA" w:rsidP="002B1A3B">
            <w:pPr>
              <w:spacing w:line="240" w:lineRule="auto"/>
              <w:rPr>
                <w:color w:val="auto"/>
              </w:rPr>
            </w:pPr>
            <w:r w:rsidRPr="002B1A3B">
              <w:rPr>
                <w:color w:val="auto"/>
              </w:rPr>
              <w:t>Monitorear los Riesgos</w:t>
            </w:r>
          </w:p>
        </w:tc>
      </w:tr>
    </w:tbl>
    <w:p w14:paraId="620A8257" w14:textId="7AD0A6F7" w:rsidR="005033DC" w:rsidRPr="005523F4" w:rsidRDefault="005033DC" w:rsidP="005033DC">
      <w:pPr>
        <w:rPr>
          <w:color w:val="auto"/>
        </w:rPr>
      </w:pPr>
    </w:p>
    <w:p w14:paraId="4B978326" w14:textId="2EE8A73F" w:rsidR="00251E8B" w:rsidRDefault="00853A38" w:rsidP="00251E8B">
      <w:r>
        <w:br w:type="page"/>
      </w:r>
      <w:r w:rsidR="00251E8B">
        <w:lastRenderedPageBreak/>
        <w:t>Luego de construido el manual de buenas prácticas y validado por ZOFRI S.A., se propone un plan de implementación compuesto por las siguientes actividades</w:t>
      </w:r>
      <w:r w:rsidR="003E031C">
        <w:t>:</w:t>
      </w:r>
    </w:p>
    <w:p w14:paraId="2E64D668" w14:textId="77777777" w:rsidR="002F1076" w:rsidRDefault="002F1076" w:rsidP="00251E8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3"/>
        <w:gridCol w:w="6520"/>
        <w:gridCol w:w="1384"/>
      </w:tblGrid>
      <w:tr w:rsidR="002B1A3B" w:rsidRPr="00A63E6D" w14:paraId="1375438D" w14:textId="759C02FC" w:rsidTr="002B1A3B">
        <w:tc>
          <w:tcPr>
            <w:tcW w:w="483" w:type="dxa"/>
            <w:shd w:val="clear" w:color="auto" w:fill="D9E2F3"/>
            <w:tcMar>
              <w:top w:w="57" w:type="dxa"/>
              <w:left w:w="57" w:type="dxa"/>
              <w:bottom w:w="57" w:type="dxa"/>
              <w:right w:w="57" w:type="dxa"/>
            </w:tcMar>
          </w:tcPr>
          <w:p w14:paraId="641A89D7" w14:textId="77A666EC" w:rsidR="00853A38" w:rsidRPr="002B1A3B" w:rsidRDefault="00853A38" w:rsidP="002B1A3B">
            <w:pPr>
              <w:spacing w:line="240" w:lineRule="auto"/>
              <w:jc w:val="center"/>
              <w:rPr>
                <w:b/>
              </w:rPr>
            </w:pPr>
            <w:r w:rsidRPr="002B1A3B">
              <w:rPr>
                <w:b/>
              </w:rPr>
              <w:t>ID</w:t>
            </w:r>
          </w:p>
        </w:tc>
        <w:tc>
          <w:tcPr>
            <w:tcW w:w="6520" w:type="dxa"/>
            <w:shd w:val="clear" w:color="auto" w:fill="D9E2F3"/>
            <w:tcMar>
              <w:top w:w="57" w:type="dxa"/>
              <w:left w:w="57" w:type="dxa"/>
              <w:bottom w:w="57" w:type="dxa"/>
              <w:right w:w="57" w:type="dxa"/>
            </w:tcMar>
          </w:tcPr>
          <w:p w14:paraId="6926E03C" w14:textId="3B9616B5" w:rsidR="00853A38" w:rsidRPr="002B1A3B" w:rsidRDefault="00853A38" w:rsidP="002B1A3B">
            <w:pPr>
              <w:spacing w:line="240" w:lineRule="auto"/>
              <w:rPr>
                <w:b/>
              </w:rPr>
            </w:pPr>
            <w:r w:rsidRPr="002B1A3B">
              <w:rPr>
                <w:b/>
              </w:rPr>
              <w:t>Actividad</w:t>
            </w:r>
          </w:p>
        </w:tc>
        <w:tc>
          <w:tcPr>
            <w:tcW w:w="1384" w:type="dxa"/>
            <w:shd w:val="clear" w:color="auto" w:fill="D9E2F3"/>
            <w:tcMar>
              <w:top w:w="57" w:type="dxa"/>
              <w:left w:w="57" w:type="dxa"/>
              <w:bottom w:w="57" w:type="dxa"/>
              <w:right w:w="57" w:type="dxa"/>
            </w:tcMar>
          </w:tcPr>
          <w:p w14:paraId="5468FB93" w14:textId="77777777" w:rsidR="00853A38" w:rsidRPr="002B1A3B" w:rsidRDefault="00853A38" w:rsidP="002B1A3B">
            <w:pPr>
              <w:spacing w:line="240" w:lineRule="auto"/>
              <w:jc w:val="center"/>
              <w:rPr>
                <w:b/>
              </w:rPr>
            </w:pPr>
            <w:r w:rsidRPr="002B1A3B">
              <w:rPr>
                <w:b/>
              </w:rPr>
              <w:t>Duración</w:t>
            </w:r>
          </w:p>
          <w:p w14:paraId="7D2B7B93" w14:textId="0FE2755F" w:rsidR="00A5271B" w:rsidRPr="002B1A3B" w:rsidRDefault="00A5271B" w:rsidP="002B1A3B">
            <w:pPr>
              <w:spacing w:line="240" w:lineRule="auto"/>
              <w:jc w:val="center"/>
              <w:rPr>
                <w:b/>
              </w:rPr>
            </w:pPr>
            <w:r w:rsidRPr="002B1A3B">
              <w:rPr>
                <w:b/>
              </w:rPr>
              <w:t>(Semanas)</w:t>
            </w:r>
          </w:p>
        </w:tc>
      </w:tr>
      <w:tr w:rsidR="00853A38" w14:paraId="56AD7A06" w14:textId="0830A453" w:rsidTr="002B1A3B">
        <w:tc>
          <w:tcPr>
            <w:tcW w:w="483" w:type="dxa"/>
            <w:shd w:val="clear" w:color="auto" w:fill="auto"/>
            <w:tcMar>
              <w:top w:w="57" w:type="dxa"/>
              <w:left w:w="57" w:type="dxa"/>
              <w:bottom w:w="57" w:type="dxa"/>
              <w:right w:w="57" w:type="dxa"/>
            </w:tcMar>
          </w:tcPr>
          <w:p w14:paraId="14AD4554"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56495778" w14:textId="3356C872" w:rsidR="00853A38" w:rsidRPr="002B1A3B" w:rsidRDefault="00BC3551" w:rsidP="002B1A3B">
            <w:pPr>
              <w:spacing w:line="240" w:lineRule="auto"/>
              <w:rPr>
                <w:color w:val="FF0000"/>
              </w:rPr>
            </w:pPr>
            <w:r w:rsidRPr="002B1A3B">
              <w:rPr>
                <w:color w:val="FF0000"/>
              </w:rPr>
              <w:t>&lt;&lt;completar&gt;&gt;</w:t>
            </w:r>
          </w:p>
        </w:tc>
        <w:tc>
          <w:tcPr>
            <w:tcW w:w="1384" w:type="dxa"/>
            <w:shd w:val="clear" w:color="auto" w:fill="auto"/>
            <w:tcMar>
              <w:top w:w="57" w:type="dxa"/>
              <w:left w:w="57" w:type="dxa"/>
              <w:bottom w:w="57" w:type="dxa"/>
              <w:right w:w="57" w:type="dxa"/>
            </w:tcMar>
          </w:tcPr>
          <w:p w14:paraId="4D1CC99C" w14:textId="77777777" w:rsidR="00853A38" w:rsidRDefault="00853A38" w:rsidP="002B1A3B">
            <w:pPr>
              <w:spacing w:line="240" w:lineRule="auto"/>
            </w:pPr>
          </w:p>
        </w:tc>
      </w:tr>
      <w:tr w:rsidR="00853A38" w14:paraId="0D0C3FBA" w14:textId="646F4E1F" w:rsidTr="002B1A3B">
        <w:tc>
          <w:tcPr>
            <w:tcW w:w="483" w:type="dxa"/>
            <w:shd w:val="clear" w:color="auto" w:fill="auto"/>
            <w:tcMar>
              <w:top w:w="57" w:type="dxa"/>
              <w:left w:w="57" w:type="dxa"/>
              <w:bottom w:w="57" w:type="dxa"/>
              <w:right w:w="57" w:type="dxa"/>
            </w:tcMar>
          </w:tcPr>
          <w:p w14:paraId="582F1371"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2109B909"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1D14DD0C" w14:textId="77777777" w:rsidR="00853A38" w:rsidRDefault="00853A38" w:rsidP="002B1A3B">
            <w:pPr>
              <w:spacing w:line="240" w:lineRule="auto"/>
            </w:pPr>
          </w:p>
        </w:tc>
      </w:tr>
      <w:tr w:rsidR="00853A38" w14:paraId="762846DA" w14:textId="4470CA69" w:rsidTr="002B1A3B">
        <w:tc>
          <w:tcPr>
            <w:tcW w:w="483" w:type="dxa"/>
            <w:shd w:val="clear" w:color="auto" w:fill="auto"/>
            <w:tcMar>
              <w:top w:w="57" w:type="dxa"/>
              <w:left w:w="57" w:type="dxa"/>
              <w:bottom w:w="57" w:type="dxa"/>
              <w:right w:w="57" w:type="dxa"/>
            </w:tcMar>
          </w:tcPr>
          <w:p w14:paraId="29F5718D"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481203CA"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3611E8B3" w14:textId="77777777" w:rsidR="00853A38" w:rsidRDefault="00853A38" w:rsidP="002B1A3B">
            <w:pPr>
              <w:spacing w:line="240" w:lineRule="auto"/>
            </w:pPr>
          </w:p>
        </w:tc>
      </w:tr>
      <w:tr w:rsidR="00853A38" w14:paraId="487B5FBB" w14:textId="6818EA99" w:rsidTr="002B1A3B">
        <w:tc>
          <w:tcPr>
            <w:tcW w:w="483" w:type="dxa"/>
            <w:shd w:val="clear" w:color="auto" w:fill="auto"/>
            <w:tcMar>
              <w:top w:w="57" w:type="dxa"/>
              <w:left w:w="57" w:type="dxa"/>
              <w:bottom w:w="57" w:type="dxa"/>
              <w:right w:w="57" w:type="dxa"/>
            </w:tcMar>
          </w:tcPr>
          <w:p w14:paraId="02331DAC"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7E06085A"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1EECEC0A" w14:textId="77777777" w:rsidR="00853A38" w:rsidRDefault="00853A38" w:rsidP="002B1A3B">
            <w:pPr>
              <w:spacing w:line="240" w:lineRule="auto"/>
            </w:pPr>
          </w:p>
        </w:tc>
      </w:tr>
      <w:tr w:rsidR="00853A38" w14:paraId="6221AC6D" w14:textId="02280A29" w:rsidTr="002B1A3B">
        <w:tc>
          <w:tcPr>
            <w:tcW w:w="483" w:type="dxa"/>
            <w:shd w:val="clear" w:color="auto" w:fill="auto"/>
            <w:tcMar>
              <w:top w:w="57" w:type="dxa"/>
              <w:left w:w="57" w:type="dxa"/>
              <w:bottom w:w="57" w:type="dxa"/>
              <w:right w:w="57" w:type="dxa"/>
            </w:tcMar>
          </w:tcPr>
          <w:p w14:paraId="40145D3A"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6849612B"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551A8828" w14:textId="77777777" w:rsidR="00853A38" w:rsidRDefault="00853A38" w:rsidP="002B1A3B">
            <w:pPr>
              <w:spacing w:line="240" w:lineRule="auto"/>
            </w:pPr>
          </w:p>
        </w:tc>
      </w:tr>
      <w:tr w:rsidR="00853A38" w14:paraId="23C9773C" w14:textId="75E64863" w:rsidTr="002B1A3B">
        <w:tc>
          <w:tcPr>
            <w:tcW w:w="483" w:type="dxa"/>
            <w:shd w:val="clear" w:color="auto" w:fill="auto"/>
            <w:tcMar>
              <w:top w:w="57" w:type="dxa"/>
              <w:left w:w="57" w:type="dxa"/>
              <w:bottom w:w="57" w:type="dxa"/>
              <w:right w:w="57" w:type="dxa"/>
            </w:tcMar>
          </w:tcPr>
          <w:p w14:paraId="40E0AA76"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05F85B0B"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1E73F75A" w14:textId="77777777" w:rsidR="00853A38" w:rsidRDefault="00853A38" w:rsidP="002B1A3B">
            <w:pPr>
              <w:spacing w:line="240" w:lineRule="auto"/>
            </w:pPr>
          </w:p>
        </w:tc>
      </w:tr>
    </w:tbl>
    <w:p w14:paraId="5A6108D1" w14:textId="6D82284C" w:rsidR="003E031C" w:rsidRDefault="003E031C" w:rsidP="00251E8B"/>
    <w:p w14:paraId="3550E79E" w14:textId="695598B3" w:rsidR="002F1076" w:rsidRDefault="002F1076" w:rsidP="00251E8B">
      <w:r>
        <w:t xml:space="preserve">Considerando lo anterior, el tiempo estimado de implementación es de 12 semanas. </w:t>
      </w:r>
      <w:r w:rsidR="00D332D8">
        <w:t>Des</w:t>
      </w:r>
      <w:r w:rsidR="004C4C08">
        <w:t>de el punto de vista de los recursos requeridos, en términos prácticos solo es necesaria la disponibilidad de la</w:t>
      </w:r>
      <w:r w:rsidR="00490DF5">
        <w:t>s personas, que actualmente cumplen los roles identificados en el plan de implementación</w:t>
      </w:r>
      <w:r w:rsidR="00225A31">
        <w:t xml:space="preserve"> y si bien, sus horas de dedicación pueden ser valorizadas</w:t>
      </w:r>
      <w:r w:rsidR="004E656D">
        <w:t>, en la práctica no representan un gasto que pueda afectar al presupuesto de la organización</w:t>
      </w:r>
      <w:r w:rsidR="007154FE">
        <w:t xml:space="preserve">, toda vez la ejecución del plan no requiere de la utilización de horas extras del personal. </w:t>
      </w:r>
    </w:p>
    <w:p w14:paraId="13CFEBD6" w14:textId="77777777" w:rsidR="00C40AD6" w:rsidRDefault="00C40AD6" w:rsidP="00251E8B"/>
    <w:p w14:paraId="3E77062C" w14:textId="77777777" w:rsidR="007154FE" w:rsidRDefault="007154FE" w:rsidP="00251E8B"/>
    <w:p w14:paraId="31AAE286" w14:textId="77777777" w:rsidR="002F1076" w:rsidRDefault="002F1076" w:rsidP="00251E8B"/>
    <w:p w14:paraId="781431EC" w14:textId="7A1BDF03" w:rsidR="00AB71E9" w:rsidRPr="005523F4" w:rsidRDefault="00AB71E9" w:rsidP="00AB71E9">
      <w:pPr>
        <w:rPr>
          <w:color w:val="auto"/>
        </w:rPr>
      </w:pPr>
    </w:p>
    <w:p w14:paraId="68AF09E6" w14:textId="2270360F" w:rsidR="00AB71E9" w:rsidRPr="00411764" w:rsidRDefault="00AB71E9" w:rsidP="00AB71E9">
      <w:pPr>
        <w:pStyle w:val="Ttulo1"/>
        <w:rPr>
          <w:color w:val="auto"/>
        </w:rPr>
      </w:pPr>
      <w:r w:rsidRPr="00BF0814">
        <w:rPr>
          <w:color w:val="FF0000"/>
        </w:rPr>
        <w:br w:type="page"/>
      </w:r>
      <w:bookmarkStart w:id="76" w:name="_Toc525761472"/>
      <w:bookmarkStart w:id="77" w:name="_Toc529744740"/>
      <w:r w:rsidRPr="00411764">
        <w:rPr>
          <w:color w:val="auto"/>
        </w:rPr>
        <w:lastRenderedPageBreak/>
        <w:t>Conclusiones</w:t>
      </w:r>
      <w:bookmarkEnd w:id="76"/>
      <w:bookmarkEnd w:id="77"/>
    </w:p>
    <w:p w14:paraId="028F6CA4" w14:textId="77777777" w:rsidR="00AB71E9" w:rsidRPr="00411764" w:rsidRDefault="00AB71E9" w:rsidP="00910F20">
      <w:pPr>
        <w:rPr>
          <w:color w:val="auto"/>
        </w:rPr>
      </w:pPr>
    </w:p>
    <w:p w14:paraId="01F783CF" w14:textId="77777777" w:rsidR="00AB71E9" w:rsidRPr="00956C03" w:rsidRDefault="00AB71E9" w:rsidP="00AB71E9">
      <w:pPr>
        <w:pStyle w:val="Ttulo2"/>
      </w:pPr>
      <w:bookmarkStart w:id="78" w:name="_Toc525761473"/>
      <w:bookmarkStart w:id="79" w:name="_Toc529744741"/>
      <w:r w:rsidRPr="00956C03">
        <w:t>Conclusiones</w:t>
      </w:r>
      <w:bookmarkEnd w:id="78"/>
      <w:bookmarkEnd w:id="79"/>
    </w:p>
    <w:p w14:paraId="7A3CDBB7" w14:textId="14EC7B4D" w:rsidR="00555BEB" w:rsidRPr="00555BEB" w:rsidRDefault="00555BEB" w:rsidP="0001120E">
      <w:pPr>
        <w:rPr>
          <w:i/>
          <w:color w:val="FF0000"/>
        </w:rPr>
      </w:pPr>
      <w:r w:rsidRPr="00555BEB">
        <w:rPr>
          <w:i/>
          <w:color w:val="FF0000"/>
        </w:rPr>
        <w:t>&lt;&lt; Complementar &gt;&gt;</w:t>
      </w:r>
    </w:p>
    <w:p w14:paraId="05F9CD7C" w14:textId="7E2C0806" w:rsidR="0001120E" w:rsidRPr="00555BEB" w:rsidRDefault="0001120E" w:rsidP="0001120E">
      <w:pPr>
        <w:rPr>
          <w:i/>
          <w:color w:val="FF0000"/>
        </w:rPr>
      </w:pPr>
      <w:r w:rsidRPr="00555BEB">
        <w:rPr>
          <w:i/>
          <w:color w:val="FF0000"/>
        </w:rPr>
        <w:t>Los proyectos cualquiera sea su tipo, en la práctica pueden ser afectados por los mismos problemas.</w:t>
      </w:r>
    </w:p>
    <w:p w14:paraId="70275FF5" w14:textId="77777777" w:rsidR="0001120E" w:rsidRPr="00555BEB" w:rsidRDefault="0001120E" w:rsidP="0001120E">
      <w:pPr>
        <w:rPr>
          <w:i/>
          <w:color w:val="FF0000"/>
        </w:rPr>
      </w:pPr>
    </w:p>
    <w:p w14:paraId="5B4CC438" w14:textId="208A2E85" w:rsidR="0001120E" w:rsidRPr="00555BEB" w:rsidRDefault="0001120E" w:rsidP="0001120E">
      <w:pPr>
        <w:rPr>
          <w:i/>
          <w:color w:val="FF0000"/>
        </w:rPr>
      </w:pPr>
      <w:r w:rsidRPr="00555BEB">
        <w:rPr>
          <w:i/>
          <w:color w:val="FF0000"/>
        </w:rPr>
        <w:t>Los factores críticos aquí identificados, pueden ser gestionados en cualquier tipo de proyecto.</w:t>
      </w:r>
    </w:p>
    <w:p w14:paraId="0B5A908A" w14:textId="77777777" w:rsidR="0001120E" w:rsidRPr="00555BEB" w:rsidRDefault="0001120E" w:rsidP="0001120E">
      <w:pPr>
        <w:rPr>
          <w:i/>
          <w:color w:val="FF0000"/>
        </w:rPr>
      </w:pPr>
    </w:p>
    <w:p w14:paraId="7BC44D40" w14:textId="5BF9706B" w:rsidR="00AB71E9" w:rsidRPr="00555BEB" w:rsidRDefault="0001120E" w:rsidP="0001120E">
      <w:pPr>
        <w:rPr>
          <w:i/>
          <w:color w:val="FF0000"/>
        </w:rPr>
      </w:pPr>
      <w:r w:rsidRPr="00555BEB">
        <w:rPr>
          <w:i/>
          <w:color w:val="FF0000"/>
        </w:rPr>
        <w:t>El éxito no está garantizado, pero es posible aprender de lo bueno, aplicarlo y acomodarlo a nuestra realidad.</w:t>
      </w:r>
    </w:p>
    <w:p w14:paraId="1DAAB47C" w14:textId="4FF1F4EB" w:rsidR="00555BEB" w:rsidRPr="00555BEB" w:rsidRDefault="00555BEB" w:rsidP="00215DE1">
      <w:pPr>
        <w:rPr>
          <w:i/>
          <w:color w:val="FF0000"/>
        </w:rPr>
      </w:pPr>
      <w:r w:rsidRPr="00555BEB">
        <w:rPr>
          <w:i/>
          <w:color w:val="FF0000"/>
        </w:rPr>
        <w:t>&lt;&lt; &gt;&gt;</w:t>
      </w:r>
    </w:p>
    <w:p w14:paraId="5528856A" w14:textId="77777777" w:rsidR="00555BEB" w:rsidRDefault="00555BEB" w:rsidP="00215DE1">
      <w:pPr>
        <w:rPr>
          <w:color w:val="FF0000"/>
        </w:rPr>
      </w:pPr>
    </w:p>
    <w:p w14:paraId="5A9FA3D1" w14:textId="77777777" w:rsidR="0001120E" w:rsidRPr="00BF0814" w:rsidRDefault="0001120E" w:rsidP="00215DE1">
      <w:pPr>
        <w:rPr>
          <w:color w:val="FF0000"/>
        </w:rPr>
      </w:pPr>
    </w:p>
    <w:p w14:paraId="6ACAE61A" w14:textId="77777777" w:rsidR="00FA3CE9" w:rsidRPr="00956C03" w:rsidRDefault="00AB71E9" w:rsidP="00AB71E9">
      <w:pPr>
        <w:pStyle w:val="Ttulo2"/>
      </w:pPr>
      <w:bookmarkStart w:id="80" w:name="_Toc525761474"/>
      <w:bookmarkStart w:id="81" w:name="_Toc529744742"/>
      <w:r w:rsidRPr="00956C03">
        <w:t>Aporte</w:t>
      </w:r>
      <w:bookmarkEnd w:id="80"/>
      <w:bookmarkEnd w:id="81"/>
    </w:p>
    <w:p w14:paraId="2CCBDBA9" w14:textId="401AB75B" w:rsidR="00FA3CE9" w:rsidRPr="00BF0814" w:rsidRDefault="00BA2A31" w:rsidP="00FA3CE9">
      <w:pPr>
        <w:rPr>
          <w:color w:val="FF0000"/>
        </w:rPr>
      </w:pPr>
      <w:r>
        <w:rPr>
          <w:color w:val="FF0000"/>
        </w:rPr>
        <w:t>&lt;&lt; Completar &gt;&gt;</w:t>
      </w:r>
    </w:p>
    <w:p w14:paraId="7064D4D8" w14:textId="00094507" w:rsidR="00FA3CE9" w:rsidRPr="00B53E76" w:rsidRDefault="00EA4D25" w:rsidP="003A4C11">
      <w:pPr>
        <w:pStyle w:val="Ttulo"/>
        <w:pBdr>
          <w:bottom w:val="single" w:sz="4" w:space="1" w:color="auto"/>
        </w:pBdr>
      </w:pPr>
      <w:r w:rsidRPr="00BF0814">
        <w:rPr>
          <w:color w:val="FF0000"/>
        </w:rPr>
        <w:br w:type="page"/>
      </w:r>
      <w:bookmarkStart w:id="82" w:name="_Toc529744743"/>
      <w:r w:rsidR="000D5DBB" w:rsidRPr="00B53E76">
        <w:lastRenderedPageBreak/>
        <w:t>BIBLIOGRAFÍA</w:t>
      </w:r>
      <w:bookmarkEnd w:id="82"/>
    </w:p>
    <w:p w14:paraId="0EBABAE6" w14:textId="775CC1AD" w:rsidR="00FA3CE9" w:rsidRDefault="00FA3CE9" w:rsidP="00FA3CE9"/>
    <w:p w14:paraId="27BD3F5E" w14:textId="53CCBFAB" w:rsidR="00942BAC" w:rsidRDefault="00942BAC" w:rsidP="00325B02">
      <w:pPr>
        <w:pStyle w:val="Ttulo2SN"/>
      </w:pPr>
      <w:bookmarkStart w:id="83" w:name="_Toc529744744"/>
      <w:r>
        <w:t>Bibliografía</w:t>
      </w:r>
      <w:bookmarkEnd w:id="83"/>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2069E">
      <w:pPr>
        <w:pStyle w:val="Ttulo2SN"/>
      </w:pPr>
      <w:r>
        <w:br w:type="page"/>
      </w:r>
      <w:bookmarkStart w:id="84" w:name="_Toc529744745"/>
      <w:r w:rsidR="00942BAC">
        <w:lastRenderedPageBreak/>
        <w:t>Fuentes de Información</w:t>
      </w:r>
      <w:bookmarkEnd w:id="84"/>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5D5DE0" w:rsidP="00F80DE0">
            <w:pPr>
              <w:numPr>
                <w:ilvl w:val="0"/>
                <w:numId w:val="7"/>
              </w:numPr>
              <w:spacing w:line="240" w:lineRule="auto"/>
              <w:rPr>
                <w:rStyle w:val="Hipervnculo"/>
                <w:rFonts w:cs="Arial"/>
                <w:color w:val="000000"/>
                <w:szCs w:val="22"/>
                <w:u w:val="none"/>
              </w:rPr>
            </w:pPr>
            <w:hyperlink r:id="rId22"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Sitio Web del Instituto de Administración de Proyectos (Project Management Institute).</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5D5DE0" w:rsidP="00F80DE0">
            <w:pPr>
              <w:numPr>
                <w:ilvl w:val="0"/>
                <w:numId w:val="7"/>
              </w:numPr>
              <w:spacing w:line="240" w:lineRule="auto"/>
              <w:rPr>
                <w:rStyle w:val="Hipervnculo"/>
                <w:rFonts w:cs="Arial"/>
                <w:color w:val="000000"/>
                <w:szCs w:val="22"/>
              </w:rPr>
            </w:pPr>
            <w:hyperlink r:id="rId23"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F80DE0">
            <w:pPr>
              <w:numPr>
                <w:ilvl w:val="0"/>
                <w:numId w:val="6"/>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5D5DE0" w:rsidP="00F80DE0">
            <w:pPr>
              <w:numPr>
                <w:ilvl w:val="0"/>
                <w:numId w:val="7"/>
              </w:numPr>
              <w:spacing w:line="240" w:lineRule="auto"/>
              <w:rPr>
                <w:rStyle w:val="Hipervnculo"/>
                <w:rFonts w:cs="Arial"/>
                <w:color w:val="auto"/>
                <w:szCs w:val="22"/>
                <w:u w:val="none"/>
              </w:rPr>
            </w:pPr>
            <w:hyperlink r:id="rId24"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4170A39A" w14:textId="7032CC27" w:rsidR="00522501" w:rsidRDefault="009671D0" w:rsidP="005523F4">
      <w:r>
        <w:br w:type="page"/>
      </w:r>
    </w:p>
    <w:p w14:paraId="79C12F99" w14:textId="77777777" w:rsidR="005523F4" w:rsidRDefault="005523F4" w:rsidP="005523F4">
      <w:pPr>
        <w:rPr>
          <w:rStyle w:val="TtulolibreCar"/>
          <w:b w:val="0"/>
          <w:caps/>
          <w:shadow w:val="0"/>
          <w:sz w:val="32"/>
          <w:szCs w:val="32"/>
        </w:rPr>
      </w:pPr>
    </w:p>
    <w:p w14:paraId="71C2D4FC" w14:textId="77777777" w:rsidR="00522501" w:rsidRDefault="00522501" w:rsidP="005523F4">
      <w:pPr>
        <w:rPr>
          <w:rStyle w:val="TtulolibreCar"/>
          <w:b w:val="0"/>
          <w:caps/>
          <w:shadow w:val="0"/>
          <w:sz w:val="32"/>
          <w:szCs w:val="32"/>
        </w:rPr>
      </w:pPr>
    </w:p>
    <w:p w14:paraId="574B820D" w14:textId="77777777" w:rsidR="00522501" w:rsidRDefault="00522501" w:rsidP="005523F4">
      <w:pPr>
        <w:rPr>
          <w:rStyle w:val="TtulolibreCar"/>
          <w:b w:val="0"/>
          <w:caps/>
          <w:shadow w:val="0"/>
          <w:sz w:val="32"/>
          <w:szCs w:val="32"/>
        </w:rPr>
      </w:pPr>
    </w:p>
    <w:p w14:paraId="6B3E1AC3" w14:textId="77777777" w:rsidR="00522501" w:rsidRDefault="00522501" w:rsidP="005523F4">
      <w:pPr>
        <w:rPr>
          <w:rStyle w:val="TtulolibreCar"/>
          <w:b w:val="0"/>
          <w:caps/>
          <w:shadow w:val="0"/>
          <w:sz w:val="32"/>
          <w:szCs w:val="32"/>
        </w:rPr>
      </w:pPr>
    </w:p>
    <w:p w14:paraId="310BF3F4" w14:textId="77777777" w:rsidR="00522501" w:rsidRDefault="00522501" w:rsidP="005523F4">
      <w:pPr>
        <w:rPr>
          <w:rStyle w:val="TtulolibreCar"/>
          <w:b w:val="0"/>
          <w:caps/>
          <w:shadow w:val="0"/>
          <w:sz w:val="32"/>
          <w:szCs w:val="32"/>
        </w:rPr>
      </w:pPr>
    </w:p>
    <w:p w14:paraId="720DBF12" w14:textId="77777777" w:rsidR="00522501" w:rsidRDefault="00522501" w:rsidP="005523F4">
      <w:pPr>
        <w:rPr>
          <w:rStyle w:val="TtulolibreCar"/>
          <w:b w:val="0"/>
          <w:caps/>
          <w:shadow w:val="0"/>
          <w:sz w:val="32"/>
          <w:szCs w:val="32"/>
        </w:rPr>
      </w:pPr>
    </w:p>
    <w:p w14:paraId="7664DF38" w14:textId="77777777" w:rsidR="00522501" w:rsidRDefault="00522501" w:rsidP="005523F4">
      <w:pPr>
        <w:rPr>
          <w:rStyle w:val="TtulolibreCar"/>
          <w:b w:val="0"/>
          <w:caps/>
          <w:shadow w:val="0"/>
          <w:sz w:val="32"/>
          <w:szCs w:val="32"/>
        </w:rPr>
      </w:pPr>
    </w:p>
    <w:p w14:paraId="6078A924" w14:textId="77777777" w:rsidR="00522501" w:rsidRPr="00E9546A" w:rsidRDefault="00F97142" w:rsidP="00C4774D">
      <w:pPr>
        <w:pStyle w:val="Ttulo"/>
        <w:jc w:val="center"/>
        <w:rPr>
          <w:rStyle w:val="TtulolibreCar"/>
          <w:b/>
          <w:smallCaps w:val="0"/>
          <w:shadow/>
          <w:sz w:val="32"/>
          <w:szCs w:val="32"/>
        </w:rPr>
      </w:pPr>
      <w:bookmarkStart w:id="85" w:name="_Toc529744746"/>
      <w:r w:rsidRPr="00E9546A">
        <w:rPr>
          <w:rStyle w:val="TtulolibreCar"/>
          <w:b/>
          <w:smallCaps w:val="0"/>
          <w:shadow/>
          <w:sz w:val="32"/>
          <w:szCs w:val="32"/>
        </w:rPr>
        <w:t>ANEXOS</w:t>
      </w:r>
      <w:bookmarkEnd w:id="85"/>
    </w:p>
    <w:p w14:paraId="10A5DEA0" w14:textId="77777777" w:rsidR="00522501" w:rsidRPr="002220AB" w:rsidRDefault="00522501" w:rsidP="002220AB">
      <w:pPr>
        <w:jc w:val="center"/>
        <w:rPr>
          <w:b/>
        </w:rPr>
      </w:pPr>
    </w:p>
    <w:p w14:paraId="4BAE37E7" w14:textId="1AAAD203" w:rsidR="003E6DBE" w:rsidRDefault="00F97142" w:rsidP="006C6A0A">
      <w:r w:rsidRPr="002220AB">
        <w:br w:type="page"/>
      </w:r>
    </w:p>
    <w:p w14:paraId="26478626" w14:textId="2EE0F0D5" w:rsidR="00072CE5" w:rsidRDefault="00072CE5" w:rsidP="006C6A0A"/>
    <w:p w14:paraId="0683D65B" w14:textId="0AC3034E" w:rsidR="00072CE5" w:rsidRDefault="00072CE5" w:rsidP="006C6A0A"/>
    <w:p w14:paraId="76627B2F" w14:textId="3B1CAE97" w:rsidR="00072CE5" w:rsidRDefault="00072CE5" w:rsidP="006C6A0A"/>
    <w:p w14:paraId="56629BB7" w14:textId="1FFC928D" w:rsidR="00072CE5" w:rsidRDefault="00072CE5" w:rsidP="006C6A0A"/>
    <w:p w14:paraId="378EE13F" w14:textId="51F0920E" w:rsidR="00072CE5" w:rsidRDefault="00072CE5" w:rsidP="006C6A0A"/>
    <w:p w14:paraId="151FFDC1" w14:textId="7504C675" w:rsidR="006C6A0A" w:rsidRDefault="006C6A0A" w:rsidP="006C6A0A"/>
    <w:p w14:paraId="533E683F" w14:textId="77777777" w:rsidR="006C6A0A" w:rsidRDefault="006C6A0A" w:rsidP="006C6A0A"/>
    <w:p w14:paraId="3B529EB3" w14:textId="2EF3D1C7" w:rsidR="00072CE5" w:rsidRDefault="00072CE5" w:rsidP="00B30D1B">
      <w:pPr>
        <w:pStyle w:val="Ttulo2SN"/>
        <w:jc w:val="center"/>
      </w:pPr>
      <w:bookmarkStart w:id="86" w:name="_Toc529744747"/>
      <w:r>
        <w:t xml:space="preserve">ANEXO </w:t>
      </w:r>
      <w:proofErr w:type="spellStart"/>
      <w:r>
        <w:t>N°</w:t>
      </w:r>
      <w:proofErr w:type="spellEnd"/>
      <w:r>
        <w:t xml:space="preserve"> 1: Consultas a Expertos y Usuarios Finales</w:t>
      </w:r>
      <w:bookmarkEnd w:id="86"/>
    </w:p>
    <w:p w14:paraId="189EE35C" w14:textId="77777777" w:rsidR="003E6DBE" w:rsidRDefault="003E6DBE" w:rsidP="006C6A0A"/>
    <w:p w14:paraId="4B1D3062" w14:textId="77777777" w:rsidR="003E6DBE" w:rsidRDefault="003E6DBE" w:rsidP="006C6A0A"/>
    <w:p w14:paraId="3B9057ED" w14:textId="77777777" w:rsidR="006C6A0A" w:rsidRDefault="00072CE5" w:rsidP="006C6A0A">
      <w:r>
        <w:br w:type="page"/>
      </w:r>
    </w:p>
    <w:p w14:paraId="647F3F1F" w14:textId="77777777" w:rsidR="006C6A0A" w:rsidRDefault="006C6A0A" w:rsidP="006C6A0A"/>
    <w:p w14:paraId="646948D7" w14:textId="77777777" w:rsidR="006C6A0A" w:rsidRDefault="006C6A0A" w:rsidP="006C6A0A"/>
    <w:p w14:paraId="748E8E8C" w14:textId="77777777" w:rsidR="006C6A0A" w:rsidRDefault="006C6A0A" w:rsidP="006C6A0A"/>
    <w:p w14:paraId="33D4E25C" w14:textId="77777777" w:rsidR="006C6A0A" w:rsidRDefault="006C6A0A" w:rsidP="006C6A0A"/>
    <w:p w14:paraId="61D33212" w14:textId="77777777" w:rsidR="006C6A0A" w:rsidRDefault="006C6A0A" w:rsidP="006C6A0A"/>
    <w:p w14:paraId="4C16A16E" w14:textId="77777777" w:rsidR="006C6A0A" w:rsidRDefault="006C6A0A" w:rsidP="006C6A0A"/>
    <w:p w14:paraId="6088DA5A" w14:textId="77777777" w:rsidR="006C6A0A" w:rsidRDefault="006C6A0A" w:rsidP="006C6A0A"/>
    <w:p w14:paraId="15B878AD" w14:textId="7D2D8E13" w:rsidR="00120308" w:rsidRPr="00120308" w:rsidRDefault="00120308" w:rsidP="003E6DBE">
      <w:pPr>
        <w:pStyle w:val="Ttulo2SN"/>
        <w:jc w:val="center"/>
      </w:pPr>
      <w:bookmarkStart w:id="87" w:name="_Toc529744748"/>
      <w:r>
        <w:t xml:space="preserve">ANEXO </w:t>
      </w:r>
      <w:proofErr w:type="spellStart"/>
      <w:r>
        <w:t>N°</w:t>
      </w:r>
      <w:proofErr w:type="spellEnd"/>
      <w:r>
        <w:t xml:space="preserve"> </w:t>
      </w:r>
      <w:r w:rsidR="00B30D1B">
        <w:t>2</w:t>
      </w:r>
      <w:r w:rsidR="00C02B4E">
        <w:t xml:space="preserve">: </w:t>
      </w:r>
      <w:r>
        <w:t>Acta Reunión de Validación</w:t>
      </w:r>
      <w:r w:rsidR="00AA6230">
        <w:t xml:space="preserve"> </w:t>
      </w:r>
      <w:r w:rsidR="00CA7064">
        <w:t>del Manual</w:t>
      </w:r>
      <w:bookmarkEnd w:id="87"/>
    </w:p>
    <w:p w14:paraId="7E9ABD80" w14:textId="77777777" w:rsidR="00EE3553" w:rsidRDefault="00EE3553" w:rsidP="006C6A0A"/>
    <w:p w14:paraId="641E6CDC" w14:textId="77777777" w:rsidR="00EE3553" w:rsidRDefault="00EE3553" w:rsidP="006C6A0A"/>
    <w:p w14:paraId="77E9F0E5" w14:textId="77777777" w:rsidR="00BD77A0" w:rsidRDefault="00EE3553" w:rsidP="006C6A0A">
      <w:r>
        <w:br w:type="page"/>
      </w:r>
    </w:p>
    <w:p w14:paraId="6A41BEB3" w14:textId="77777777" w:rsidR="00BD77A0" w:rsidRDefault="00BD77A0" w:rsidP="006C6A0A"/>
    <w:p w14:paraId="196D6D7F" w14:textId="77777777" w:rsidR="00BD77A0" w:rsidRDefault="00BD77A0" w:rsidP="006C6A0A"/>
    <w:p w14:paraId="4343297E" w14:textId="13D6A3F5" w:rsidR="00BD77A0" w:rsidRDefault="00BD77A0" w:rsidP="006C6A0A"/>
    <w:p w14:paraId="2C5CA7A0" w14:textId="7CF72BB3" w:rsidR="006C6A0A" w:rsidRDefault="006C6A0A" w:rsidP="006C6A0A"/>
    <w:p w14:paraId="31547D3F" w14:textId="77777777" w:rsidR="006C6A0A" w:rsidRDefault="006C6A0A" w:rsidP="006C6A0A"/>
    <w:p w14:paraId="2A029AF7" w14:textId="77777777" w:rsidR="00BD77A0" w:rsidRDefault="00BD77A0" w:rsidP="006C6A0A"/>
    <w:p w14:paraId="2CA92C4F" w14:textId="77777777" w:rsidR="00BD77A0" w:rsidRDefault="00BD77A0" w:rsidP="006C6A0A"/>
    <w:p w14:paraId="35D8B8DE" w14:textId="367F38FF" w:rsidR="000D6A04" w:rsidRDefault="003B1069" w:rsidP="00597D14">
      <w:pPr>
        <w:pStyle w:val="Ttulo2SN"/>
        <w:jc w:val="center"/>
      </w:pPr>
      <w:bookmarkStart w:id="88" w:name="_Toc529744749"/>
      <w:r w:rsidRPr="00EB2DCD">
        <w:t xml:space="preserve">ANEXO </w:t>
      </w:r>
      <w:proofErr w:type="spellStart"/>
      <w:r w:rsidRPr="00EB2DCD">
        <w:t>N°</w:t>
      </w:r>
      <w:proofErr w:type="spellEnd"/>
      <w:r w:rsidRPr="00EB2DCD">
        <w:t xml:space="preserve"> </w:t>
      </w:r>
      <w:r w:rsidR="006D2645">
        <w:t>3</w:t>
      </w:r>
      <w:r w:rsidR="00C578B1">
        <w:t xml:space="preserve">: </w:t>
      </w:r>
      <w:r w:rsidR="00783233" w:rsidRPr="001B3BD7">
        <w:t>Manual de Buenas Prácticas</w:t>
      </w:r>
      <w:bookmarkEnd w:id="88"/>
    </w:p>
    <w:p w14:paraId="2C5BD8E3" w14:textId="19895CD5" w:rsidR="00B6470B" w:rsidRDefault="00B6470B" w:rsidP="000A195A">
      <w:pPr>
        <w:pStyle w:val="Ttulo2SN"/>
        <w:jc w:val="center"/>
      </w:pPr>
    </w:p>
    <w:p w14:paraId="45BB2741" w14:textId="77777777" w:rsidR="00B6470B" w:rsidRPr="000A195A" w:rsidRDefault="00B6470B" w:rsidP="000A195A">
      <w:pPr>
        <w:pStyle w:val="Ttulo2SN"/>
        <w:jc w:val="center"/>
      </w:pPr>
    </w:p>
    <w:sectPr w:rsidR="00B6470B" w:rsidRPr="000A195A" w:rsidSect="007503B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2AFAF2" w14:textId="77777777" w:rsidR="005D5DE0" w:rsidRDefault="005D5DE0" w:rsidP="00CF388A">
      <w:r>
        <w:separator/>
      </w:r>
    </w:p>
  </w:endnote>
  <w:endnote w:type="continuationSeparator" w:id="0">
    <w:p w14:paraId="490A6E88" w14:textId="77777777" w:rsidR="005D5DE0" w:rsidRDefault="005D5DE0"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5D5DE0" w:rsidRDefault="005D5DE0">
    <w:pPr>
      <w:pStyle w:val="Piedepgina"/>
      <w:jc w:val="right"/>
    </w:pPr>
    <w:r>
      <w:fldChar w:fldCharType="begin"/>
    </w:r>
    <w:r>
      <w:instrText>PAGE   \* MERGEFORMAT</w:instrText>
    </w:r>
    <w:r>
      <w:fldChar w:fldCharType="separate"/>
    </w:r>
    <w:r>
      <w:rPr>
        <w:lang w:val="es-ES"/>
      </w:rPr>
      <w:t>2</w:t>
    </w:r>
    <w:r>
      <w:fldChar w:fldCharType="end"/>
    </w:r>
  </w:p>
  <w:p w14:paraId="28FC53C4" w14:textId="77777777" w:rsidR="005D5DE0" w:rsidRDefault="005D5DE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2BACEC" w14:textId="77777777" w:rsidR="005D5DE0" w:rsidRDefault="005D5DE0" w:rsidP="00CF388A">
      <w:r>
        <w:separator/>
      </w:r>
    </w:p>
  </w:footnote>
  <w:footnote w:type="continuationSeparator" w:id="0">
    <w:p w14:paraId="3EB03E48" w14:textId="77777777" w:rsidR="005D5DE0" w:rsidRDefault="005D5DE0" w:rsidP="00CF388A">
      <w:r>
        <w:continuationSeparator/>
      </w:r>
    </w:p>
  </w:footnote>
  <w:footnote w:id="1">
    <w:p w14:paraId="2A469B21" w14:textId="3A38305B" w:rsidR="005D5DE0" w:rsidRDefault="005D5DE0">
      <w:pPr>
        <w:pStyle w:val="Textonotapie"/>
      </w:pPr>
      <w:r>
        <w:rPr>
          <w:rStyle w:val="Refdenotaalpie"/>
        </w:rPr>
        <w:footnoteRef/>
      </w:r>
      <w:r>
        <w:t xml:space="preserve"> TI = Tecnologías de la Información</w:t>
      </w:r>
    </w:p>
  </w:footnote>
  <w:footnote w:id="2">
    <w:p w14:paraId="402E6D0B" w14:textId="77BCDC19" w:rsidR="005D5DE0" w:rsidRDefault="005D5DE0">
      <w:pPr>
        <w:pStyle w:val="Textonotapie"/>
      </w:pPr>
      <w:r>
        <w:rPr>
          <w:rStyle w:val="Refdenotaalpie"/>
        </w:rPr>
        <w:footnoteRef/>
      </w:r>
      <w:r>
        <w:t xml:space="preserve"> Stakeholder: Término en inglés, que en el contexto de los proyectos se refiere a la “parte interesada”, es decir, aquellos que pueden verse afectados por las acciones de la empresa.</w:t>
      </w:r>
    </w:p>
    <w:p w14:paraId="2354AE6F" w14:textId="77777777" w:rsidR="005D5DE0" w:rsidRDefault="005D5DE0">
      <w:pPr>
        <w:pStyle w:val="Textonotapie"/>
      </w:pPr>
    </w:p>
  </w:footnote>
  <w:footnote w:id="3">
    <w:p w14:paraId="4EB2CBB7" w14:textId="47D9B003" w:rsidR="005D5DE0" w:rsidRPr="00A9510B" w:rsidRDefault="005D5DE0">
      <w:pPr>
        <w:pStyle w:val="Textonotapie"/>
        <w:rPr>
          <w:lang w:val="en-US"/>
        </w:rPr>
      </w:pPr>
      <w:r>
        <w:rPr>
          <w:rStyle w:val="Refdenotaalpie"/>
        </w:rPr>
        <w:footnoteRef/>
      </w:r>
      <w:r w:rsidRPr="00A9510B">
        <w:rPr>
          <w:lang w:val="en-US"/>
        </w:rPr>
        <w:t xml:space="preserve"> </w:t>
      </w:r>
      <w:r>
        <w:rPr>
          <w:lang w:val="en-US"/>
        </w:rPr>
        <w:t>CMMI: Capability Maturity Model Integration</w:t>
      </w:r>
    </w:p>
  </w:footnote>
  <w:footnote w:id="4">
    <w:p w14:paraId="3A26C8C0" w14:textId="639A3BA1" w:rsidR="005D5DE0" w:rsidRPr="006A35A4" w:rsidRDefault="005D5DE0">
      <w:pPr>
        <w:pStyle w:val="Textonotapie"/>
        <w:rPr>
          <w:lang w:val="en-US"/>
        </w:rPr>
      </w:pPr>
      <w:r>
        <w:rPr>
          <w:rStyle w:val="Refdenotaalpie"/>
        </w:rPr>
        <w:footnoteRef/>
      </w:r>
      <w:r w:rsidRPr="006A35A4">
        <w:rPr>
          <w:lang w:val="en-US"/>
        </w:rPr>
        <w:t xml:space="preserve"> PMBOK = </w:t>
      </w:r>
      <w:r w:rsidRPr="005B0856">
        <w:rPr>
          <w:lang w:val="en-US"/>
        </w:rPr>
        <w:t>Project Management Body Of Know</w:t>
      </w:r>
      <w:r>
        <w:rPr>
          <w:lang w:val="en-US"/>
        </w:rPr>
        <w:t>ledge</w:t>
      </w:r>
    </w:p>
  </w:footnote>
  <w:footnote w:id="5">
    <w:p w14:paraId="70D30239" w14:textId="07A5FD31" w:rsidR="005D5DE0" w:rsidRDefault="005D5DE0">
      <w:pPr>
        <w:pStyle w:val="Textonotapie"/>
      </w:pPr>
      <w:r>
        <w:rPr>
          <w:rStyle w:val="Refdenotaalpie"/>
        </w:rPr>
        <w:footnoteRef/>
      </w:r>
      <w:r>
        <w:t xml:space="preserve"> Big Bang!: </w:t>
      </w:r>
      <w:r w:rsidRPr="00EF18CC">
        <w:t>Estrategia de puesta en producción de un sistema, que implica dar de baja un sistema antigu</w:t>
      </w:r>
      <w:r>
        <w:t>o</w:t>
      </w:r>
      <w:r w:rsidRPr="00EF18CC">
        <w:t>, en el mismo instante en que inicia la producción con el nuevo sistem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C77C6"/>
    <w:multiLevelType w:val="hybridMultilevel"/>
    <w:tmpl w:val="67848E6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2CF67CF"/>
    <w:multiLevelType w:val="hybridMultilevel"/>
    <w:tmpl w:val="668C95D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3"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0B3C1F65"/>
    <w:multiLevelType w:val="hybridMultilevel"/>
    <w:tmpl w:val="3154DF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FA026CA"/>
    <w:multiLevelType w:val="hybridMultilevel"/>
    <w:tmpl w:val="9D5AF82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0" w15:restartNumberingAfterBreak="0">
    <w:nsid w:val="128A77BC"/>
    <w:multiLevelType w:val="hybridMultilevel"/>
    <w:tmpl w:val="85FA4FB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1"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2978"/>
        </w:tabs>
        <w:ind w:left="2978"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1BEE3BE0"/>
    <w:multiLevelType w:val="hybridMultilevel"/>
    <w:tmpl w:val="7BA04F4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1DAA2D47"/>
    <w:multiLevelType w:val="hybridMultilevel"/>
    <w:tmpl w:val="90CA20C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4" w15:restartNumberingAfterBreak="0">
    <w:nsid w:val="20B859BE"/>
    <w:multiLevelType w:val="hybridMultilevel"/>
    <w:tmpl w:val="A7AC0D36"/>
    <w:lvl w:ilvl="0" w:tplc="340A000F">
      <w:start w:val="1"/>
      <w:numFmt w:val="decimal"/>
      <w:lvlText w:val="%1."/>
      <w:lvlJc w:val="left"/>
      <w:pPr>
        <w:ind w:left="720" w:hanging="360"/>
      </w:pPr>
      <w:rPr>
        <w:rFonts w:hint="default"/>
      </w:rPr>
    </w:lvl>
    <w:lvl w:ilvl="1" w:tplc="9FA6178C">
      <w:numFmt w:val="bullet"/>
      <w:lvlText w:val="•"/>
      <w:lvlJc w:val="left"/>
      <w:pPr>
        <w:ind w:left="1785" w:hanging="705"/>
      </w:pPr>
      <w:rPr>
        <w:rFonts w:ascii="Arial" w:eastAsia="Times New Roman" w:hAnsi="Arial" w:cs="Arial" w:hint="default"/>
      </w:r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5" w15:restartNumberingAfterBreak="0">
    <w:nsid w:val="271628A5"/>
    <w:multiLevelType w:val="hybridMultilevel"/>
    <w:tmpl w:val="0C4E913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6" w15:restartNumberingAfterBreak="0">
    <w:nsid w:val="45587B64"/>
    <w:multiLevelType w:val="hybridMultilevel"/>
    <w:tmpl w:val="1460FDD6"/>
    <w:lvl w:ilvl="0" w:tplc="B82875C8">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7" w15:restartNumberingAfterBreak="0">
    <w:nsid w:val="52507E5B"/>
    <w:multiLevelType w:val="hybridMultilevel"/>
    <w:tmpl w:val="6206DE4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8"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9" w15:restartNumberingAfterBreak="0">
    <w:nsid w:val="5C630DE3"/>
    <w:multiLevelType w:val="multilevel"/>
    <w:tmpl w:val="0E62039E"/>
    <w:styleLink w:val="Estilo1"/>
    <w:lvl w:ilvl="0">
      <w:start w:val="1"/>
      <w:numFmt w:val="decimal"/>
      <w:pStyle w:val="Grfico1"/>
      <w:lvlText w:val="Figura %1."/>
      <w:lvlJc w:val="left"/>
      <w:pPr>
        <w:ind w:left="360" w:hanging="360"/>
      </w:pPr>
      <w:rPr>
        <w:rFonts w:ascii="Arial" w:hAnsi="Arial" w:hint="default"/>
        <w:b w:val="0"/>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6DFE74DD"/>
    <w:multiLevelType w:val="hybridMultilevel"/>
    <w:tmpl w:val="36106972"/>
    <w:lvl w:ilvl="0" w:tplc="340A0001">
      <w:start w:val="1"/>
      <w:numFmt w:val="bullet"/>
      <w:lvlText w:val=""/>
      <w:lvlJc w:val="left"/>
      <w:pPr>
        <w:ind w:left="720" w:hanging="360"/>
      </w:pPr>
      <w:rPr>
        <w:rFonts w:ascii="Symbol" w:hAnsi="Symbol"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6F962B0A"/>
    <w:multiLevelType w:val="hybridMultilevel"/>
    <w:tmpl w:val="ACD4ACFC"/>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2" w15:restartNumberingAfterBreak="0">
    <w:nsid w:val="70444059"/>
    <w:multiLevelType w:val="hybridMultilevel"/>
    <w:tmpl w:val="D45666A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3" w15:restartNumberingAfterBreak="0">
    <w:nsid w:val="71814204"/>
    <w:multiLevelType w:val="hybridMultilevel"/>
    <w:tmpl w:val="BBC2843C"/>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4" w15:restartNumberingAfterBreak="0">
    <w:nsid w:val="769B5BD1"/>
    <w:multiLevelType w:val="hybridMultilevel"/>
    <w:tmpl w:val="5C5A42F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5"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num w:numId="1">
    <w:abstractNumId w:val="4"/>
  </w:num>
  <w:num w:numId="2">
    <w:abstractNumId w:val="18"/>
  </w:num>
  <w:num w:numId="3">
    <w:abstractNumId w:val="5"/>
  </w:num>
  <w:num w:numId="4">
    <w:abstractNumId w:val="25"/>
  </w:num>
  <w:num w:numId="5">
    <w:abstractNumId w:val="11"/>
  </w:num>
  <w:num w:numId="6">
    <w:abstractNumId w:val="2"/>
  </w:num>
  <w:num w:numId="7">
    <w:abstractNumId w:val="9"/>
  </w:num>
  <w:num w:numId="8">
    <w:abstractNumId w:val="3"/>
  </w:num>
  <w:num w:numId="9">
    <w:abstractNumId w:val="6"/>
  </w:num>
  <w:num w:numId="10">
    <w:abstractNumId w:val="14"/>
  </w:num>
  <w:num w:numId="11">
    <w:abstractNumId w:val="24"/>
  </w:num>
  <w:num w:numId="12">
    <w:abstractNumId w:val="19"/>
  </w:num>
  <w:num w:numId="13">
    <w:abstractNumId w:val="10"/>
  </w:num>
  <w:num w:numId="14">
    <w:abstractNumId w:val="7"/>
  </w:num>
  <w:num w:numId="15">
    <w:abstractNumId w:val="1"/>
  </w:num>
  <w:num w:numId="16">
    <w:abstractNumId w:val="12"/>
  </w:num>
  <w:num w:numId="17">
    <w:abstractNumId w:val="17"/>
  </w:num>
  <w:num w:numId="18">
    <w:abstractNumId w:val="8"/>
  </w:num>
  <w:num w:numId="19">
    <w:abstractNumId w:val="13"/>
  </w:num>
  <w:num w:numId="20">
    <w:abstractNumId w:val="22"/>
  </w:num>
  <w:num w:numId="21">
    <w:abstractNumId w:val="16"/>
  </w:num>
  <w:num w:numId="22">
    <w:abstractNumId w:val="21"/>
  </w:num>
  <w:num w:numId="23">
    <w:abstractNumId w:val="0"/>
  </w:num>
  <w:num w:numId="24">
    <w:abstractNumId w:val="20"/>
  </w:num>
  <w:num w:numId="25">
    <w:abstractNumId w:val="15"/>
  </w:num>
  <w:num w:numId="26">
    <w:abstractNumId w:val="2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9E9"/>
    <w:rsid w:val="00000A27"/>
    <w:rsid w:val="0000155B"/>
    <w:rsid w:val="00001661"/>
    <w:rsid w:val="00002833"/>
    <w:rsid w:val="0000294C"/>
    <w:rsid w:val="0000477B"/>
    <w:rsid w:val="000051A2"/>
    <w:rsid w:val="00005601"/>
    <w:rsid w:val="00005C96"/>
    <w:rsid w:val="000061E0"/>
    <w:rsid w:val="00006B7A"/>
    <w:rsid w:val="00006D89"/>
    <w:rsid w:val="00007152"/>
    <w:rsid w:val="000079B9"/>
    <w:rsid w:val="0001036D"/>
    <w:rsid w:val="0001120E"/>
    <w:rsid w:val="0001265C"/>
    <w:rsid w:val="00012F9A"/>
    <w:rsid w:val="00013DDE"/>
    <w:rsid w:val="0001432E"/>
    <w:rsid w:val="00014E2A"/>
    <w:rsid w:val="00015536"/>
    <w:rsid w:val="0001561B"/>
    <w:rsid w:val="00016146"/>
    <w:rsid w:val="0001630C"/>
    <w:rsid w:val="00016371"/>
    <w:rsid w:val="00017800"/>
    <w:rsid w:val="00020057"/>
    <w:rsid w:val="00020A5A"/>
    <w:rsid w:val="00021D83"/>
    <w:rsid w:val="000233F8"/>
    <w:rsid w:val="000234BF"/>
    <w:rsid w:val="0002382F"/>
    <w:rsid w:val="00023BEE"/>
    <w:rsid w:val="00024114"/>
    <w:rsid w:val="00025838"/>
    <w:rsid w:val="000259A7"/>
    <w:rsid w:val="00025EFD"/>
    <w:rsid w:val="000261A5"/>
    <w:rsid w:val="00026BE1"/>
    <w:rsid w:val="000273AA"/>
    <w:rsid w:val="0002746F"/>
    <w:rsid w:val="0002770C"/>
    <w:rsid w:val="00027A59"/>
    <w:rsid w:val="00031F57"/>
    <w:rsid w:val="00032A96"/>
    <w:rsid w:val="00032F20"/>
    <w:rsid w:val="00033833"/>
    <w:rsid w:val="0003404C"/>
    <w:rsid w:val="000350E7"/>
    <w:rsid w:val="00036916"/>
    <w:rsid w:val="00036B15"/>
    <w:rsid w:val="00036F4B"/>
    <w:rsid w:val="0004014B"/>
    <w:rsid w:val="0004057F"/>
    <w:rsid w:val="0004068B"/>
    <w:rsid w:val="00040CD0"/>
    <w:rsid w:val="00040FAF"/>
    <w:rsid w:val="00042109"/>
    <w:rsid w:val="00042C1A"/>
    <w:rsid w:val="00042DF6"/>
    <w:rsid w:val="00042FF4"/>
    <w:rsid w:val="000437EF"/>
    <w:rsid w:val="00044DC6"/>
    <w:rsid w:val="00046D3E"/>
    <w:rsid w:val="00047337"/>
    <w:rsid w:val="000473A3"/>
    <w:rsid w:val="000508C7"/>
    <w:rsid w:val="00050C7C"/>
    <w:rsid w:val="00051FD0"/>
    <w:rsid w:val="000525CB"/>
    <w:rsid w:val="00053845"/>
    <w:rsid w:val="00054908"/>
    <w:rsid w:val="000549AF"/>
    <w:rsid w:val="00054ABA"/>
    <w:rsid w:val="0005648D"/>
    <w:rsid w:val="00056900"/>
    <w:rsid w:val="0005718F"/>
    <w:rsid w:val="00057822"/>
    <w:rsid w:val="000605E4"/>
    <w:rsid w:val="0006081B"/>
    <w:rsid w:val="000609F1"/>
    <w:rsid w:val="0006198B"/>
    <w:rsid w:val="00061B57"/>
    <w:rsid w:val="00063361"/>
    <w:rsid w:val="0006339F"/>
    <w:rsid w:val="00064717"/>
    <w:rsid w:val="00064B9A"/>
    <w:rsid w:val="0006577E"/>
    <w:rsid w:val="000657A1"/>
    <w:rsid w:val="00065984"/>
    <w:rsid w:val="000662E8"/>
    <w:rsid w:val="00066B5B"/>
    <w:rsid w:val="000701D2"/>
    <w:rsid w:val="0007022F"/>
    <w:rsid w:val="000708AA"/>
    <w:rsid w:val="00070D13"/>
    <w:rsid w:val="0007159B"/>
    <w:rsid w:val="00071869"/>
    <w:rsid w:val="00072362"/>
    <w:rsid w:val="00072CE5"/>
    <w:rsid w:val="00072EC7"/>
    <w:rsid w:val="00073897"/>
    <w:rsid w:val="00073ED2"/>
    <w:rsid w:val="00074A74"/>
    <w:rsid w:val="00077155"/>
    <w:rsid w:val="00077362"/>
    <w:rsid w:val="00080C92"/>
    <w:rsid w:val="00080EBD"/>
    <w:rsid w:val="00081AF3"/>
    <w:rsid w:val="00082246"/>
    <w:rsid w:val="00082531"/>
    <w:rsid w:val="00082585"/>
    <w:rsid w:val="00082EAD"/>
    <w:rsid w:val="0008382A"/>
    <w:rsid w:val="00083BDA"/>
    <w:rsid w:val="00083E61"/>
    <w:rsid w:val="00084D92"/>
    <w:rsid w:val="00085357"/>
    <w:rsid w:val="00085C8A"/>
    <w:rsid w:val="00085DBB"/>
    <w:rsid w:val="000870BF"/>
    <w:rsid w:val="00087EF2"/>
    <w:rsid w:val="0009093E"/>
    <w:rsid w:val="00090DCE"/>
    <w:rsid w:val="0009135A"/>
    <w:rsid w:val="000917D5"/>
    <w:rsid w:val="00092B80"/>
    <w:rsid w:val="00093222"/>
    <w:rsid w:val="0009385A"/>
    <w:rsid w:val="0009399B"/>
    <w:rsid w:val="00093A36"/>
    <w:rsid w:val="000940FB"/>
    <w:rsid w:val="00094FD3"/>
    <w:rsid w:val="000950E2"/>
    <w:rsid w:val="00095488"/>
    <w:rsid w:val="000955FD"/>
    <w:rsid w:val="00096265"/>
    <w:rsid w:val="000965AF"/>
    <w:rsid w:val="0009750F"/>
    <w:rsid w:val="000978C3"/>
    <w:rsid w:val="000A054B"/>
    <w:rsid w:val="000A0597"/>
    <w:rsid w:val="000A149A"/>
    <w:rsid w:val="000A195A"/>
    <w:rsid w:val="000A205E"/>
    <w:rsid w:val="000A25EF"/>
    <w:rsid w:val="000A38C4"/>
    <w:rsid w:val="000A43A3"/>
    <w:rsid w:val="000A440B"/>
    <w:rsid w:val="000A459B"/>
    <w:rsid w:val="000A4CBF"/>
    <w:rsid w:val="000A5147"/>
    <w:rsid w:val="000A548C"/>
    <w:rsid w:val="000A580D"/>
    <w:rsid w:val="000A601F"/>
    <w:rsid w:val="000A62FC"/>
    <w:rsid w:val="000A64F8"/>
    <w:rsid w:val="000A6683"/>
    <w:rsid w:val="000A6FAE"/>
    <w:rsid w:val="000B055A"/>
    <w:rsid w:val="000B0B00"/>
    <w:rsid w:val="000B19E3"/>
    <w:rsid w:val="000B2A1E"/>
    <w:rsid w:val="000B325B"/>
    <w:rsid w:val="000B3A03"/>
    <w:rsid w:val="000B4595"/>
    <w:rsid w:val="000B4878"/>
    <w:rsid w:val="000B4FCE"/>
    <w:rsid w:val="000B62E8"/>
    <w:rsid w:val="000B7852"/>
    <w:rsid w:val="000B7E28"/>
    <w:rsid w:val="000C05E1"/>
    <w:rsid w:val="000C21E2"/>
    <w:rsid w:val="000C243A"/>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5DBB"/>
    <w:rsid w:val="000D623F"/>
    <w:rsid w:val="000D67D7"/>
    <w:rsid w:val="000D6A04"/>
    <w:rsid w:val="000D7328"/>
    <w:rsid w:val="000D79F8"/>
    <w:rsid w:val="000D7EB8"/>
    <w:rsid w:val="000D7EDB"/>
    <w:rsid w:val="000E0265"/>
    <w:rsid w:val="000E02E6"/>
    <w:rsid w:val="000E0451"/>
    <w:rsid w:val="000E0737"/>
    <w:rsid w:val="000E1280"/>
    <w:rsid w:val="000E1AAA"/>
    <w:rsid w:val="000E1B71"/>
    <w:rsid w:val="000E1F13"/>
    <w:rsid w:val="000E2438"/>
    <w:rsid w:val="000E2AB2"/>
    <w:rsid w:val="000E2E2F"/>
    <w:rsid w:val="000E2E66"/>
    <w:rsid w:val="000E368F"/>
    <w:rsid w:val="000E3721"/>
    <w:rsid w:val="000E4710"/>
    <w:rsid w:val="000E6013"/>
    <w:rsid w:val="000E621B"/>
    <w:rsid w:val="000E6785"/>
    <w:rsid w:val="000E704D"/>
    <w:rsid w:val="000E74E2"/>
    <w:rsid w:val="000E7A34"/>
    <w:rsid w:val="000F009D"/>
    <w:rsid w:val="000F0E5F"/>
    <w:rsid w:val="000F0FAB"/>
    <w:rsid w:val="000F1371"/>
    <w:rsid w:val="000F13A0"/>
    <w:rsid w:val="000F2058"/>
    <w:rsid w:val="000F2113"/>
    <w:rsid w:val="000F3560"/>
    <w:rsid w:val="000F3814"/>
    <w:rsid w:val="000F390A"/>
    <w:rsid w:val="000F3BC4"/>
    <w:rsid w:val="000F5010"/>
    <w:rsid w:val="000F5291"/>
    <w:rsid w:val="000F649D"/>
    <w:rsid w:val="000F6AB4"/>
    <w:rsid w:val="000F7318"/>
    <w:rsid w:val="0010177C"/>
    <w:rsid w:val="0010220F"/>
    <w:rsid w:val="001024E1"/>
    <w:rsid w:val="00102AD4"/>
    <w:rsid w:val="00102E5C"/>
    <w:rsid w:val="001035FF"/>
    <w:rsid w:val="00103D8C"/>
    <w:rsid w:val="00103F01"/>
    <w:rsid w:val="00106429"/>
    <w:rsid w:val="00106F25"/>
    <w:rsid w:val="001077F9"/>
    <w:rsid w:val="00107EA0"/>
    <w:rsid w:val="00111E0D"/>
    <w:rsid w:val="00112E81"/>
    <w:rsid w:val="0011310E"/>
    <w:rsid w:val="00113705"/>
    <w:rsid w:val="0011393E"/>
    <w:rsid w:val="00114DEB"/>
    <w:rsid w:val="00115D9C"/>
    <w:rsid w:val="00116043"/>
    <w:rsid w:val="001162B4"/>
    <w:rsid w:val="001164F9"/>
    <w:rsid w:val="001174A9"/>
    <w:rsid w:val="00117F4C"/>
    <w:rsid w:val="00120308"/>
    <w:rsid w:val="001205DE"/>
    <w:rsid w:val="0012089A"/>
    <w:rsid w:val="00120A80"/>
    <w:rsid w:val="0012177E"/>
    <w:rsid w:val="0012205E"/>
    <w:rsid w:val="001231A6"/>
    <w:rsid w:val="00124FE8"/>
    <w:rsid w:val="00125647"/>
    <w:rsid w:val="001256D3"/>
    <w:rsid w:val="00125B20"/>
    <w:rsid w:val="0012688E"/>
    <w:rsid w:val="00126D6F"/>
    <w:rsid w:val="00127C70"/>
    <w:rsid w:val="001303C0"/>
    <w:rsid w:val="00130CB0"/>
    <w:rsid w:val="00131C63"/>
    <w:rsid w:val="00131F64"/>
    <w:rsid w:val="00132101"/>
    <w:rsid w:val="001336D1"/>
    <w:rsid w:val="001340A5"/>
    <w:rsid w:val="00134BE9"/>
    <w:rsid w:val="00135A0A"/>
    <w:rsid w:val="00135ADD"/>
    <w:rsid w:val="0013660C"/>
    <w:rsid w:val="0013662F"/>
    <w:rsid w:val="0013676C"/>
    <w:rsid w:val="00136D23"/>
    <w:rsid w:val="00136F4F"/>
    <w:rsid w:val="00137152"/>
    <w:rsid w:val="00137643"/>
    <w:rsid w:val="00140A8F"/>
    <w:rsid w:val="00140C43"/>
    <w:rsid w:val="00140D6E"/>
    <w:rsid w:val="00141AC2"/>
    <w:rsid w:val="00141EA7"/>
    <w:rsid w:val="00142D4F"/>
    <w:rsid w:val="00143117"/>
    <w:rsid w:val="001432AE"/>
    <w:rsid w:val="00143470"/>
    <w:rsid w:val="00143820"/>
    <w:rsid w:val="00143AB6"/>
    <w:rsid w:val="00144346"/>
    <w:rsid w:val="00144866"/>
    <w:rsid w:val="00144D74"/>
    <w:rsid w:val="0014506E"/>
    <w:rsid w:val="00145F3A"/>
    <w:rsid w:val="001461B1"/>
    <w:rsid w:val="00147986"/>
    <w:rsid w:val="00150F74"/>
    <w:rsid w:val="001518AD"/>
    <w:rsid w:val="00151B1D"/>
    <w:rsid w:val="00151EDE"/>
    <w:rsid w:val="001521DD"/>
    <w:rsid w:val="001532E4"/>
    <w:rsid w:val="001543B1"/>
    <w:rsid w:val="001553F8"/>
    <w:rsid w:val="00155CB3"/>
    <w:rsid w:val="001571C0"/>
    <w:rsid w:val="001571E9"/>
    <w:rsid w:val="00160094"/>
    <w:rsid w:val="00161549"/>
    <w:rsid w:val="00161FD6"/>
    <w:rsid w:val="0016234B"/>
    <w:rsid w:val="00164274"/>
    <w:rsid w:val="00164749"/>
    <w:rsid w:val="00165284"/>
    <w:rsid w:val="001657A7"/>
    <w:rsid w:val="00165CC5"/>
    <w:rsid w:val="00166109"/>
    <w:rsid w:val="00166456"/>
    <w:rsid w:val="00166500"/>
    <w:rsid w:val="00167D9A"/>
    <w:rsid w:val="00167F4C"/>
    <w:rsid w:val="00171471"/>
    <w:rsid w:val="0017153E"/>
    <w:rsid w:val="0017274D"/>
    <w:rsid w:val="001731F5"/>
    <w:rsid w:val="00174DC3"/>
    <w:rsid w:val="00176CB6"/>
    <w:rsid w:val="001775B6"/>
    <w:rsid w:val="00177842"/>
    <w:rsid w:val="001806AB"/>
    <w:rsid w:val="00180C3C"/>
    <w:rsid w:val="00180CFB"/>
    <w:rsid w:val="00181BF1"/>
    <w:rsid w:val="00182B2F"/>
    <w:rsid w:val="0018420E"/>
    <w:rsid w:val="00184315"/>
    <w:rsid w:val="0018440D"/>
    <w:rsid w:val="001844E8"/>
    <w:rsid w:val="0018535C"/>
    <w:rsid w:val="00185BBF"/>
    <w:rsid w:val="00185FF7"/>
    <w:rsid w:val="0018625F"/>
    <w:rsid w:val="001866A9"/>
    <w:rsid w:val="00192A7D"/>
    <w:rsid w:val="00192CC4"/>
    <w:rsid w:val="001933D7"/>
    <w:rsid w:val="001937EF"/>
    <w:rsid w:val="001939DD"/>
    <w:rsid w:val="00193D62"/>
    <w:rsid w:val="0019446C"/>
    <w:rsid w:val="00194752"/>
    <w:rsid w:val="001949EE"/>
    <w:rsid w:val="001958AE"/>
    <w:rsid w:val="00195BC6"/>
    <w:rsid w:val="00196968"/>
    <w:rsid w:val="0019749A"/>
    <w:rsid w:val="00197509"/>
    <w:rsid w:val="001978A7"/>
    <w:rsid w:val="001A0700"/>
    <w:rsid w:val="001A0A4F"/>
    <w:rsid w:val="001A21E6"/>
    <w:rsid w:val="001A249F"/>
    <w:rsid w:val="001A2C1A"/>
    <w:rsid w:val="001A3237"/>
    <w:rsid w:val="001A5419"/>
    <w:rsid w:val="001A576C"/>
    <w:rsid w:val="001A5F70"/>
    <w:rsid w:val="001A6330"/>
    <w:rsid w:val="001A6B91"/>
    <w:rsid w:val="001A7423"/>
    <w:rsid w:val="001A77D0"/>
    <w:rsid w:val="001B0B43"/>
    <w:rsid w:val="001B10E2"/>
    <w:rsid w:val="001B190A"/>
    <w:rsid w:val="001B1EAC"/>
    <w:rsid w:val="001B2DA0"/>
    <w:rsid w:val="001B2DCB"/>
    <w:rsid w:val="001B39B0"/>
    <w:rsid w:val="001B3BD7"/>
    <w:rsid w:val="001B3F8E"/>
    <w:rsid w:val="001B43F7"/>
    <w:rsid w:val="001B5246"/>
    <w:rsid w:val="001B574B"/>
    <w:rsid w:val="001B67DC"/>
    <w:rsid w:val="001B6B1F"/>
    <w:rsid w:val="001C0531"/>
    <w:rsid w:val="001C2092"/>
    <w:rsid w:val="001C2111"/>
    <w:rsid w:val="001C2465"/>
    <w:rsid w:val="001C2915"/>
    <w:rsid w:val="001C46AA"/>
    <w:rsid w:val="001C4DE3"/>
    <w:rsid w:val="001C66FA"/>
    <w:rsid w:val="001C676C"/>
    <w:rsid w:val="001C6EE0"/>
    <w:rsid w:val="001C7257"/>
    <w:rsid w:val="001C74DA"/>
    <w:rsid w:val="001C767D"/>
    <w:rsid w:val="001C7ED2"/>
    <w:rsid w:val="001D0278"/>
    <w:rsid w:val="001D136E"/>
    <w:rsid w:val="001D13A1"/>
    <w:rsid w:val="001D161B"/>
    <w:rsid w:val="001D2D08"/>
    <w:rsid w:val="001D2DE3"/>
    <w:rsid w:val="001D2DF1"/>
    <w:rsid w:val="001D40D6"/>
    <w:rsid w:val="001D4900"/>
    <w:rsid w:val="001D5B8A"/>
    <w:rsid w:val="001D6349"/>
    <w:rsid w:val="001D70E8"/>
    <w:rsid w:val="001E04F6"/>
    <w:rsid w:val="001E0FFD"/>
    <w:rsid w:val="001E15BD"/>
    <w:rsid w:val="001E2D3C"/>
    <w:rsid w:val="001E3702"/>
    <w:rsid w:val="001E3FEC"/>
    <w:rsid w:val="001E42F0"/>
    <w:rsid w:val="001E437B"/>
    <w:rsid w:val="001E448E"/>
    <w:rsid w:val="001E504D"/>
    <w:rsid w:val="001E5471"/>
    <w:rsid w:val="001E60E0"/>
    <w:rsid w:val="001E64FE"/>
    <w:rsid w:val="001E6E94"/>
    <w:rsid w:val="001E7738"/>
    <w:rsid w:val="001F0233"/>
    <w:rsid w:val="001F0330"/>
    <w:rsid w:val="001F0ADA"/>
    <w:rsid w:val="001F0B22"/>
    <w:rsid w:val="001F129D"/>
    <w:rsid w:val="001F17BE"/>
    <w:rsid w:val="001F2109"/>
    <w:rsid w:val="001F2358"/>
    <w:rsid w:val="001F25F5"/>
    <w:rsid w:val="001F2B59"/>
    <w:rsid w:val="001F3714"/>
    <w:rsid w:val="001F465D"/>
    <w:rsid w:val="001F5065"/>
    <w:rsid w:val="001F5AE5"/>
    <w:rsid w:val="001F65CD"/>
    <w:rsid w:val="001F66E1"/>
    <w:rsid w:val="001F6BCF"/>
    <w:rsid w:val="001F7062"/>
    <w:rsid w:val="001F7482"/>
    <w:rsid w:val="0020083F"/>
    <w:rsid w:val="00201425"/>
    <w:rsid w:val="002015C1"/>
    <w:rsid w:val="002026D4"/>
    <w:rsid w:val="002043CA"/>
    <w:rsid w:val="002049A8"/>
    <w:rsid w:val="00204B7A"/>
    <w:rsid w:val="00205310"/>
    <w:rsid w:val="00205568"/>
    <w:rsid w:val="00205A2A"/>
    <w:rsid w:val="00205A71"/>
    <w:rsid w:val="00205F36"/>
    <w:rsid w:val="00207468"/>
    <w:rsid w:val="00207608"/>
    <w:rsid w:val="002076F1"/>
    <w:rsid w:val="0021011D"/>
    <w:rsid w:val="002103C5"/>
    <w:rsid w:val="00210B9B"/>
    <w:rsid w:val="00210D16"/>
    <w:rsid w:val="002115A5"/>
    <w:rsid w:val="002119AA"/>
    <w:rsid w:val="002127ED"/>
    <w:rsid w:val="002134A6"/>
    <w:rsid w:val="00214069"/>
    <w:rsid w:val="00215DE1"/>
    <w:rsid w:val="00215EE6"/>
    <w:rsid w:val="00216290"/>
    <w:rsid w:val="00216936"/>
    <w:rsid w:val="00216B2A"/>
    <w:rsid w:val="00216EF6"/>
    <w:rsid w:val="00216FA7"/>
    <w:rsid w:val="00217475"/>
    <w:rsid w:val="0021779B"/>
    <w:rsid w:val="002201B8"/>
    <w:rsid w:val="002208ED"/>
    <w:rsid w:val="0022098F"/>
    <w:rsid w:val="00221E61"/>
    <w:rsid w:val="002220AB"/>
    <w:rsid w:val="002221FB"/>
    <w:rsid w:val="00222812"/>
    <w:rsid w:val="002232D2"/>
    <w:rsid w:val="00223EB6"/>
    <w:rsid w:val="0022402C"/>
    <w:rsid w:val="00224C62"/>
    <w:rsid w:val="002257A5"/>
    <w:rsid w:val="00225A31"/>
    <w:rsid w:val="00226448"/>
    <w:rsid w:val="00226C7F"/>
    <w:rsid w:val="00226EC8"/>
    <w:rsid w:val="00227004"/>
    <w:rsid w:val="00227F5D"/>
    <w:rsid w:val="002304D9"/>
    <w:rsid w:val="00230ADF"/>
    <w:rsid w:val="002310AF"/>
    <w:rsid w:val="00231136"/>
    <w:rsid w:val="00231880"/>
    <w:rsid w:val="00232203"/>
    <w:rsid w:val="002326AF"/>
    <w:rsid w:val="0023544D"/>
    <w:rsid w:val="002362AB"/>
    <w:rsid w:val="0023708B"/>
    <w:rsid w:val="002416C7"/>
    <w:rsid w:val="00241791"/>
    <w:rsid w:val="00241839"/>
    <w:rsid w:val="00241D5B"/>
    <w:rsid w:val="00243732"/>
    <w:rsid w:val="00243F5B"/>
    <w:rsid w:val="002446C8"/>
    <w:rsid w:val="00244D80"/>
    <w:rsid w:val="00245DD4"/>
    <w:rsid w:val="0024602A"/>
    <w:rsid w:val="002460FE"/>
    <w:rsid w:val="002469B4"/>
    <w:rsid w:val="002470FB"/>
    <w:rsid w:val="002476FB"/>
    <w:rsid w:val="002478C5"/>
    <w:rsid w:val="00247946"/>
    <w:rsid w:val="00247B69"/>
    <w:rsid w:val="00247D10"/>
    <w:rsid w:val="0025155A"/>
    <w:rsid w:val="00251A46"/>
    <w:rsid w:val="00251E8B"/>
    <w:rsid w:val="00252329"/>
    <w:rsid w:val="0025280F"/>
    <w:rsid w:val="00252C4F"/>
    <w:rsid w:val="00253E88"/>
    <w:rsid w:val="00255CDA"/>
    <w:rsid w:val="0025646F"/>
    <w:rsid w:val="0025737E"/>
    <w:rsid w:val="00260DBD"/>
    <w:rsid w:val="00260DF6"/>
    <w:rsid w:val="002618FF"/>
    <w:rsid w:val="00262002"/>
    <w:rsid w:val="00262B59"/>
    <w:rsid w:val="002638AA"/>
    <w:rsid w:val="0026399B"/>
    <w:rsid w:val="00263D12"/>
    <w:rsid w:val="0026413F"/>
    <w:rsid w:val="0026414D"/>
    <w:rsid w:val="00265906"/>
    <w:rsid w:val="002659A2"/>
    <w:rsid w:val="002659D0"/>
    <w:rsid w:val="00266168"/>
    <w:rsid w:val="002669A2"/>
    <w:rsid w:val="00266FD8"/>
    <w:rsid w:val="00267A78"/>
    <w:rsid w:val="0027070D"/>
    <w:rsid w:val="00270CBC"/>
    <w:rsid w:val="00272145"/>
    <w:rsid w:val="00273765"/>
    <w:rsid w:val="002743DD"/>
    <w:rsid w:val="00274CDC"/>
    <w:rsid w:val="00275BE3"/>
    <w:rsid w:val="00275E44"/>
    <w:rsid w:val="00276046"/>
    <w:rsid w:val="00276BDB"/>
    <w:rsid w:val="00276C45"/>
    <w:rsid w:val="00276FCC"/>
    <w:rsid w:val="00277CF8"/>
    <w:rsid w:val="00280134"/>
    <w:rsid w:val="002808FF"/>
    <w:rsid w:val="00285017"/>
    <w:rsid w:val="0028550B"/>
    <w:rsid w:val="002859C2"/>
    <w:rsid w:val="00285FA9"/>
    <w:rsid w:val="00286604"/>
    <w:rsid w:val="00286701"/>
    <w:rsid w:val="00286B21"/>
    <w:rsid w:val="002878A5"/>
    <w:rsid w:val="00287ECE"/>
    <w:rsid w:val="00290532"/>
    <w:rsid w:val="0029151E"/>
    <w:rsid w:val="00291B9A"/>
    <w:rsid w:val="00291E6C"/>
    <w:rsid w:val="0029282E"/>
    <w:rsid w:val="00293D5D"/>
    <w:rsid w:val="00296370"/>
    <w:rsid w:val="00296887"/>
    <w:rsid w:val="00296A39"/>
    <w:rsid w:val="002A00F9"/>
    <w:rsid w:val="002A07AA"/>
    <w:rsid w:val="002A0F09"/>
    <w:rsid w:val="002A0F88"/>
    <w:rsid w:val="002A125E"/>
    <w:rsid w:val="002A18C7"/>
    <w:rsid w:val="002A22F8"/>
    <w:rsid w:val="002A2752"/>
    <w:rsid w:val="002A290B"/>
    <w:rsid w:val="002A2EC4"/>
    <w:rsid w:val="002A32BB"/>
    <w:rsid w:val="002A6B12"/>
    <w:rsid w:val="002B0CEA"/>
    <w:rsid w:val="002B1A3B"/>
    <w:rsid w:val="002B24EA"/>
    <w:rsid w:val="002B2A98"/>
    <w:rsid w:val="002B2CC6"/>
    <w:rsid w:val="002B3E1D"/>
    <w:rsid w:val="002B4613"/>
    <w:rsid w:val="002B469A"/>
    <w:rsid w:val="002B6219"/>
    <w:rsid w:val="002B64B3"/>
    <w:rsid w:val="002C0175"/>
    <w:rsid w:val="002C0368"/>
    <w:rsid w:val="002C19C0"/>
    <w:rsid w:val="002C1B8D"/>
    <w:rsid w:val="002C1EF2"/>
    <w:rsid w:val="002C1FA1"/>
    <w:rsid w:val="002C390C"/>
    <w:rsid w:val="002C3998"/>
    <w:rsid w:val="002C4115"/>
    <w:rsid w:val="002C4C6C"/>
    <w:rsid w:val="002C4CBF"/>
    <w:rsid w:val="002C4DC4"/>
    <w:rsid w:val="002C5480"/>
    <w:rsid w:val="002C55A0"/>
    <w:rsid w:val="002C6520"/>
    <w:rsid w:val="002C6E06"/>
    <w:rsid w:val="002C7591"/>
    <w:rsid w:val="002C7DCA"/>
    <w:rsid w:val="002D0489"/>
    <w:rsid w:val="002D0A1A"/>
    <w:rsid w:val="002D0F0E"/>
    <w:rsid w:val="002D0FA5"/>
    <w:rsid w:val="002D1318"/>
    <w:rsid w:val="002D1BC1"/>
    <w:rsid w:val="002D3029"/>
    <w:rsid w:val="002D6EF5"/>
    <w:rsid w:val="002D6F20"/>
    <w:rsid w:val="002D6FF7"/>
    <w:rsid w:val="002D72B1"/>
    <w:rsid w:val="002E00CC"/>
    <w:rsid w:val="002E0126"/>
    <w:rsid w:val="002E1B29"/>
    <w:rsid w:val="002E1BD7"/>
    <w:rsid w:val="002E1D83"/>
    <w:rsid w:val="002E2D40"/>
    <w:rsid w:val="002E4936"/>
    <w:rsid w:val="002E503C"/>
    <w:rsid w:val="002E54EF"/>
    <w:rsid w:val="002E60FC"/>
    <w:rsid w:val="002E659F"/>
    <w:rsid w:val="002E7FCC"/>
    <w:rsid w:val="002F0521"/>
    <w:rsid w:val="002F0524"/>
    <w:rsid w:val="002F0C80"/>
    <w:rsid w:val="002F1076"/>
    <w:rsid w:val="002F1638"/>
    <w:rsid w:val="002F2539"/>
    <w:rsid w:val="002F4699"/>
    <w:rsid w:val="002F4E19"/>
    <w:rsid w:val="002F5B82"/>
    <w:rsid w:val="002F5F54"/>
    <w:rsid w:val="002F6129"/>
    <w:rsid w:val="002F70A9"/>
    <w:rsid w:val="002F79DD"/>
    <w:rsid w:val="0030045D"/>
    <w:rsid w:val="00300889"/>
    <w:rsid w:val="00301172"/>
    <w:rsid w:val="0030274C"/>
    <w:rsid w:val="00302EA1"/>
    <w:rsid w:val="0030301F"/>
    <w:rsid w:val="003040A2"/>
    <w:rsid w:val="00304A97"/>
    <w:rsid w:val="0030514A"/>
    <w:rsid w:val="00305200"/>
    <w:rsid w:val="0030571C"/>
    <w:rsid w:val="00305A5A"/>
    <w:rsid w:val="003064DC"/>
    <w:rsid w:val="00306D2C"/>
    <w:rsid w:val="00307140"/>
    <w:rsid w:val="0030737F"/>
    <w:rsid w:val="003077BE"/>
    <w:rsid w:val="0030794C"/>
    <w:rsid w:val="0031000A"/>
    <w:rsid w:val="00310FB2"/>
    <w:rsid w:val="003110D9"/>
    <w:rsid w:val="00311126"/>
    <w:rsid w:val="0031114B"/>
    <w:rsid w:val="00312407"/>
    <w:rsid w:val="00313639"/>
    <w:rsid w:val="0031489A"/>
    <w:rsid w:val="00314BDA"/>
    <w:rsid w:val="00314F57"/>
    <w:rsid w:val="003155C5"/>
    <w:rsid w:val="00315A52"/>
    <w:rsid w:val="00315EDD"/>
    <w:rsid w:val="00316884"/>
    <w:rsid w:val="0031696F"/>
    <w:rsid w:val="00317101"/>
    <w:rsid w:val="0032118B"/>
    <w:rsid w:val="00321371"/>
    <w:rsid w:val="00323000"/>
    <w:rsid w:val="00323011"/>
    <w:rsid w:val="00323302"/>
    <w:rsid w:val="0032361B"/>
    <w:rsid w:val="003240EC"/>
    <w:rsid w:val="00324489"/>
    <w:rsid w:val="003245C7"/>
    <w:rsid w:val="00324D31"/>
    <w:rsid w:val="00325B02"/>
    <w:rsid w:val="00325BDE"/>
    <w:rsid w:val="00325D45"/>
    <w:rsid w:val="003269FB"/>
    <w:rsid w:val="0032791C"/>
    <w:rsid w:val="00327CF8"/>
    <w:rsid w:val="00331307"/>
    <w:rsid w:val="003321B6"/>
    <w:rsid w:val="00332915"/>
    <w:rsid w:val="00333541"/>
    <w:rsid w:val="00333E44"/>
    <w:rsid w:val="0033473C"/>
    <w:rsid w:val="0033501F"/>
    <w:rsid w:val="003350A0"/>
    <w:rsid w:val="00335AFB"/>
    <w:rsid w:val="00336048"/>
    <w:rsid w:val="003365CC"/>
    <w:rsid w:val="00336600"/>
    <w:rsid w:val="00337FF0"/>
    <w:rsid w:val="0034056F"/>
    <w:rsid w:val="00340FED"/>
    <w:rsid w:val="00341492"/>
    <w:rsid w:val="0034153A"/>
    <w:rsid w:val="003415A0"/>
    <w:rsid w:val="00343ABC"/>
    <w:rsid w:val="00344AF9"/>
    <w:rsid w:val="00344FF5"/>
    <w:rsid w:val="00345D39"/>
    <w:rsid w:val="003463D4"/>
    <w:rsid w:val="00346D29"/>
    <w:rsid w:val="00350637"/>
    <w:rsid w:val="00351F59"/>
    <w:rsid w:val="00352024"/>
    <w:rsid w:val="0035207C"/>
    <w:rsid w:val="0035260C"/>
    <w:rsid w:val="00352D27"/>
    <w:rsid w:val="0035335A"/>
    <w:rsid w:val="00353B6E"/>
    <w:rsid w:val="00354782"/>
    <w:rsid w:val="00354D6B"/>
    <w:rsid w:val="003553BB"/>
    <w:rsid w:val="003559AF"/>
    <w:rsid w:val="00355DB0"/>
    <w:rsid w:val="003560E1"/>
    <w:rsid w:val="003574B1"/>
    <w:rsid w:val="0035792B"/>
    <w:rsid w:val="00357E51"/>
    <w:rsid w:val="00361EFF"/>
    <w:rsid w:val="0036631D"/>
    <w:rsid w:val="00366EDC"/>
    <w:rsid w:val="0037016E"/>
    <w:rsid w:val="003707E0"/>
    <w:rsid w:val="003709A6"/>
    <w:rsid w:val="003716CB"/>
    <w:rsid w:val="0037221A"/>
    <w:rsid w:val="003723F0"/>
    <w:rsid w:val="00373978"/>
    <w:rsid w:val="003751AA"/>
    <w:rsid w:val="00375940"/>
    <w:rsid w:val="003762DD"/>
    <w:rsid w:val="003802F3"/>
    <w:rsid w:val="00380420"/>
    <w:rsid w:val="003821F4"/>
    <w:rsid w:val="003829E2"/>
    <w:rsid w:val="00382B14"/>
    <w:rsid w:val="00383A50"/>
    <w:rsid w:val="00383DAB"/>
    <w:rsid w:val="00383F38"/>
    <w:rsid w:val="003849DD"/>
    <w:rsid w:val="00384E16"/>
    <w:rsid w:val="00385210"/>
    <w:rsid w:val="003855BE"/>
    <w:rsid w:val="00385727"/>
    <w:rsid w:val="00386EDB"/>
    <w:rsid w:val="003875DE"/>
    <w:rsid w:val="003907B4"/>
    <w:rsid w:val="00390AFC"/>
    <w:rsid w:val="00391E63"/>
    <w:rsid w:val="00392427"/>
    <w:rsid w:val="0039357A"/>
    <w:rsid w:val="00393CA9"/>
    <w:rsid w:val="00394D19"/>
    <w:rsid w:val="00396050"/>
    <w:rsid w:val="00396CE9"/>
    <w:rsid w:val="00397BF2"/>
    <w:rsid w:val="003A1848"/>
    <w:rsid w:val="003A1863"/>
    <w:rsid w:val="003A24A0"/>
    <w:rsid w:val="003A254D"/>
    <w:rsid w:val="003A3B8D"/>
    <w:rsid w:val="003A4C11"/>
    <w:rsid w:val="003A4F0A"/>
    <w:rsid w:val="003A4FCD"/>
    <w:rsid w:val="003A57B3"/>
    <w:rsid w:val="003A5C4F"/>
    <w:rsid w:val="003A681A"/>
    <w:rsid w:val="003A6D7D"/>
    <w:rsid w:val="003B02BF"/>
    <w:rsid w:val="003B0BDA"/>
    <w:rsid w:val="003B1069"/>
    <w:rsid w:val="003B1850"/>
    <w:rsid w:val="003B1B90"/>
    <w:rsid w:val="003B27F8"/>
    <w:rsid w:val="003B2CBB"/>
    <w:rsid w:val="003B304A"/>
    <w:rsid w:val="003B3452"/>
    <w:rsid w:val="003B34EA"/>
    <w:rsid w:val="003B4CFC"/>
    <w:rsid w:val="003B519D"/>
    <w:rsid w:val="003B5377"/>
    <w:rsid w:val="003B540A"/>
    <w:rsid w:val="003B695E"/>
    <w:rsid w:val="003B6961"/>
    <w:rsid w:val="003B78B2"/>
    <w:rsid w:val="003B7C40"/>
    <w:rsid w:val="003C05C5"/>
    <w:rsid w:val="003C06E3"/>
    <w:rsid w:val="003C0D10"/>
    <w:rsid w:val="003C0DEF"/>
    <w:rsid w:val="003C0ED5"/>
    <w:rsid w:val="003C29DE"/>
    <w:rsid w:val="003C340A"/>
    <w:rsid w:val="003C385D"/>
    <w:rsid w:val="003C4A49"/>
    <w:rsid w:val="003C530D"/>
    <w:rsid w:val="003C5813"/>
    <w:rsid w:val="003C594B"/>
    <w:rsid w:val="003C59BC"/>
    <w:rsid w:val="003C5E26"/>
    <w:rsid w:val="003C5F48"/>
    <w:rsid w:val="003C66D3"/>
    <w:rsid w:val="003C6CD7"/>
    <w:rsid w:val="003D0BEF"/>
    <w:rsid w:val="003D11C2"/>
    <w:rsid w:val="003D18B3"/>
    <w:rsid w:val="003D2A68"/>
    <w:rsid w:val="003D2B90"/>
    <w:rsid w:val="003D3871"/>
    <w:rsid w:val="003D39FA"/>
    <w:rsid w:val="003D43A2"/>
    <w:rsid w:val="003D56E2"/>
    <w:rsid w:val="003D592D"/>
    <w:rsid w:val="003D5F8A"/>
    <w:rsid w:val="003D6081"/>
    <w:rsid w:val="003D6B54"/>
    <w:rsid w:val="003D77D0"/>
    <w:rsid w:val="003E031C"/>
    <w:rsid w:val="003E11F7"/>
    <w:rsid w:val="003E1A38"/>
    <w:rsid w:val="003E22B5"/>
    <w:rsid w:val="003E247F"/>
    <w:rsid w:val="003E35CB"/>
    <w:rsid w:val="003E49B6"/>
    <w:rsid w:val="003E4EA5"/>
    <w:rsid w:val="003E56CC"/>
    <w:rsid w:val="003E5707"/>
    <w:rsid w:val="003E6DBE"/>
    <w:rsid w:val="003E74A0"/>
    <w:rsid w:val="003E7E29"/>
    <w:rsid w:val="003F311A"/>
    <w:rsid w:val="003F3149"/>
    <w:rsid w:val="003F3CAE"/>
    <w:rsid w:val="003F3D46"/>
    <w:rsid w:val="003F43C3"/>
    <w:rsid w:val="003F456F"/>
    <w:rsid w:val="003F5116"/>
    <w:rsid w:val="003F66FD"/>
    <w:rsid w:val="003F6B8C"/>
    <w:rsid w:val="003F78D2"/>
    <w:rsid w:val="004005B3"/>
    <w:rsid w:val="00400885"/>
    <w:rsid w:val="00400B56"/>
    <w:rsid w:val="004013A7"/>
    <w:rsid w:val="00402837"/>
    <w:rsid w:val="004031F0"/>
    <w:rsid w:val="004039E4"/>
    <w:rsid w:val="00404518"/>
    <w:rsid w:val="00404B06"/>
    <w:rsid w:val="004056B3"/>
    <w:rsid w:val="004058DB"/>
    <w:rsid w:val="00406A43"/>
    <w:rsid w:val="00407AD0"/>
    <w:rsid w:val="00410500"/>
    <w:rsid w:val="00410FA4"/>
    <w:rsid w:val="00411059"/>
    <w:rsid w:val="004115DF"/>
    <w:rsid w:val="00411764"/>
    <w:rsid w:val="004120CB"/>
    <w:rsid w:val="00412BCB"/>
    <w:rsid w:val="00412BD2"/>
    <w:rsid w:val="0041355B"/>
    <w:rsid w:val="00413BD5"/>
    <w:rsid w:val="00415865"/>
    <w:rsid w:val="00416C7B"/>
    <w:rsid w:val="00416E21"/>
    <w:rsid w:val="0041742F"/>
    <w:rsid w:val="00417743"/>
    <w:rsid w:val="00417A94"/>
    <w:rsid w:val="0042008A"/>
    <w:rsid w:val="00420348"/>
    <w:rsid w:val="0042095B"/>
    <w:rsid w:val="004210F8"/>
    <w:rsid w:val="004212AB"/>
    <w:rsid w:val="00421892"/>
    <w:rsid w:val="00421939"/>
    <w:rsid w:val="0042194B"/>
    <w:rsid w:val="00423605"/>
    <w:rsid w:val="004238EE"/>
    <w:rsid w:val="00423B22"/>
    <w:rsid w:val="00423BF0"/>
    <w:rsid w:val="0042422A"/>
    <w:rsid w:val="0042486A"/>
    <w:rsid w:val="0042489C"/>
    <w:rsid w:val="00425337"/>
    <w:rsid w:val="0042580C"/>
    <w:rsid w:val="00426CCE"/>
    <w:rsid w:val="0042715B"/>
    <w:rsid w:val="004273FA"/>
    <w:rsid w:val="0043060A"/>
    <w:rsid w:val="00430CD7"/>
    <w:rsid w:val="00431321"/>
    <w:rsid w:val="00431C12"/>
    <w:rsid w:val="00432BF0"/>
    <w:rsid w:val="004348A2"/>
    <w:rsid w:val="00434D65"/>
    <w:rsid w:val="0043534A"/>
    <w:rsid w:val="004372A9"/>
    <w:rsid w:val="004375E4"/>
    <w:rsid w:val="00437612"/>
    <w:rsid w:val="00437DEE"/>
    <w:rsid w:val="00440328"/>
    <w:rsid w:val="00440C5C"/>
    <w:rsid w:val="00440F99"/>
    <w:rsid w:val="00441A68"/>
    <w:rsid w:val="00441DCC"/>
    <w:rsid w:val="00442099"/>
    <w:rsid w:val="00442F6B"/>
    <w:rsid w:val="004431B7"/>
    <w:rsid w:val="00443E31"/>
    <w:rsid w:val="004445D0"/>
    <w:rsid w:val="00445572"/>
    <w:rsid w:val="00446385"/>
    <w:rsid w:val="00446CDA"/>
    <w:rsid w:val="0045002D"/>
    <w:rsid w:val="0045073B"/>
    <w:rsid w:val="00450DD4"/>
    <w:rsid w:val="00452167"/>
    <w:rsid w:val="004529E0"/>
    <w:rsid w:val="00453623"/>
    <w:rsid w:val="0045392B"/>
    <w:rsid w:val="0045392C"/>
    <w:rsid w:val="00453DF7"/>
    <w:rsid w:val="004547A0"/>
    <w:rsid w:val="004562DD"/>
    <w:rsid w:val="0045658D"/>
    <w:rsid w:val="00456C25"/>
    <w:rsid w:val="004601C7"/>
    <w:rsid w:val="004603AD"/>
    <w:rsid w:val="004606EA"/>
    <w:rsid w:val="0046103D"/>
    <w:rsid w:val="00461060"/>
    <w:rsid w:val="004625CD"/>
    <w:rsid w:val="004635A8"/>
    <w:rsid w:val="004640EF"/>
    <w:rsid w:val="00465158"/>
    <w:rsid w:val="004653A6"/>
    <w:rsid w:val="00465904"/>
    <w:rsid w:val="00466E5C"/>
    <w:rsid w:val="0046722A"/>
    <w:rsid w:val="00470651"/>
    <w:rsid w:val="00470A16"/>
    <w:rsid w:val="00471293"/>
    <w:rsid w:val="004714A4"/>
    <w:rsid w:val="00471623"/>
    <w:rsid w:val="0047231F"/>
    <w:rsid w:val="00472443"/>
    <w:rsid w:val="004727EC"/>
    <w:rsid w:val="00472B34"/>
    <w:rsid w:val="004730D5"/>
    <w:rsid w:val="0047399A"/>
    <w:rsid w:val="004749B0"/>
    <w:rsid w:val="00476013"/>
    <w:rsid w:val="0047699B"/>
    <w:rsid w:val="00477771"/>
    <w:rsid w:val="00477EBD"/>
    <w:rsid w:val="00480240"/>
    <w:rsid w:val="0048027B"/>
    <w:rsid w:val="00480841"/>
    <w:rsid w:val="00480F38"/>
    <w:rsid w:val="00481EE3"/>
    <w:rsid w:val="00481FB4"/>
    <w:rsid w:val="004827FF"/>
    <w:rsid w:val="00482E8F"/>
    <w:rsid w:val="00483533"/>
    <w:rsid w:val="00483C2C"/>
    <w:rsid w:val="00484736"/>
    <w:rsid w:val="00484BD5"/>
    <w:rsid w:val="00484BD8"/>
    <w:rsid w:val="004860F3"/>
    <w:rsid w:val="00486EE1"/>
    <w:rsid w:val="00490DF5"/>
    <w:rsid w:val="00490E78"/>
    <w:rsid w:val="004910F5"/>
    <w:rsid w:val="00491E05"/>
    <w:rsid w:val="004922A7"/>
    <w:rsid w:val="004925E4"/>
    <w:rsid w:val="00493D2B"/>
    <w:rsid w:val="004961C2"/>
    <w:rsid w:val="00497D70"/>
    <w:rsid w:val="004A0A35"/>
    <w:rsid w:val="004A0BA9"/>
    <w:rsid w:val="004A2699"/>
    <w:rsid w:val="004A350E"/>
    <w:rsid w:val="004A38B7"/>
    <w:rsid w:val="004A4215"/>
    <w:rsid w:val="004A4468"/>
    <w:rsid w:val="004A49B6"/>
    <w:rsid w:val="004A4C1D"/>
    <w:rsid w:val="004A54A2"/>
    <w:rsid w:val="004A5D96"/>
    <w:rsid w:val="004A5EDE"/>
    <w:rsid w:val="004A6D32"/>
    <w:rsid w:val="004A7C5D"/>
    <w:rsid w:val="004A7C7C"/>
    <w:rsid w:val="004B0D23"/>
    <w:rsid w:val="004B0EA0"/>
    <w:rsid w:val="004B11B0"/>
    <w:rsid w:val="004B1A4E"/>
    <w:rsid w:val="004B1EFD"/>
    <w:rsid w:val="004B263A"/>
    <w:rsid w:val="004B3F98"/>
    <w:rsid w:val="004B41BB"/>
    <w:rsid w:val="004B4446"/>
    <w:rsid w:val="004B518A"/>
    <w:rsid w:val="004B5C77"/>
    <w:rsid w:val="004B5C86"/>
    <w:rsid w:val="004B5DC9"/>
    <w:rsid w:val="004B5FC8"/>
    <w:rsid w:val="004B64D2"/>
    <w:rsid w:val="004C047D"/>
    <w:rsid w:val="004C1571"/>
    <w:rsid w:val="004C1973"/>
    <w:rsid w:val="004C2578"/>
    <w:rsid w:val="004C2734"/>
    <w:rsid w:val="004C32E0"/>
    <w:rsid w:val="004C3E37"/>
    <w:rsid w:val="004C441A"/>
    <w:rsid w:val="004C473D"/>
    <w:rsid w:val="004C4B69"/>
    <w:rsid w:val="004C4C08"/>
    <w:rsid w:val="004C4ECA"/>
    <w:rsid w:val="004C58EC"/>
    <w:rsid w:val="004C5999"/>
    <w:rsid w:val="004C63C5"/>
    <w:rsid w:val="004C6E85"/>
    <w:rsid w:val="004C6EF8"/>
    <w:rsid w:val="004C7377"/>
    <w:rsid w:val="004C77DC"/>
    <w:rsid w:val="004D0F36"/>
    <w:rsid w:val="004D21B4"/>
    <w:rsid w:val="004D23EB"/>
    <w:rsid w:val="004D378E"/>
    <w:rsid w:val="004D3E77"/>
    <w:rsid w:val="004E05B3"/>
    <w:rsid w:val="004E0F96"/>
    <w:rsid w:val="004E1BAD"/>
    <w:rsid w:val="004E483D"/>
    <w:rsid w:val="004E542C"/>
    <w:rsid w:val="004E5FE7"/>
    <w:rsid w:val="004E656D"/>
    <w:rsid w:val="004E675E"/>
    <w:rsid w:val="004E70BA"/>
    <w:rsid w:val="004E731E"/>
    <w:rsid w:val="004F0AFE"/>
    <w:rsid w:val="004F30E8"/>
    <w:rsid w:val="004F316D"/>
    <w:rsid w:val="004F46D8"/>
    <w:rsid w:val="004F4F3E"/>
    <w:rsid w:val="004F50D5"/>
    <w:rsid w:val="004F5182"/>
    <w:rsid w:val="004F5E48"/>
    <w:rsid w:val="004F5F87"/>
    <w:rsid w:val="004F60BB"/>
    <w:rsid w:val="004F67B8"/>
    <w:rsid w:val="004F7838"/>
    <w:rsid w:val="005001D6"/>
    <w:rsid w:val="00501242"/>
    <w:rsid w:val="00501FE5"/>
    <w:rsid w:val="005033DC"/>
    <w:rsid w:val="00503A17"/>
    <w:rsid w:val="00503C70"/>
    <w:rsid w:val="00504127"/>
    <w:rsid w:val="005041C3"/>
    <w:rsid w:val="005056AA"/>
    <w:rsid w:val="00507211"/>
    <w:rsid w:val="005106C0"/>
    <w:rsid w:val="00510749"/>
    <w:rsid w:val="00510914"/>
    <w:rsid w:val="0051123F"/>
    <w:rsid w:val="005112D8"/>
    <w:rsid w:val="00511664"/>
    <w:rsid w:val="00511F67"/>
    <w:rsid w:val="005120B0"/>
    <w:rsid w:val="0051237B"/>
    <w:rsid w:val="00512818"/>
    <w:rsid w:val="00512F7D"/>
    <w:rsid w:val="00513BD1"/>
    <w:rsid w:val="00514143"/>
    <w:rsid w:val="00514D70"/>
    <w:rsid w:val="005159E5"/>
    <w:rsid w:val="0051640A"/>
    <w:rsid w:val="00516EF3"/>
    <w:rsid w:val="00517D79"/>
    <w:rsid w:val="00517EC5"/>
    <w:rsid w:val="00520976"/>
    <w:rsid w:val="00520F1E"/>
    <w:rsid w:val="00521CCC"/>
    <w:rsid w:val="00522501"/>
    <w:rsid w:val="00523CC9"/>
    <w:rsid w:val="00523FB2"/>
    <w:rsid w:val="00524F82"/>
    <w:rsid w:val="00525258"/>
    <w:rsid w:val="005255C8"/>
    <w:rsid w:val="0052599D"/>
    <w:rsid w:val="00525BAF"/>
    <w:rsid w:val="00526590"/>
    <w:rsid w:val="00526987"/>
    <w:rsid w:val="00526B2B"/>
    <w:rsid w:val="00526DB9"/>
    <w:rsid w:val="0053025C"/>
    <w:rsid w:val="00530A48"/>
    <w:rsid w:val="00530B4E"/>
    <w:rsid w:val="00531CE0"/>
    <w:rsid w:val="00531F82"/>
    <w:rsid w:val="0053267C"/>
    <w:rsid w:val="00532F25"/>
    <w:rsid w:val="0053407C"/>
    <w:rsid w:val="005348F2"/>
    <w:rsid w:val="0053490A"/>
    <w:rsid w:val="005351C5"/>
    <w:rsid w:val="005365A0"/>
    <w:rsid w:val="0053675E"/>
    <w:rsid w:val="0053691D"/>
    <w:rsid w:val="005370CE"/>
    <w:rsid w:val="00541598"/>
    <w:rsid w:val="005418A7"/>
    <w:rsid w:val="00541C5E"/>
    <w:rsid w:val="00541E07"/>
    <w:rsid w:val="00541EDE"/>
    <w:rsid w:val="00542288"/>
    <w:rsid w:val="00542934"/>
    <w:rsid w:val="0054336B"/>
    <w:rsid w:val="00545991"/>
    <w:rsid w:val="005471A7"/>
    <w:rsid w:val="005504DD"/>
    <w:rsid w:val="00550ABF"/>
    <w:rsid w:val="005513EF"/>
    <w:rsid w:val="005523F4"/>
    <w:rsid w:val="00553BCF"/>
    <w:rsid w:val="00554341"/>
    <w:rsid w:val="00554BDE"/>
    <w:rsid w:val="00555A9E"/>
    <w:rsid w:val="00555BEB"/>
    <w:rsid w:val="005566DA"/>
    <w:rsid w:val="005571C5"/>
    <w:rsid w:val="00557C93"/>
    <w:rsid w:val="005603E7"/>
    <w:rsid w:val="00561A05"/>
    <w:rsid w:val="00563779"/>
    <w:rsid w:val="005657BB"/>
    <w:rsid w:val="00565CDF"/>
    <w:rsid w:val="005662F2"/>
    <w:rsid w:val="005664E3"/>
    <w:rsid w:val="00566ACC"/>
    <w:rsid w:val="00570543"/>
    <w:rsid w:val="00570758"/>
    <w:rsid w:val="00570979"/>
    <w:rsid w:val="005711D2"/>
    <w:rsid w:val="00572533"/>
    <w:rsid w:val="00574512"/>
    <w:rsid w:val="00574D9C"/>
    <w:rsid w:val="00575065"/>
    <w:rsid w:val="00575088"/>
    <w:rsid w:val="005752EF"/>
    <w:rsid w:val="005767CF"/>
    <w:rsid w:val="005773AA"/>
    <w:rsid w:val="00577455"/>
    <w:rsid w:val="0058058B"/>
    <w:rsid w:val="00580786"/>
    <w:rsid w:val="00581584"/>
    <w:rsid w:val="005818F1"/>
    <w:rsid w:val="00581A0E"/>
    <w:rsid w:val="00582B73"/>
    <w:rsid w:val="00584633"/>
    <w:rsid w:val="00584C2F"/>
    <w:rsid w:val="00585232"/>
    <w:rsid w:val="00585461"/>
    <w:rsid w:val="00586E3E"/>
    <w:rsid w:val="005870C7"/>
    <w:rsid w:val="0058736B"/>
    <w:rsid w:val="00587C5C"/>
    <w:rsid w:val="005904D4"/>
    <w:rsid w:val="00590A60"/>
    <w:rsid w:val="0059219F"/>
    <w:rsid w:val="0059545D"/>
    <w:rsid w:val="00595699"/>
    <w:rsid w:val="005967FD"/>
    <w:rsid w:val="00597522"/>
    <w:rsid w:val="00597D14"/>
    <w:rsid w:val="005A0E54"/>
    <w:rsid w:val="005A1E9D"/>
    <w:rsid w:val="005A1FD8"/>
    <w:rsid w:val="005A20D3"/>
    <w:rsid w:val="005A219E"/>
    <w:rsid w:val="005A3176"/>
    <w:rsid w:val="005A402C"/>
    <w:rsid w:val="005A4906"/>
    <w:rsid w:val="005A55DA"/>
    <w:rsid w:val="005A56EA"/>
    <w:rsid w:val="005A56F8"/>
    <w:rsid w:val="005A5E04"/>
    <w:rsid w:val="005A6548"/>
    <w:rsid w:val="005B009C"/>
    <w:rsid w:val="005B01B3"/>
    <w:rsid w:val="005B0856"/>
    <w:rsid w:val="005B13A1"/>
    <w:rsid w:val="005B2301"/>
    <w:rsid w:val="005B2310"/>
    <w:rsid w:val="005B2F07"/>
    <w:rsid w:val="005B2FD9"/>
    <w:rsid w:val="005B3526"/>
    <w:rsid w:val="005B39D9"/>
    <w:rsid w:val="005B3BC2"/>
    <w:rsid w:val="005B3F13"/>
    <w:rsid w:val="005B4732"/>
    <w:rsid w:val="005B49E3"/>
    <w:rsid w:val="005B5089"/>
    <w:rsid w:val="005B5646"/>
    <w:rsid w:val="005B5E8E"/>
    <w:rsid w:val="005B73E7"/>
    <w:rsid w:val="005C020D"/>
    <w:rsid w:val="005C09FB"/>
    <w:rsid w:val="005C0D28"/>
    <w:rsid w:val="005C276C"/>
    <w:rsid w:val="005C2AAE"/>
    <w:rsid w:val="005C48C1"/>
    <w:rsid w:val="005C49DA"/>
    <w:rsid w:val="005C5DC5"/>
    <w:rsid w:val="005C614E"/>
    <w:rsid w:val="005C648D"/>
    <w:rsid w:val="005C64AD"/>
    <w:rsid w:val="005C6F49"/>
    <w:rsid w:val="005D0CA4"/>
    <w:rsid w:val="005D1C2F"/>
    <w:rsid w:val="005D23AD"/>
    <w:rsid w:val="005D2733"/>
    <w:rsid w:val="005D27E5"/>
    <w:rsid w:val="005D2BB0"/>
    <w:rsid w:val="005D3980"/>
    <w:rsid w:val="005D3C1D"/>
    <w:rsid w:val="005D3DBE"/>
    <w:rsid w:val="005D47B1"/>
    <w:rsid w:val="005D4980"/>
    <w:rsid w:val="005D549A"/>
    <w:rsid w:val="005D5DE0"/>
    <w:rsid w:val="005D6E00"/>
    <w:rsid w:val="005D7875"/>
    <w:rsid w:val="005E0320"/>
    <w:rsid w:val="005E03E2"/>
    <w:rsid w:val="005E071E"/>
    <w:rsid w:val="005E0851"/>
    <w:rsid w:val="005E0DDD"/>
    <w:rsid w:val="005E0E06"/>
    <w:rsid w:val="005E207A"/>
    <w:rsid w:val="005E2D95"/>
    <w:rsid w:val="005E3731"/>
    <w:rsid w:val="005E516F"/>
    <w:rsid w:val="005E5626"/>
    <w:rsid w:val="005E6BD5"/>
    <w:rsid w:val="005E759A"/>
    <w:rsid w:val="005F05CD"/>
    <w:rsid w:val="005F0601"/>
    <w:rsid w:val="005F0FDA"/>
    <w:rsid w:val="005F1CBA"/>
    <w:rsid w:val="005F270A"/>
    <w:rsid w:val="005F2755"/>
    <w:rsid w:val="005F3830"/>
    <w:rsid w:val="005F3F4E"/>
    <w:rsid w:val="005F4DB2"/>
    <w:rsid w:val="005F4F33"/>
    <w:rsid w:val="005F55D0"/>
    <w:rsid w:val="005F6ACC"/>
    <w:rsid w:val="005F6DBB"/>
    <w:rsid w:val="005F70C2"/>
    <w:rsid w:val="005F7219"/>
    <w:rsid w:val="005F7492"/>
    <w:rsid w:val="006003F3"/>
    <w:rsid w:val="0060077E"/>
    <w:rsid w:val="006014DE"/>
    <w:rsid w:val="00602BAC"/>
    <w:rsid w:val="00604C26"/>
    <w:rsid w:val="006051D5"/>
    <w:rsid w:val="00605AEC"/>
    <w:rsid w:val="00605DE4"/>
    <w:rsid w:val="00606569"/>
    <w:rsid w:val="00606DF9"/>
    <w:rsid w:val="006107F6"/>
    <w:rsid w:val="00611000"/>
    <w:rsid w:val="00611C63"/>
    <w:rsid w:val="00611D8B"/>
    <w:rsid w:val="0061209D"/>
    <w:rsid w:val="006120DA"/>
    <w:rsid w:val="00613A69"/>
    <w:rsid w:val="00614E98"/>
    <w:rsid w:val="0061717E"/>
    <w:rsid w:val="006201B1"/>
    <w:rsid w:val="006206F5"/>
    <w:rsid w:val="00620D83"/>
    <w:rsid w:val="00620F60"/>
    <w:rsid w:val="00621671"/>
    <w:rsid w:val="00621DF1"/>
    <w:rsid w:val="00622BBB"/>
    <w:rsid w:val="006230FD"/>
    <w:rsid w:val="00623166"/>
    <w:rsid w:val="00623261"/>
    <w:rsid w:val="00624036"/>
    <w:rsid w:val="006256E0"/>
    <w:rsid w:val="00625A58"/>
    <w:rsid w:val="00626403"/>
    <w:rsid w:val="00626ED3"/>
    <w:rsid w:val="00627384"/>
    <w:rsid w:val="006275ED"/>
    <w:rsid w:val="006301B1"/>
    <w:rsid w:val="0063030F"/>
    <w:rsid w:val="00630964"/>
    <w:rsid w:val="006315ED"/>
    <w:rsid w:val="006335AB"/>
    <w:rsid w:val="00633618"/>
    <w:rsid w:val="00633773"/>
    <w:rsid w:val="00633D91"/>
    <w:rsid w:val="00634887"/>
    <w:rsid w:val="00634A34"/>
    <w:rsid w:val="00634CCF"/>
    <w:rsid w:val="00635133"/>
    <w:rsid w:val="00635270"/>
    <w:rsid w:val="00635526"/>
    <w:rsid w:val="0063596C"/>
    <w:rsid w:val="0063650C"/>
    <w:rsid w:val="006373F1"/>
    <w:rsid w:val="006375C4"/>
    <w:rsid w:val="00637607"/>
    <w:rsid w:val="00637D86"/>
    <w:rsid w:val="006400BA"/>
    <w:rsid w:val="00640998"/>
    <w:rsid w:val="0064316B"/>
    <w:rsid w:val="006439AB"/>
    <w:rsid w:val="0064414E"/>
    <w:rsid w:val="00644AC0"/>
    <w:rsid w:val="00644AE7"/>
    <w:rsid w:val="0064574B"/>
    <w:rsid w:val="006472FC"/>
    <w:rsid w:val="0064782C"/>
    <w:rsid w:val="006479CC"/>
    <w:rsid w:val="00647DFA"/>
    <w:rsid w:val="00650308"/>
    <w:rsid w:val="006507A9"/>
    <w:rsid w:val="00650B8A"/>
    <w:rsid w:val="00651DF8"/>
    <w:rsid w:val="00652529"/>
    <w:rsid w:val="006525A3"/>
    <w:rsid w:val="006526F2"/>
    <w:rsid w:val="00652923"/>
    <w:rsid w:val="00652FD6"/>
    <w:rsid w:val="00653A73"/>
    <w:rsid w:val="00654282"/>
    <w:rsid w:val="00657416"/>
    <w:rsid w:val="00657619"/>
    <w:rsid w:val="0065769E"/>
    <w:rsid w:val="006576BB"/>
    <w:rsid w:val="00661704"/>
    <w:rsid w:val="0066214B"/>
    <w:rsid w:val="00662422"/>
    <w:rsid w:val="006629DA"/>
    <w:rsid w:val="00662DAD"/>
    <w:rsid w:val="0066307B"/>
    <w:rsid w:val="0066383A"/>
    <w:rsid w:val="00664040"/>
    <w:rsid w:val="00664D4A"/>
    <w:rsid w:val="006654FE"/>
    <w:rsid w:val="006657FA"/>
    <w:rsid w:val="00665ABA"/>
    <w:rsid w:val="00666A2A"/>
    <w:rsid w:val="00666BD5"/>
    <w:rsid w:val="00667C27"/>
    <w:rsid w:val="00667F0F"/>
    <w:rsid w:val="0067011B"/>
    <w:rsid w:val="0067061E"/>
    <w:rsid w:val="00670875"/>
    <w:rsid w:val="00670C12"/>
    <w:rsid w:val="00671602"/>
    <w:rsid w:val="00671B62"/>
    <w:rsid w:val="00671F28"/>
    <w:rsid w:val="006726E1"/>
    <w:rsid w:val="0067382B"/>
    <w:rsid w:val="00673FA0"/>
    <w:rsid w:val="0067407F"/>
    <w:rsid w:val="0067510D"/>
    <w:rsid w:val="006752E0"/>
    <w:rsid w:val="00675505"/>
    <w:rsid w:val="006756CB"/>
    <w:rsid w:val="006758B1"/>
    <w:rsid w:val="00675974"/>
    <w:rsid w:val="00675BFF"/>
    <w:rsid w:val="00677A1F"/>
    <w:rsid w:val="00677C2C"/>
    <w:rsid w:val="00680F4E"/>
    <w:rsid w:val="006816B6"/>
    <w:rsid w:val="00681EA9"/>
    <w:rsid w:val="006828EE"/>
    <w:rsid w:val="006831EC"/>
    <w:rsid w:val="0068366B"/>
    <w:rsid w:val="00683730"/>
    <w:rsid w:val="006838CD"/>
    <w:rsid w:val="00683FF0"/>
    <w:rsid w:val="006846CF"/>
    <w:rsid w:val="00684833"/>
    <w:rsid w:val="0068565E"/>
    <w:rsid w:val="0068578D"/>
    <w:rsid w:val="00685EA4"/>
    <w:rsid w:val="00685F63"/>
    <w:rsid w:val="0068702A"/>
    <w:rsid w:val="00687251"/>
    <w:rsid w:val="00691B11"/>
    <w:rsid w:val="00691B80"/>
    <w:rsid w:val="00691E98"/>
    <w:rsid w:val="006923F5"/>
    <w:rsid w:val="0069290C"/>
    <w:rsid w:val="00694026"/>
    <w:rsid w:val="006948A0"/>
    <w:rsid w:val="006948ED"/>
    <w:rsid w:val="00695A96"/>
    <w:rsid w:val="0069694D"/>
    <w:rsid w:val="00697232"/>
    <w:rsid w:val="00697AA6"/>
    <w:rsid w:val="006A0066"/>
    <w:rsid w:val="006A1201"/>
    <w:rsid w:val="006A1514"/>
    <w:rsid w:val="006A16FC"/>
    <w:rsid w:val="006A1A19"/>
    <w:rsid w:val="006A35A4"/>
    <w:rsid w:val="006A426B"/>
    <w:rsid w:val="006A4556"/>
    <w:rsid w:val="006A45FD"/>
    <w:rsid w:val="006A52F0"/>
    <w:rsid w:val="006A7E4E"/>
    <w:rsid w:val="006B0430"/>
    <w:rsid w:val="006B061C"/>
    <w:rsid w:val="006B2004"/>
    <w:rsid w:val="006B219F"/>
    <w:rsid w:val="006B2DAE"/>
    <w:rsid w:val="006B342C"/>
    <w:rsid w:val="006B4CFD"/>
    <w:rsid w:val="006B4EB0"/>
    <w:rsid w:val="006B684D"/>
    <w:rsid w:val="006B7DE9"/>
    <w:rsid w:val="006C0066"/>
    <w:rsid w:val="006C043F"/>
    <w:rsid w:val="006C1334"/>
    <w:rsid w:val="006C1F27"/>
    <w:rsid w:val="006C1F5D"/>
    <w:rsid w:val="006C2FFF"/>
    <w:rsid w:val="006C3324"/>
    <w:rsid w:val="006C343E"/>
    <w:rsid w:val="006C3B7E"/>
    <w:rsid w:val="006C4B98"/>
    <w:rsid w:val="006C4EA3"/>
    <w:rsid w:val="006C546B"/>
    <w:rsid w:val="006C61F4"/>
    <w:rsid w:val="006C6A0A"/>
    <w:rsid w:val="006C6ACA"/>
    <w:rsid w:val="006C73B1"/>
    <w:rsid w:val="006C7636"/>
    <w:rsid w:val="006C7736"/>
    <w:rsid w:val="006C7CBD"/>
    <w:rsid w:val="006D00E4"/>
    <w:rsid w:val="006D1430"/>
    <w:rsid w:val="006D2645"/>
    <w:rsid w:val="006D2EA6"/>
    <w:rsid w:val="006D3CDB"/>
    <w:rsid w:val="006D50DF"/>
    <w:rsid w:val="006D54EC"/>
    <w:rsid w:val="006D56C6"/>
    <w:rsid w:val="006D5A06"/>
    <w:rsid w:val="006D6136"/>
    <w:rsid w:val="006D6B5C"/>
    <w:rsid w:val="006D6D9D"/>
    <w:rsid w:val="006D7052"/>
    <w:rsid w:val="006D7D84"/>
    <w:rsid w:val="006E00EA"/>
    <w:rsid w:val="006E0434"/>
    <w:rsid w:val="006E076F"/>
    <w:rsid w:val="006E08BE"/>
    <w:rsid w:val="006E0C45"/>
    <w:rsid w:val="006E123A"/>
    <w:rsid w:val="006E1764"/>
    <w:rsid w:val="006E17A1"/>
    <w:rsid w:val="006E1997"/>
    <w:rsid w:val="006E2666"/>
    <w:rsid w:val="006E2C24"/>
    <w:rsid w:val="006E3D8E"/>
    <w:rsid w:val="006E3E73"/>
    <w:rsid w:val="006E432C"/>
    <w:rsid w:val="006E4A49"/>
    <w:rsid w:val="006E51BC"/>
    <w:rsid w:val="006E53E6"/>
    <w:rsid w:val="006E6599"/>
    <w:rsid w:val="006E6959"/>
    <w:rsid w:val="006E6A5A"/>
    <w:rsid w:val="006E7B61"/>
    <w:rsid w:val="006E7BC1"/>
    <w:rsid w:val="006F0FB2"/>
    <w:rsid w:val="006F151E"/>
    <w:rsid w:val="006F2D6B"/>
    <w:rsid w:val="006F3374"/>
    <w:rsid w:val="006F360A"/>
    <w:rsid w:val="006F38BD"/>
    <w:rsid w:val="006F442A"/>
    <w:rsid w:val="006F504F"/>
    <w:rsid w:val="006F5278"/>
    <w:rsid w:val="006F5834"/>
    <w:rsid w:val="006F60FC"/>
    <w:rsid w:val="006F6896"/>
    <w:rsid w:val="006F6D94"/>
    <w:rsid w:val="006F7000"/>
    <w:rsid w:val="006F7173"/>
    <w:rsid w:val="006F74AB"/>
    <w:rsid w:val="006F7F80"/>
    <w:rsid w:val="007005C3"/>
    <w:rsid w:val="00700FCF"/>
    <w:rsid w:val="007011F3"/>
    <w:rsid w:val="00701697"/>
    <w:rsid w:val="00701A03"/>
    <w:rsid w:val="00702892"/>
    <w:rsid w:val="00702B0B"/>
    <w:rsid w:val="00702F6E"/>
    <w:rsid w:val="007032C0"/>
    <w:rsid w:val="007034D5"/>
    <w:rsid w:val="0070357E"/>
    <w:rsid w:val="007035B1"/>
    <w:rsid w:val="00704AA0"/>
    <w:rsid w:val="00705044"/>
    <w:rsid w:val="0070633C"/>
    <w:rsid w:val="00706DFB"/>
    <w:rsid w:val="007072E4"/>
    <w:rsid w:val="00707818"/>
    <w:rsid w:val="007101EB"/>
    <w:rsid w:val="007102B0"/>
    <w:rsid w:val="00710328"/>
    <w:rsid w:val="00711579"/>
    <w:rsid w:val="007125A4"/>
    <w:rsid w:val="00713298"/>
    <w:rsid w:val="0071330C"/>
    <w:rsid w:val="00713CF3"/>
    <w:rsid w:val="007144E6"/>
    <w:rsid w:val="007153A7"/>
    <w:rsid w:val="007154FE"/>
    <w:rsid w:val="00715A59"/>
    <w:rsid w:val="007163A0"/>
    <w:rsid w:val="00716C0D"/>
    <w:rsid w:val="00716D1F"/>
    <w:rsid w:val="00716FB3"/>
    <w:rsid w:val="0071748E"/>
    <w:rsid w:val="00717775"/>
    <w:rsid w:val="00717A35"/>
    <w:rsid w:val="00720C6C"/>
    <w:rsid w:val="00720E46"/>
    <w:rsid w:val="00723212"/>
    <w:rsid w:val="007239AF"/>
    <w:rsid w:val="00724F09"/>
    <w:rsid w:val="00726082"/>
    <w:rsid w:val="007267BC"/>
    <w:rsid w:val="007267EC"/>
    <w:rsid w:val="00727BCC"/>
    <w:rsid w:val="0073156A"/>
    <w:rsid w:val="007323C6"/>
    <w:rsid w:val="007324D3"/>
    <w:rsid w:val="00734EEE"/>
    <w:rsid w:val="00735BA2"/>
    <w:rsid w:val="00735C01"/>
    <w:rsid w:val="00736421"/>
    <w:rsid w:val="00736F6B"/>
    <w:rsid w:val="0073703E"/>
    <w:rsid w:val="00740324"/>
    <w:rsid w:val="00740AE8"/>
    <w:rsid w:val="00740C55"/>
    <w:rsid w:val="00741905"/>
    <w:rsid w:val="00741AC2"/>
    <w:rsid w:val="00741BDF"/>
    <w:rsid w:val="00742425"/>
    <w:rsid w:val="00743248"/>
    <w:rsid w:val="00743529"/>
    <w:rsid w:val="007438EC"/>
    <w:rsid w:val="00743AE9"/>
    <w:rsid w:val="0074462F"/>
    <w:rsid w:val="00744790"/>
    <w:rsid w:val="00744BC7"/>
    <w:rsid w:val="00745B35"/>
    <w:rsid w:val="00745FCC"/>
    <w:rsid w:val="007467F1"/>
    <w:rsid w:val="00747A6E"/>
    <w:rsid w:val="007503AD"/>
    <w:rsid w:val="007503B5"/>
    <w:rsid w:val="0075050D"/>
    <w:rsid w:val="00751588"/>
    <w:rsid w:val="0075172E"/>
    <w:rsid w:val="00751C36"/>
    <w:rsid w:val="00752985"/>
    <w:rsid w:val="00753357"/>
    <w:rsid w:val="00753920"/>
    <w:rsid w:val="00756592"/>
    <w:rsid w:val="007565B4"/>
    <w:rsid w:val="00756723"/>
    <w:rsid w:val="0075706D"/>
    <w:rsid w:val="00757FEF"/>
    <w:rsid w:val="0076118B"/>
    <w:rsid w:val="00761A54"/>
    <w:rsid w:val="00761C53"/>
    <w:rsid w:val="00762E80"/>
    <w:rsid w:val="00764356"/>
    <w:rsid w:val="007653F2"/>
    <w:rsid w:val="007666A6"/>
    <w:rsid w:val="007666EF"/>
    <w:rsid w:val="007669C3"/>
    <w:rsid w:val="00767558"/>
    <w:rsid w:val="007700B6"/>
    <w:rsid w:val="0077060B"/>
    <w:rsid w:val="00770FC5"/>
    <w:rsid w:val="007715F7"/>
    <w:rsid w:val="00771E10"/>
    <w:rsid w:val="007724C3"/>
    <w:rsid w:val="007726B8"/>
    <w:rsid w:val="0077298B"/>
    <w:rsid w:val="00774336"/>
    <w:rsid w:val="00774442"/>
    <w:rsid w:val="007746D4"/>
    <w:rsid w:val="007748A6"/>
    <w:rsid w:val="007760C5"/>
    <w:rsid w:val="007763C7"/>
    <w:rsid w:val="00776BFA"/>
    <w:rsid w:val="00776F15"/>
    <w:rsid w:val="007770E2"/>
    <w:rsid w:val="007773BC"/>
    <w:rsid w:val="00780421"/>
    <w:rsid w:val="00780C94"/>
    <w:rsid w:val="00780CE6"/>
    <w:rsid w:val="00781EF0"/>
    <w:rsid w:val="0078294E"/>
    <w:rsid w:val="00783233"/>
    <w:rsid w:val="007834DB"/>
    <w:rsid w:val="00784E51"/>
    <w:rsid w:val="0078557E"/>
    <w:rsid w:val="00785A7F"/>
    <w:rsid w:val="00785FCD"/>
    <w:rsid w:val="0078660A"/>
    <w:rsid w:val="007869F8"/>
    <w:rsid w:val="00786CD4"/>
    <w:rsid w:val="0078714F"/>
    <w:rsid w:val="007873C7"/>
    <w:rsid w:val="00787DA4"/>
    <w:rsid w:val="00790252"/>
    <w:rsid w:val="0079066C"/>
    <w:rsid w:val="0079087E"/>
    <w:rsid w:val="007909BF"/>
    <w:rsid w:val="00791E7D"/>
    <w:rsid w:val="00792930"/>
    <w:rsid w:val="007933DA"/>
    <w:rsid w:val="007937B7"/>
    <w:rsid w:val="007939FD"/>
    <w:rsid w:val="00794632"/>
    <w:rsid w:val="00794AE7"/>
    <w:rsid w:val="00794BCF"/>
    <w:rsid w:val="007962DC"/>
    <w:rsid w:val="00796C57"/>
    <w:rsid w:val="0079752F"/>
    <w:rsid w:val="007978E6"/>
    <w:rsid w:val="00797996"/>
    <w:rsid w:val="007979F0"/>
    <w:rsid w:val="007A0376"/>
    <w:rsid w:val="007A0878"/>
    <w:rsid w:val="007A0C6A"/>
    <w:rsid w:val="007A1293"/>
    <w:rsid w:val="007A1A02"/>
    <w:rsid w:val="007A2E02"/>
    <w:rsid w:val="007A2F0B"/>
    <w:rsid w:val="007A4081"/>
    <w:rsid w:val="007A42B2"/>
    <w:rsid w:val="007A50F1"/>
    <w:rsid w:val="007A5AE7"/>
    <w:rsid w:val="007A6846"/>
    <w:rsid w:val="007A6858"/>
    <w:rsid w:val="007A796F"/>
    <w:rsid w:val="007B0521"/>
    <w:rsid w:val="007B0D34"/>
    <w:rsid w:val="007B1440"/>
    <w:rsid w:val="007B1ED3"/>
    <w:rsid w:val="007B2C9F"/>
    <w:rsid w:val="007B304D"/>
    <w:rsid w:val="007B3073"/>
    <w:rsid w:val="007B3249"/>
    <w:rsid w:val="007B35CE"/>
    <w:rsid w:val="007B3C32"/>
    <w:rsid w:val="007B45AF"/>
    <w:rsid w:val="007B4630"/>
    <w:rsid w:val="007B5014"/>
    <w:rsid w:val="007B5570"/>
    <w:rsid w:val="007B574C"/>
    <w:rsid w:val="007B5850"/>
    <w:rsid w:val="007B59A6"/>
    <w:rsid w:val="007B5F7E"/>
    <w:rsid w:val="007B6735"/>
    <w:rsid w:val="007B6745"/>
    <w:rsid w:val="007B6F76"/>
    <w:rsid w:val="007B77BD"/>
    <w:rsid w:val="007B787B"/>
    <w:rsid w:val="007B7CC0"/>
    <w:rsid w:val="007C0816"/>
    <w:rsid w:val="007C0C67"/>
    <w:rsid w:val="007C1771"/>
    <w:rsid w:val="007C2394"/>
    <w:rsid w:val="007C246B"/>
    <w:rsid w:val="007C46DF"/>
    <w:rsid w:val="007C4771"/>
    <w:rsid w:val="007C4B6A"/>
    <w:rsid w:val="007C5572"/>
    <w:rsid w:val="007C65E0"/>
    <w:rsid w:val="007C6897"/>
    <w:rsid w:val="007C6DA0"/>
    <w:rsid w:val="007C728B"/>
    <w:rsid w:val="007C7B87"/>
    <w:rsid w:val="007C7E35"/>
    <w:rsid w:val="007D027A"/>
    <w:rsid w:val="007D0C56"/>
    <w:rsid w:val="007D1318"/>
    <w:rsid w:val="007D1779"/>
    <w:rsid w:val="007D1982"/>
    <w:rsid w:val="007D2A98"/>
    <w:rsid w:val="007D46E6"/>
    <w:rsid w:val="007D46F6"/>
    <w:rsid w:val="007D550C"/>
    <w:rsid w:val="007D620B"/>
    <w:rsid w:val="007D78C6"/>
    <w:rsid w:val="007E0CF2"/>
    <w:rsid w:val="007E0FFD"/>
    <w:rsid w:val="007E115F"/>
    <w:rsid w:val="007E1552"/>
    <w:rsid w:val="007E18DE"/>
    <w:rsid w:val="007E2312"/>
    <w:rsid w:val="007E271A"/>
    <w:rsid w:val="007E39B3"/>
    <w:rsid w:val="007E3D5C"/>
    <w:rsid w:val="007E45DF"/>
    <w:rsid w:val="007E4C06"/>
    <w:rsid w:val="007E5599"/>
    <w:rsid w:val="007E595F"/>
    <w:rsid w:val="007E5D02"/>
    <w:rsid w:val="007E7A7E"/>
    <w:rsid w:val="007F013A"/>
    <w:rsid w:val="007F14B9"/>
    <w:rsid w:val="007F1FB9"/>
    <w:rsid w:val="007F2CDC"/>
    <w:rsid w:val="007F3D6A"/>
    <w:rsid w:val="007F5A22"/>
    <w:rsid w:val="007F5FB4"/>
    <w:rsid w:val="007F638A"/>
    <w:rsid w:val="007F710B"/>
    <w:rsid w:val="007F730E"/>
    <w:rsid w:val="007F7383"/>
    <w:rsid w:val="007F78E8"/>
    <w:rsid w:val="00801C07"/>
    <w:rsid w:val="00802EAF"/>
    <w:rsid w:val="00802EB6"/>
    <w:rsid w:val="008032AA"/>
    <w:rsid w:val="0080390E"/>
    <w:rsid w:val="00806EDB"/>
    <w:rsid w:val="00807C27"/>
    <w:rsid w:val="008106AA"/>
    <w:rsid w:val="008112AE"/>
    <w:rsid w:val="008116C8"/>
    <w:rsid w:val="00812EF0"/>
    <w:rsid w:val="00813500"/>
    <w:rsid w:val="008135DA"/>
    <w:rsid w:val="0081367F"/>
    <w:rsid w:val="00814716"/>
    <w:rsid w:val="00814889"/>
    <w:rsid w:val="008152DB"/>
    <w:rsid w:val="00816747"/>
    <w:rsid w:val="00816867"/>
    <w:rsid w:val="008169A2"/>
    <w:rsid w:val="00816B80"/>
    <w:rsid w:val="00817912"/>
    <w:rsid w:val="008213AC"/>
    <w:rsid w:val="0082198A"/>
    <w:rsid w:val="00822B87"/>
    <w:rsid w:val="00822E70"/>
    <w:rsid w:val="00823098"/>
    <w:rsid w:val="00823747"/>
    <w:rsid w:val="00823CEA"/>
    <w:rsid w:val="0082507D"/>
    <w:rsid w:val="008256EA"/>
    <w:rsid w:val="00825E18"/>
    <w:rsid w:val="00826931"/>
    <w:rsid w:val="00827131"/>
    <w:rsid w:val="008307F2"/>
    <w:rsid w:val="0083091C"/>
    <w:rsid w:val="00830A2C"/>
    <w:rsid w:val="00831832"/>
    <w:rsid w:val="008318F9"/>
    <w:rsid w:val="00832426"/>
    <w:rsid w:val="0083267B"/>
    <w:rsid w:val="0083283B"/>
    <w:rsid w:val="00833029"/>
    <w:rsid w:val="008334B4"/>
    <w:rsid w:val="0083439B"/>
    <w:rsid w:val="008344A0"/>
    <w:rsid w:val="008344E8"/>
    <w:rsid w:val="008351A5"/>
    <w:rsid w:val="008353FD"/>
    <w:rsid w:val="008357D3"/>
    <w:rsid w:val="00835B6E"/>
    <w:rsid w:val="008368C2"/>
    <w:rsid w:val="00836F15"/>
    <w:rsid w:val="00837B02"/>
    <w:rsid w:val="00842417"/>
    <w:rsid w:val="00842598"/>
    <w:rsid w:val="00842629"/>
    <w:rsid w:val="00842952"/>
    <w:rsid w:val="00842E55"/>
    <w:rsid w:val="00843C76"/>
    <w:rsid w:val="00843FB4"/>
    <w:rsid w:val="0084478F"/>
    <w:rsid w:val="00846448"/>
    <w:rsid w:val="00846E67"/>
    <w:rsid w:val="00847D15"/>
    <w:rsid w:val="00850F73"/>
    <w:rsid w:val="0085210D"/>
    <w:rsid w:val="00852195"/>
    <w:rsid w:val="00852D31"/>
    <w:rsid w:val="008537B4"/>
    <w:rsid w:val="008539DD"/>
    <w:rsid w:val="00853A38"/>
    <w:rsid w:val="00854554"/>
    <w:rsid w:val="00854681"/>
    <w:rsid w:val="008554A6"/>
    <w:rsid w:val="00855528"/>
    <w:rsid w:val="008563C5"/>
    <w:rsid w:val="008564C4"/>
    <w:rsid w:val="00856EB0"/>
    <w:rsid w:val="00857B1F"/>
    <w:rsid w:val="00860C63"/>
    <w:rsid w:val="00860C8C"/>
    <w:rsid w:val="00860DAE"/>
    <w:rsid w:val="0086115C"/>
    <w:rsid w:val="00861B7B"/>
    <w:rsid w:val="00862A3A"/>
    <w:rsid w:val="00862E49"/>
    <w:rsid w:val="00862FDC"/>
    <w:rsid w:val="00863347"/>
    <w:rsid w:val="008633C4"/>
    <w:rsid w:val="008635AA"/>
    <w:rsid w:val="008638BE"/>
    <w:rsid w:val="0086450F"/>
    <w:rsid w:val="008646D1"/>
    <w:rsid w:val="00865836"/>
    <w:rsid w:val="00865B60"/>
    <w:rsid w:val="00865F68"/>
    <w:rsid w:val="00866EFE"/>
    <w:rsid w:val="008678A6"/>
    <w:rsid w:val="00870CBC"/>
    <w:rsid w:val="00870E76"/>
    <w:rsid w:val="00871B31"/>
    <w:rsid w:val="00871D33"/>
    <w:rsid w:val="00871D8B"/>
    <w:rsid w:val="0087233F"/>
    <w:rsid w:val="00872C29"/>
    <w:rsid w:val="0087332E"/>
    <w:rsid w:val="0087380F"/>
    <w:rsid w:val="008748E3"/>
    <w:rsid w:val="00876708"/>
    <w:rsid w:val="00876AA1"/>
    <w:rsid w:val="008777AF"/>
    <w:rsid w:val="00884998"/>
    <w:rsid w:val="00884C58"/>
    <w:rsid w:val="008857A5"/>
    <w:rsid w:val="00885F69"/>
    <w:rsid w:val="0088670D"/>
    <w:rsid w:val="00886CCA"/>
    <w:rsid w:val="0088716A"/>
    <w:rsid w:val="00887AE7"/>
    <w:rsid w:val="00887D79"/>
    <w:rsid w:val="008909C5"/>
    <w:rsid w:val="008909CA"/>
    <w:rsid w:val="0089159E"/>
    <w:rsid w:val="00892804"/>
    <w:rsid w:val="00892DCF"/>
    <w:rsid w:val="0089499C"/>
    <w:rsid w:val="00894C15"/>
    <w:rsid w:val="00895A55"/>
    <w:rsid w:val="008964D1"/>
    <w:rsid w:val="008972BA"/>
    <w:rsid w:val="00897C0D"/>
    <w:rsid w:val="008A1115"/>
    <w:rsid w:val="008A173C"/>
    <w:rsid w:val="008A19E7"/>
    <w:rsid w:val="008A1F9E"/>
    <w:rsid w:val="008A240D"/>
    <w:rsid w:val="008A346E"/>
    <w:rsid w:val="008A35D5"/>
    <w:rsid w:val="008A3A3F"/>
    <w:rsid w:val="008A41AC"/>
    <w:rsid w:val="008A50AC"/>
    <w:rsid w:val="008A54F2"/>
    <w:rsid w:val="008A7646"/>
    <w:rsid w:val="008B0BAE"/>
    <w:rsid w:val="008B1D8A"/>
    <w:rsid w:val="008B2122"/>
    <w:rsid w:val="008B2C2B"/>
    <w:rsid w:val="008B3820"/>
    <w:rsid w:val="008B4223"/>
    <w:rsid w:val="008B4391"/>
    <w:rsid w:val="008B502C"/>
    <w:rsid w:val="008B7731"/>
    <w:rsid w:val="008B792C"/>
    <w:rsid w:val="008C016F"/>
    <w:rsid w:val="008C1722"/>
    <w:rsid w:val="008C175C"/>
    <w:rsid w:val="008C2026"/>
    <w:rsid w:val="008C30BB"/>
    <w:rsid w:val="008C468C"/>
    <w:rsid w:val="008C4C0F"/>
    <w:rsid w:val="008C51A2"/>
    <w:rsid w:val="008C69B9"/>
    <w:rsid w:val="008C7E2D"/>
    <w:rsid w:val="008D086D"/>
    <w:rsid w:val="008D12C9"/>
    <w:rsid w:val="008D175F"/>
    <w:rsid w:val="008D2242"/>
    <w:rsid w:val="008D2BE9"/>
    <w:rsid w:val="008D3FC9"/>
    <w:rsid w:val="008D43E2"/>
    <w:rsid w:val="008D473A"/>
    <w:rsid w:val="008D4A82"/>
    <w:rsid w:val="008D4D54"/>
    <w:rsid w:val="008D4D9D"/>
    <w:rsid w:val="008D579B"/>
    <w:rsid w:val="008D67AA"/>
    <w:rsid w:val="008D6B1A"/>
    <w:rsid w:val="008D7292"/>
    <w:rsid w:val="008D779D"/>
    <w:rsid w:val="008E09E2"/>
    <w:rsid w:val="008E22CD"/>
    <w:rsid w:val="008E2619"/>
    <w:rsid w:val="008E2B84"/>
    <w:rsid w:val="008E3375"/>
    <w:rsid w:val="008E3AEB"/>
    <w:rsid w:val="008E460E"/>
    <w:rsid w:val="008E5811"/>
    <w:rsid w:val="008E5C84"/>
    <w:rsid w:val="008E631E"/>
    <w:rsid w:val="008E6610"/>
    <w:rsid w:val="008E6676"/>
    <w:rsid w:val="008F073E"/>
    <w:rsid w:val="008F0DC4"/>
    <w:rsid w:val="008F1FA3"/>
    <w:rsid w:val="008F2333"/>
    <w:rsid w:val="008F287A"/>
    <w:rsid w:val="008F2991"/>
    <w:rsid w:val="008F2E3B"/>
    <w:rsid w:val="008F30D2"/>
    <w:rsid w:val="008F30D5"/>
    <w:rsid w:val="008F42D4"/>
    <w:rsid w:val="008F4839"/>
    <w:rsid w:val="008F4FC9"/>
    <w:rsid w:val="008F5007"/>
    <w:rsid w:val="008F50FA"/>
    <w:rsid w:val="008F6138"/>
    <w:rsid w:val="008F762A"/>
    <w:rsid w:val="008F7B5B"/>
    <w:rsid w:val="008F7E19"/>
    <w:rsid w:val="009013A0"/>
    <w:rsid w:val="009019A9"/>
    <w:rsid w:val="009019D6"/>
    <w:rsid w:val="00901AD3"/>
    <w:rsid w:val="009025C3"/>
    <w:rsid w:val="00902738"/>
    <w:rsid w:val="00903B2C"/>
    <w:rsid w:val="00903ED2"/>
    <w:rsid w:val="00903F24"/>
    <w:rsid w:val="00903F3D"/>
    <w:rsid w:val="00904242"/>
    <w:rsid w:val="00904753"/>
    <w:rsid w:val="00905238"/>
    <w:rsid w:val="009055C0"/>
    <w:rsid w:val="0090589A"/>
    <w:rsid w:val="009059A0"/>
    <w:rsid w:val="009059BA"/>
    <w:rsid w:val="00905FDE"/>
    <w:rsid w:val="009107FA"/>
    <w:rsid w:val="00910908"/>
    <w:rsid w:val="00910F20"/>
    <w:rsid w:val="009115D3"/>
    <w:rsid w:val="00911800"/>
    <w:rsid w:val="0091180D"/>
    <w:rsid w:val="00911BA8"/>
    <w:rsid w:val="00912C20"/>
    <w:rsid w:val="00912E80"/>
    <w:rsid w:val="00914154"/>
    <w:rsid w:val="009149B0"/>
    <w:rsid w:val="00914B24"/>
    <w:rsid w:val="0091566B"/>
    <w:rsid w:val="00915692"/>
    <w:rsid w:val="00915D96"/>
    <w:rsid w:val="009161A8"/>
    <w:rsid w:val="00916831"/>
    <w:rsid w:val="00916CFA"/>
    <w:rsid w:val="0092030E"/>
    <w:rsid w:val="0092069E"/>
    <w:rsid w:val="009214C8"/>
    <w:rsid w:val="00921666"/>
    <w:rsid w:val="00921778"/>
    <w:rsid w:val="00921DE7"/>
    <w:rsid w:val="0092201A"/>
    <w:rsid w:val="00923DB5"/>
    <w:rsid w:val="009245CD"/>
    <w:rsid w:val="00924669"/>
    <w:rsid w:val="00924D5F"/>
    <w:rsid w:val="00924EC4"/>
    <w:rsid w:val="00925403"/>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52A1"/>
    <w:rsid w:val="009354F5"/>
    <w:rsid w:val="00936487"/>
    <w:rsid w:val="00936775"/>
    <w:rsid w:val="00936C32"/>
    <w:rsid w:val="00936FC7"/>
    <w:rsid w:val="00937AD6"/>
    <w:rsid w:val="00941828"/>
    <w:rsid w:val="00941E49"/>
    <w:rsid w:val="00941F1A"/>
    <w:rsid w:val="009428A0"/>
    <w:rsid w:val="00942BAC"/>
    <w:rsid w:val="00943651"/>
    <w:rsid w:val="00944302"/>
    <w:rsid w:val="00946D43"/>
    <w:rsid w:val="00946E12"/>
    <w:rsid w:val="00950230"/>
    <w:rsid w:val="00951003"/>
    <w:rsid w:val="00951567"/>
    <w:rsid w:val="0095217A"/>
    <w:rsid w:val="00953682"/>
    <w:rsid w:val="00953D54"/>
    <w:rsid w:val="00954E05"/>
    <w:rsid w:val="009551D1"/>
    <w:rsid w:val="009555BD"/>
    <w:rsid w:val="00955789"/>
    <w:rsid w:val="00956AA5"/>
    <w:rsid w:val="00956C03"/>
    <w:rsid w:val="0095760C"/>
    <w:rsid w:val="00957CD0"/>
    <w:rsid w:val="009609C8"/>
    <w:rsid w:val="00961A25"/>
    <w:rsid w:val="00961B44"/>
    <w:rsid w:val="00961EA9"/>
    <w:rsid w:val="00962A9E"/>
    <w:rsid w:val="00962C18"/>
    <w:rsid w:val="00964668"/>
    <w:rsid w:val="009650AD"/>
    <w:rsid w:val="00965298"/>
    <w:rsid w:val="0096598E"/>
    <w:rsid w:val="009659AE"/>
    <w:rsid w:val="00965F9E"/>
    <w:rsid w:val="009671D0"/>
    <w:rsid w:val="00971930"/>
    <w:rsid w:val="00972B78"/>
    <w:rsid w:val="00973351"/>
    <w:rsid w:val="0097372E"/>
    <w:rsid w:val="009737B4"/>
    <w:rsid w:val="00973C77"/>
    <w:rsid w:val="00973C8E"/>
    <w:rsid w:val="00974C17"/>
    <w:rsid w:val="0097519C"/>
    <w:rsid w:val="00975BAF"/>
    <w:rsid w:val="00976EFE"/>
    <w:rsid w:val="0097724E"/>
    <w:rsid w:val="0097756A"/>
    <w:rsid w:val="009775C0"/>
    <w:rsid w:val="0098078A"/>
    <w:rsid w:val="00981B99"/>
    <w:rsid w:val="00981ED9"/>
    <w:rsid w:val="00981F5A"/>
    <w:rsid w:val="00983B56"/>
    <w:rsid w:val="009848A9"/>
    <w:rsid w:val="00984B36"/>
    <w:rsid w:val="00985FDE"/>
    <w:rsid w:val="009863B5"/>
    <w:rsid w:val="0098643F"/>
    <w:rsid w:val="00986735"/>
    <w:rsid w:val="009873AC"/>
    <w:rsid w:val="00987411"/>
    <w:rsid w:val="00991E4B"/>
    <w:rsid w:val="009945FC"/>
    <w:rsid w:val="0099551D"/>
    <w:rsid w:val="00995562"/>
    <w:rsid w:val="009955B6"/>
    <w:rsid w:val="00995848"/>
    <w:rsid w:val="00996D9F"/>
    <w:rsid w:val="009975BF"/>
    <w:rsid w:val="009A0285"/>
    <w:rsid w:val="009A078F"/>
    <w:rsid w:val="009A14B0"/>
    <w:rsid w:val="009A23D2"/>
    <w:rsid w:val="009A4CC4"/>
    <w:rsid w:val="009A4E4E"/>
    <w:rsid w:val="009A503F"/>
    <w:rsid w:val="009A710A"/>
    <w:rsid w:val="009A73C8"/>
    <w:rsid w:val="009A751F"/>
    <w:rsid w:val="009B0043"/>
    <w:rsid w:val="009B0743"/>
    <w:rsid w:val="009B0762"/>
    <w:rsid w:val="009B0A89"/>
    <w:rsid w:val="009B0DDD"/>
    <w:rsid w:val="009B0EAC"/>
    <w:rsid w:val="009B3187"/>
    <w:rsid w:val="009B364C"/>
    <w:rsid w:val="009B3823"/>
    <w:rsid w:val="009B4BBF"/>
    <w:rsid w:val="009B4C2F"/>
    <w:rsid w:val="009B523B"/>
    <w:rsid w:val="009B6299"/>
    <w:rsid w:val="009B6445"/>
    <w:rsid w:val="009B7B2D"/>
    <w:rsid w:val="009C0179"/>
    <w:rsid w:val="009C2465"/>
    <w:rsid w:val="009C248D"/>
    <w:rsid w:val="009C2CD4"/>
    <w:rsid w:val="009C3574"/>
    <w:rsid w:val="009C462C"/>
    <w:rsid w:val="009C46A9"/>
    <w:rsid w:val="009C5C29"/>
    <w:rsid w:val="009C7AC2"/>
    <w:rsid w:val="009D1873"/>
    <w:rsid w:val="009D1914"/>
    <w:rsid w:val="009D1AB1"/>
    <w:rsid w:val="009D1AE1"/>
    <w:rsid w:val="009D1FC6"/>
    <w:rsid w:val="009D2CEC"/>
    <w:rsid w:val="009D2F6C"/>
    <w:rsid w:val="009D388E"/>
    <w:rsid w:val="009D3DA4"/>
    <w:rsid w:val="009D4370"/>
    <w:rsid w:val="009D6487"/>
    <w:rsid w:val="009D6BF1"/>
    <w:rsid w:val="009D6F40"/>
    <w:rsid w:val="009D72F6"/>
    <w:rsid w:val="009D7449"/>
    <w:rsid w:val="009E009D"/>
    <w:rsid w:val="009E00A9"/>
    <w:rsid w:val="009E035E"/>
    <w:rsid w:val="009E0646"/>
    <w:rsid w:val="009E1697"/>
    <w:rsid w:val="009E25A1"/>
    <w:rsid w:val="009E25F2"/>
    <w:rsid w:val="009E2B32"/>
    <w:rsid w:val="009E30F2"/>
    <w:rsid w:val="009E39CB"/>
    <w:rsid w:val="009E4232"/>
    <w:rsid w:val="009E576E"/>
    <w:rsid w:val="009E5A95"/>
    <w:rsid w:val="009E5F71"/>
    <w:rsid w:val="009E602A"/>
    <w:rsid w:val="009E6699"/>
    <w:rsid w:val="009E7A51"/>
    <w:rsid w:val="009F00CD"/>
    <w:rsid w:val="009F12F2"/>
    <w:rsid w:val="009F17CF"/>
    <w:rsid w:val="009F2F35"/>
    <w:rsid w:val="009F32E4"/>
    <w:rsid w:val="009F42BC"/>
    <w:rsid w:val="009F48FD"/>
    <w:rsid w:val="009F4A58"/>
    <w:rsid w:val="009F5C83"/>
    <w:rsid w:val="009F615B"/>
    <w:rsid w:val="009F6321"/>
    <w:rsid w:val="009F7D3E"/>
    <w:rsid w:val="00A00332"/>
    <w:rsid w:val="00A00CAA"/>
    <w:rsid w:val="00A00D75"/>
    <w:rsid w:val="00A01495"/>
    <w:rsid w:val="00A016AF"/>
    <w:rsid w:val="00A034FD"/>
    <w:rsid w:val="00A03545"/>
    <w:rsid w:val="00A03A9D"/>
    <w:rsid w:val="00A049B5"/>
    <w:rsid w:val="00A04B2D"/>
    <w:rsid w:val="00A05EFF"/>
    <w:rsid w:val="00A067C6"/>
    <w:rsid w:val="00A06C2B"/>
    <w:rsid w:val="00A07A22"/>
    <w:rsid w:val="00A10411"/>
    <w:rsid w:val="00A1063B"/>
    <w:rsid w:val="00A10C01"/>
    <w:rsid w:val="00A10D12"/>
    <w:rsid w:val="00A10D4F"/>
    <w:rsid w:val="00A10FCD"/>
    <w:rsid w:val="00A111B0"/>
    <w:rsid w:val="00A114BD"/>
    <w:rsid w:val="00A119EC"/>
    <w:rsid w:val="00A1208C"/>
    <w:rsid w:val="00A124F3"/>
    <w:rsid w:val="00A1343F"/>
    <w:rsid w:val="00A13BC3"/>
    <w:rsid w:val="00A166CA"/>
    <w:rsid w:val="00A16BCF"/>
    <w:rsid w:val="00A16D22"/>
    <w:rsid w:val="00A17724"/>
    <w:rsid w:val="00A17F59"/>
    <w:rsid w:val="00A20A34"/>
    <w:rsid w:val="00A210B8"/>
    <w:rsid w:val="00A2191C"/>
    <w:rsid w:val="00A2260A"/>
    <w:rsid w:val="00A2304D"/>
    <w:rsid w:val="00A236DB"/>
    <w:rsid w:val="00A23F13"/>
    <w:rsid w:val="00A2442C"/>
    <w:rsid w:val="00A24DEC"/>
    <w:rsid w:val="00A250B4"/>
    <w:rsid w:val="00A26988"/>
    <w:rsid w:val="00A271FF"/>
    <w:rsid w:val="00A27AE5"/>
    <w:rsid w:val="00A30FA9"/>
    <w:rsid w:val="00A31581"/>
    <w:rsid w:val="00A321FA"/>
    <w:rsid w:val="00A33BD2"/>
    <w:rsid w:val="00A34379"/>
    <w:rsid w:val="00A347BD"/>
    <w:rsid w:val="00A362D9"/>
    <w:rsid w:val="00A36529"/>
    <w:rsid w:val="00A369BD"/>
    <w:rsid w:val="00A37B5A"/>
    <w:rsid w:val="00A37EF7"/>
    <w:rsid w:val="00A42A94"/>
    <w:rsid w:val="00A4331F"/>
    <w:rsid w:val="00A44DBF"/>
    <w:rsid w:val="00A44FD7"/>
    <w:rsid w:val="00A45142"/>
    <w:rsid w:val="00A45E51"/>
    <w:rsid w:val="00A46776"/>
    <w:rsid w:val="00A46806"/>
    <w:rsid w:val="00A47EF0"/>
    <w:rsid w:val="00A504FD"/>
    <w:rsid w:val="00A50B97"/>
    <w:rsid w:val="00A5271B"/>
    <w:rsid w:val="00A52869"/>
    <w:rsid w:val="00A53607"/>
    <w:rsid w:val="00A53C6A"/>
    <w:rsid w:val="00A53F8C"/>
    <w:rsid w:val="00A542DE"/>
    <w:rsid w:val="00A54942"/>
    <w:rsid w:val="00A55815"/>
    <w:rsid w:val="00A56D00"/>
    <w:rsid w:val="00A56D99"/>
    <w:rsid w:val="00A56E2D"/>
    <w:rsid w:val="00A57A49"/>
    <w:rsid w:val="00A61151"/>
    <w:rsid w:val="00A62EC0"/>
    <w:rsid w:val="00A63E6D"/>
    <w:rsid w:val="00A65197"/>
    <w:rsid w:val="00A66165"/>
    <w:rsid w:val="00A664FD"/>
    <w:rsid w:val="00A66BEE"/>
    <w:rsid w:val="00A700F2"/>
    <w:rsid w:val="00A7037A"/>
    <w:rsid w:val="00A719E6"/>
    <w:rsid w:val="00A71A77"/>
    <w:rsid w:val="00A73065"/>
    <w:rsid w:val="00A7341C"/>
    <w:rsid w:val="00A749C3"/>
    <w:rsid w:val="00A75423"/>
    <w:rsid w:val="00A77DB1"/>
    <w:rsid w:val="00A80BB2"/>
    <w:rsid w:val="00A825AE"/>
    <w:rsid w:val="00A82ABB"/>
    <w:rsid w:val="00A82B15"/>
    <w:rsid w:val="00A83F31"/>
    <w:rsid w:val="00A84223"/>
    <w:rsid w:val="00A848C5"/>
    <w:rsid w:val="00A84CC1"/>
    <w:rsid w:val="00A84D45"/>
    <w:rsid w:val="00A8500E"/>
    <w:rsid w:val="00A85887"/>
    <w:rsid w:val="00A86225"/>
    <w:rsid w:val="00A87F01"/>
    <w:rsid w:val="00A927A2"/>
    <w:rsid w:val="00A9290D"/>
    <w:rsid w:val="00A93287"/>
    <w:rsid w:val="00A93E50"/>
    <w:rsid w:val="00A94191"/>
    <w:rsid w:val="00A9484A"/>
    <w:rsid w:val="00A949D1"/>
    <w:rsid w:val="00A9510B"/>
    <w:rsid w:val="00A95151"/>
    <w:rsid w:val="00A95277"/>
    <w:rsid w:val="00A9530A"/>
    <w:rsid w:val="00A95659"/>
    <w:rsid w:val="00A9590A"/>
    <w:rsid w:val="00A959D6"/>
    <w:rsid w:val="00A95D13"/>
    <w:rsid w:val="00A960C1"/>
    <w:rsid w:val="00A960D0"/>
    <w:rsid w:val="00A97A9A"/>
    <w:rsid w:val="00AA0004"/>
    <w:rsid w:val="00AA00B9"/>
    <w:rsid w:val="00AA0C49"/>
    <w:rsid w:val="00AA1BD5"/>
    <w:rsid w:val="00AA1CD1"/>
    <w:rsid w:val="00AA22D6"/>
    <w:rsid w:val="00AA2ACF"/>
    <w:rsid w:val="00AA2C20"/>
    <w:rsid w:val="00AA4930"/>
    <w:rsid w:val="00AA5B27"/>
    <w:rsid w:val="00AA5C89"/>
    <w:rsid w:val="00AA5D64"/>
    <w:rsid w:val="00AA6230"/>
    <w:rsid w:val="00AA6547"/>
    <w:rsid w:val="00AA6C1F"/>
    <w:rsid w:val="00AA6E18"/>
    <w:rsid w:val="00AA7569"/>
    <w:rsid w:val="00AA767E"/>
    <w:rsid w:val="00AB113C"/>
    <w:rsid w:val="00AB12AF"/>
    <w:rsid w:val="00AB1788"/>
    <w:rsid w:val="00AB1C51"/>
    <w:rsid w:val="00AB20D3"/>
    <w:rsid w:val="00AB2910"/>
    <w:rsid w:val="00AB2D72"/>
    <w:rsid w:val="00AB3BF8"/>
    <w:rsid w:val="00AB455E"/>
    <w:rsid w:val="00AB48FD"/>
    <w:rsid w:val="00AB56A9"/>
    <w:rsid w:val="00AB5C5D"/>
    <w:rsid w:val="00AB692B"/>
    <w:rsid w:val="00AB6B4D"/>
    <w:rsid w:val="00AB6FDB"/>
    <w:rsid w:val="00AB71E9"/>
    <w:rsid w:val="00AB7A65"/>
    <w:rsid w:val="00AB7CF8"/>
    <w:rsid w:val="00AC0C9E"/>
    <w:rsid w:val="00AC0E61"/>
    <w:rsid w:val="00AC155E"/>
    <w:rsid w:val="00AC15EE"/>
    <w:rsid w:val="00AC1FDF"/>
    <w:rsid w:val="00AC2E40"/>
    <w:rsid w:val="00AC30E5"/>
    <w:rsid w:val="00AC327F"/>
    <w:rsid w:val="00AC4329"/>
    <w:rsid w:val="00AC68AB"/>
    <w:rsid w:val="00AC6951"/>
    <w:rsid w:val="00AC70C5"/>
    <w:rsid w:val="00AC7B67"/>
    <w:rsid w:val="00AC7B76"/>
    <w:rsid w:val="00AD069D"/>
    <w:rsid w:val="00AD11AA"/>
    <w:rsid w:val="00AD16FF"/>
    <w:rsid w:val="00AD2824"/>
    <w:rsid w:val="00AD2A66"/>
    <w:rsid w:val="00AD31CA"/>
    <w:rsid w:val="00AD4C68"/>
    <w:rsid w:val="00AD5FF9"/>
    <w:rsid w:val="00AD6180"/>
    <w:rsid w:val="00AD64CB"/>
    <w:rsid w:val="00AD6C04"/>
    <w:rsid w:val="00AD757C"/>
    <w:rsid w:val="00AD7DEE"/>
    <w:rsid w:val="00AE13AD"/>
    <w:rsid w:val="00AE3195"/>
    <w:rsid w:val="00AE34CC"/>
    <w:rsid w:val="00AE403F"/>
    <w:rsid w:val="00AE4599"/>
    <w:rsid w:val="00AE4694"/>
    <w:rsid w:val="00AE51D3"/>
    <w:rsid w:val="00AE6E87"/>
    <w:rsid w:val="00AE796F"/>
    <w:rsid w:val="00AE7972"/>
    <w:rsid w:val="00AE7E16"/>
    <w:rsid w:val="00AE7E4E"/>
    <w:rsid w:val="00AF0166"/>
    <w:rsid w:val="00AF0B40"/>
    <w:rsid w:val="00AF199E"/>
    <w:rsid w:val="00AF1D89"/>
    <w:rsid w:val="00AF2464"/>
    <w:rsid w:val="00AF2A48"/>
    <w:rsid w:val="00AF51D2"/>
    <w:rsid w:val="00AF57D6"/>
    <w:rsid w:val="00AF6542"/>
    <w:rsid w:val="00AF7BE5"/>
    <w:rsid w:val="00AF7DEB"/>
    <w:rsid w:val="00B00C80"/>
    <w:rsid w:val="00B01415"/>
    <w:rsid w:val="00B015CF"/>
    <w:rsid w:val="00B02704"/>
    <w:rsid w:val="00B02EAB"/>
    <w:rsid w:val="00B030BF"/>
    <w:rsid w:val="00B033AC"/>
    <w:rsid w:val="00B03E24"/>
    <w:rsid w:val="00B0544E"/>
    <w:rsid w:val="00B06F83"/>
    <w:rsid w:val="00B079B5"/>
    <w:rsid w:val="00B1060C"/>
    <w:rsid w:val="00B108EA"/>
    <w:rsid w:val="00B10CB0"/>
    <w:rsid w:val="00B10F8F"/>
    <w:rsid w:val="00B11788"/>
    <w:rsid w:val="00B118EA"/>
    <w:rsid w:val="00B11B44"/>
    <w:rsid w:val="00B126B5"/>
    <w:rsid w:val="00B12EAA"/>
    <w:rsid w:val="00B13A81"/>
    <w:rsid w:val="00B13BA4"/>
    <w:rsid w:val="00B142EE"/>
    <w:rsid w:val="00B144E5"/>
    <w:rsid w:val="00B14D7C"/>
    <w:rsid w:val="00B1591D"/>
    <w:rsid w:val="00B15A9C"/>
    <w:rsid w:val="00B15FB0"/>
    <w:rsid w:val="00B168B0"/>
    <w:rsid w:val="00B20608"/>
    <w:rsid w:val="00B2110C"/>
    <w:rsid w:val="00B221F4"/>
    <w:rsid w:val="00B2242C"/>
    <w:rsid w:val="00B22AAC"/>
    <w:rsid w:val="00B22EE3"/>
    <w:rsid w:val="00B230C1"/>
    <w:rsid w:val="00B232F1"/>
    <w:rsid w:val="00B238EA"/>
    <w:rsid w:val="00B251BF"/>
    <w:rsid w:val="00B25C9D"/>
    <w:rsid w:val="00B25DCF"/>
    <w:rsid w:val="00B27D7C"/>
    <w:rsid w:val="00B30595"/>
    <w:rsid w:val="00B30D1B"/>
    <w:rsid w:val="00B31220"/>
    <w:rsid w:val="00B32690"/>
    <w:rsid w:val="00B32E53"/>
    <w:rsid w:val="00B33167"/>
    <w:rsid w:val="00B34154"/>
    <w:rsid w:val="00B34276"/>
    <w:rsid w:val="00B34354"/>
    <w:rsid w:val="00B35BFC"/>
    <w:rsid w:val="00B35D7A"/>
    <w:rsid w:val="00B35EF9"/>
    <w:rsid w:val="00B3756E"/>
    <w:rsid w:val="00B375DE"/>
    <w:rsid w:val="00B3762A"/>
    <w:rsid w:val="00B37E33"/>
    <w:rsid w:val="00B41D05"/>
    <w:rsid w:val="00B42DDB"/>
    <w:rsid w:val="00B43398"/>
    <w:rsid w:val="00B4361A"/>
    <w:rsid w:val="00B43768"/>
    <w:rsid w:val="00B444A0"/>
    <w:rsid w:val="00B4452D"/>
    <w:rsid w:val="00B462FA"/>
    <w:rsid w:val="00B46646"/>
    <w:rsid w:val="00B46732"/>
    <w:rsid w:val="00B46FA9"/>
    <w:rsid w:val="00B47627"/>
    <w:rsid w:val="00B478D9"/>
    <w:rsid w:val="00B51267"/>
    <w:rsid w:val="00B51B38"/>
    <w:rsid w:val="00B51C94"/>
    <w:rsid w:val="00B52A39"/>
    <w:rsid w:val="00B52F84"/>
    <w:rsid w:val="00B52FB6"/>
    <w:rsid w:val="00B53BD6"/>
    <w:rsid w:val="00B53E76"/>
    <w:rsid w:val="00B54372"/>
    <w:rsid w:val="00B544C9"/>
    <w:rsid w:val="00B555C0"/>
    <w:rsid w:val="00B55685"/>
    <w:rsid w:val="00B556F0"/>
    <w:rsid w:val="00B55831"/>
    <w:rsid w:val="00B5611B"/>
    <w:rsid w:val="00B561EC"/>
    <w:rsid w:val="00B562C6"/>
    <w:rsid w:val="00B5695E"/>
    <w:rsid w:val="00B56F20"/>
    <w:rsid w:val="00B57847"/>
    <w:rsid w:val="00B613AD"/>
    <w:rsid w:val="00B6157F"/>
    <w:rsid w:val="00B616EA"/>
    <w:rsid w:val="00B61897"/>
    <w:rsid w:val="00B61E81"/>
    <w:rsid w:val="00B63577"/>
    <w:rsid w:val="00B6373C"/>
    <w:rsid w:val="00B6373F"/>
    <w:rsid w:val="00B642AC"/>
    <w:rsid w:val="00B6470B"/>
    <w:rsid w:val="00B65BA1"/>
    <w:rsid w:val="00B66042"/>
    <w:rsid w:val="00B70556"/>
    <w:rsid w:val="00B712E4"/>
    <w:rsid w:val="00B7131D"/>
    <w:rsid w:val="00B72DAB"/>
    <w:rsid w:val="00B73AE4"/>
    <w:rsid w:val="00B75422"/>
    <w:rsid w:val="00B7546E"/>
    <w:rsid w:val="00B762C7"/>
    <w:rsid w:val="00B76636"/>
    <w:rsid w:val="00B76AAF"/>
    <w:rsid w:val="00B7758B"/>
    <w:rsid w:val="00B7770A"/>
    <w:rsid w:val="00B77B87"/>
    <w:rsid w:val="00B8089B"/>
    <w:rsid w:val="00B811D8"/>
    <w:rsid w:val="00B8169A"/>
    <w:rsid w:val="00B816A5"/>
    <w:rsid w:val="00B822F5"/>
    <w:rsid w:val="00B8233F"/>
    <w:rsid w:val="00B823D6"/>
    <w:rsid w:val="00B82FA3"/>
    <w:rsid w:val="00B842C9"/>
    <w:rsid w:val="00B84959"/>
    <w:rsid w:val="00B85319"/>
    <w:rsid w:val="00B8531D"/>
    <w:rsid w:val="00B8540C"/>
    <w:rsid w:val="00B9024E"/>
    <w:rsid w:val="00B902DC"/>
    <w:rsid w:val="00B905B0"/>
    <w:rsid w:val="00B916FE"/>
    <w:rsid w:val="00B9185E"/>
    <w:rsid w:val="00B91DD5"/>
    <w:rsid w:val="00B9257D"/>
    <w:rsid w:val="00B927A9"/>
    <w:rsid w:val="00B92913"/>
    <w:rsid w:val="00B92BA7"/>
    <w:rsid w:val="00B94E09"/>
    <w:rsid w:val="00B95478"/>
    <w:rsid w:val="00BA0154"/>
    <w:rsid w:val="00BA0AFD"/>
    <w:rsid w:val="00BA0BED"/>
    <w:rsid w:val="00BA15E8"/>
    <w:rsid w:val="00BA22ED"/>
    <w:rsid w:val="00BA2775"/>
    <w:rsid w:val="00BA2993"/>
    <w:rsid w:val="00BA2A31"/>
    <w:rsid w:val="00BA2AB4"/>
    <w:rsid w:val="00BA2E48"/>
    <w:rsid w:val="00BA300A"/>
    <w:rsid w:val="00BA3297"/>
    <w:rsid w:val="00BA3328"/>
    <w:rsid w:val="00BA39A2"/>
    <w:rsid w:val="00BA3DEF"/>
    <w:rsid w:val="00BA4FFC"/>
    <w:rsid w:val="00BA50F6"/>
    <w:rsid w:val="00BA5190"/>
    <w:rsid w:val="00BA5263"/>
    <w:rsid w:val="00BA527A"/>
    <w:rsid w:val="00BA574E"/>
    <w:rsid w:val="00BA58A0"/>
    <w:rsid w:val="00BA5D7B"/>
    <w:rsid w:val="00BA5DF8"/>
    <w:rsid w:val="00BA6025"/>
    <w:rsid w:val="00BA68C8"/>
    <w:rsid w:val="00BA6F0C"/>
    <w:rsid w:val="00BA746C"/>
    <w:rsid w:val="00BA7A15"/>
    <w:rsid w:val="00BA7BAE"/>
    <w:rsid w:val="00BA7F49"/>
    <w:rsid w:val="00BB038D"/>
    <w:rsid w:val="00BB04A6"/>
    <w:rsid w:val="00BB0BDA"/>
    <w:rsid w:val="00BB15BE"/>
    <w:rsid w:val="00BB1EC2"/>
    <w:rsid w:val="00BB2437"/>
    <w:rsid w:val="00BB24F2"/>
    <w:rsid w:val="00BB2A5E"/>
    <w:rsid w:val="00BB31DA"/>
    <w:rsid w:val="00BB36A3"/>
    <w:rsid w:val="00BB3EE0"/>
    <w:rsid w:val="00BB3F7D"/>
    <w:rsid w:val="00BB424B"/>
    <w:rsid w:val="00BB45D0"/>
    <w:rsid w:val="00BB5A4B"/>
    <w:rsid w:val="00BB7CF8"/>
    <w:rsid w:val="00BC01A6"/>
    <w:rsid w:val="00BC01FD"/>
    <w:rsid w:val="00BC02B3"/>
    <w:rsid w:val="00BC127F"/>
    <w:rsid w:val="00BC14BB"/>
    <w:rsid w:val="00BC1AD2"/>
    <w:rsid w:val="00BC1C4B"/>
    <w:rsid w:val="00BC1E4E"/>
    <w:rsid w:val="00BC20CA"/>
    <w:rsid w:val="00BC240E"/>
    <w:rsid w:val="00BC3067"/>
    <w:rsid w:val="00BC3551"/>
    <w:rsid w:val="00BC665C"/>
    <w:rsid w:val="00BC68E2"/>
    <w:rsid w:val="00BC7F20"/>
    <w:rsid w:val="00BD09C2"/>
    <w:rsid w:val="00BD0C31"/>
    <w:rsid w:val="00BD0E1B"/>
    <w:rsid w:val="00BD164A"/>
    <w:rsid w:val="00BD1DEE"/>
    <w:rsid w:val="00BD1FA6"/>
    <w:rsid w:val="00BD3F2C"/>
    <w:rsid w:val="00BD4711"/>
    <w:rsid w:val="00BD53EE"/>
    <w:rsid w:val="00BD58F3"/>
    <w:rsid w:val="00BD68E0"/>
    <w:rsid w:val="00BD752A"/>
    <w:rsid w:val="00BD77A0"/>
    <w:rsid w:val="00BD7C6E"/>
    <w:rsid w:val="00BE06BF"/>
    <w:rsid w:val="00BE087E"/>
    <w:rsid w:val="00BE1000"/>
    <w:rsid w:val="00BE1733"/>
    <w:rsid w:val="00BE1CB4"/>
    <w:rsid w:val="00BE4369"/>
    <w:rsid w:val="00BE5AFE"/>
    <w:rsid w:val="00BE6B60"/>
    <w:rsid w:val="00BE6C95"/>
    <w:rsid w:val="00BE74F0"/>
    <w:rsid w:val="00BE7979"/>
    <w:rsid w:val="00BF0814"/>
    <w:rsid w:val="00BF1F08"/>
    <w:rsid w:val="00BF2F76"/>
    <w:rsid w:val="00BF32ED"/>
    <w:rsid w:val="00BF331D"/>
    <w:rsid w:val="00BF35F6"/>
    <w:rsid w:val="00BF36B6"/>
    <w:rsid w:val="00BF3EF9"/>
    <w:rsid w:val="00BF476E"/>
    <w:rsid w:val="00BF4EA2"/>
    <w:rsid w:val="00BF5C35"/>
    <w:rsid w:val="00BF73A6"/>
    <w:rsid w:val="00BF7A8A"/>
    <w:rsid w:val="00C004DD"/>
    <w:rsid w:val="00C011AB"/>
    <w:rsid w:val="00C014DD"/>
    <w:rsid w:val="00C0197F"/>
    <w:rsid w:val="00C0275F"/>
    <w:rsid w:val="00C02A26"/>
    <w:rsid w:val="00C02B4E"/>
    <w:rsid w:val="00C03D72"/>
    <w:rsid w:val="00C04632"/>
    <w:rsid w:val="00C049F9"/>
    <w:rsid w:val="00C04C59"/>
    <w:rsid w:val="00C05AFF"/>
    <w:rsid w:val="00C05EE4"/>
    <w:rsid w:val="00C06655"/>
    <w:rsid w:val="00C072B9"/>
    <w:rsid w:val="00C07660"/>
    <w:rsid w:val="00C1090A"/>
    <w:rsid w:val="00C10CE6"/>
    <w:rsid w:val="00C10F89"/>
    <w:rsid w:val="00C11492"/>
    <w:rsid w:val="00C122D7"/>
    <w:rsid w:val="00C12E0D"/>
    <w:rsid w:val="00C137E2"/>
    <w:rsid w:val="00C13940"/>
    <w:rsid w:val="00C1397B"/>
    <w:rsid w:val="00C139E8"/>
    <w:rsid w:val="00C14A8F"/>
    <w:rsid w:val="00C14D08"/>
    <w:rsid w:val="00C162F6"/>
    <w:rsid w:val="00C1650B"/>
    <w:rsid w:val="00C16ABC"/>
    <w:rsid w:val="00C17306"/>
    <w:rsid w:val="00C174B0"/>
    <w:rsid w:val="00C204CD"/>
    <w:rsid w:val="00C20B20"/>
    <w:rsid w:val="00C213D4"/>
    <w:rsid w:val="00C21472"/>
    <w:rsid w:val="00C216F7"/>
    <w:rsid w:val="00C218E2"/>
    <w:rsid w:val="00C21ABC"/>
    <w:rsid w:val="00C22AE5"/>
    <w:rsid w:val="00C243BF"/>
    <w:rsid w:val="00C24EA0"/>
    <w:rsid w:val="00C256D3"/>
    <w:rsid w:val="00C26877"/>
    <w:rsid w:val="00C26946"/>
    <w:rsid w:val="00C27218"/>
    <w:rsid w:val="00C2750E"/>
    <w:rsid w:val="00C27CFF"/>
    <w:rsid w:val="00C27E6B"/>
    <w:rsid w:val="00C32379"/>
    <w:rsid w:val="00C3243F"/>
    <w:rsid w:val="00C3312F"/>
    <w:rsid w:val="00C33C10"/>
    <w:rsid w:val="00C33D30"/>
    <w:rsid w:val="00C345B5"/>
    <w:rsid w:val="00C345D2"/>
    <w:rsid w:val="00C35BBD"/>
    <w:rsid w:val="00C35BD8"/>
    <w:rsid w:val="00C3676D"/>
    <w:rsid w:val="00C406E9"/>
    <w:rsid w:val="00C40779"/>
    <w:rsid w:val="00C40AD6"/>
    <w:rsid w:val="00C40D8F"/>
    <w:rsid w:val="00C414B2"/>
    <w:rsid w:val="00C415C7"/>
    <w:rsid w:val="00C41C6D"/>
    <w:rsid w:val="00C434AA"/>
    <w:rsid w:val="00C43BE1"/>
    <w:rsid w:val="00C43F41"/>
    <w:rsid w:val="00C442BF"/>
    <w:rsid w:val="00C452D4"/>
    <w:rsid w:val="00C453F6"/>
    <w:rsid w:val="00C45C0D"/>
    <w:rsid w:val="00C45C1E"/>
    <w:rsid w:val="00C45F0A"/>
    <w:rsid w:val="00C46193"/>
    <w:rsid w:val="00C4644C"/>
    <w:rsid w:val="00C46728"/>
    <w:rsid w:val="00C4774D"/>
    <w:rsid w:val="00C51067"/>
    <w:rsid w:val="00C51A20"/>
    <w:rsid w:val="00C53741"/>
    <w:rsid w:val="00C53FBE"/>
    <w:rsid w:val="00C55F66"/>
    <w:rsid w:val="00C578B1"/>
    <w:rsid w:val="00C57ABC"/>
    <w:rsid w:val="00C57DED"/>
    <w:rsid w:val="00C60145"/>
    <w:rsid w:val="00C602EF"/>
    <w:rsid w:val="00C60A7D"/>
    <w:rsid w:val="00C60D84"/>
    <w:rsid w:val="00C62620"/>
    <w:rsid w:val="00C62A09"/>
    <w:rsid w:val="00C62C09"/>
    <w:rsid w:val="00C62EF9"/>
    <w:rsid w:val="00C631A5"/>
    <w:rsid w:val="00C635E9"/>
    <w:rsid w:val="00C6393F"/>
    <w:rsid w:val="00C6578B"/>
    <w:rsid w:val="00C665AB"/>
    <w:rsid w:val="00C668B3"/>
    <w:rsid w:val="00C70C4E"/>
    <w:rsid w:val="00C74984"/>
    <w:rsid w:val="00C755AD"/>
    <w:rsid w:val="00C75D25"/>
    <w:rsid w:val="00C7660D"/>
    <w:rsid w:val="00C76742"/>
    <w:rsid w:val="00C76B51"/>
    <w:rsid w:val="00C76C8B"/>
    <w:rsid w:val="00C77352"/>
    <w:rsid w:val="00C77514"/>
    <w:rsid w:val="00C775F8"/>
    <w:rsid w:val="00C7760E"/>
    <w:rsid w:val="00C7797B"/>
    <w:rsid w:val="00C779E0"/>
    <w:rsid w:val="00C77A31"/>
    <w:rsid w:val="00C80379"/>
    <w:rsid w:val="00C81017"/>
    <w:rsid w:val="00C813F9"/>
    <w:rsid w:val="00C81C4F"/>
    <w:rsid w:val="00C823E2"/>
    <w:rsid w:val="00C82F33"/>
    <w:rsid w:val="00C841B9"/>
    <w:rsid w:val="00C844F6"/>
    <w:rsid w:val="00C847C7"/>
    <w:rsid w:val="00C84893"/>
    <w:rsid w:val="00C87C8C"/>
    <w:rsid w:val="00C910A9"/>
    <w:rsid w:val="00C91FEF"/>
    <w:rsid w:val="00C94168"/>
    <w:rsid w:val="00C94607"/>
    <w:rsid w:val="00C94919"/>
    <w:rsid w:val="00C94BCB"/>
    <w:rsid w:val="00C94BD1"/>
    <w:rsid w:val="00C95C01"/>
    <w:rsid w:val="00C95C17"/>
    <w:rsid w:val="00C968C0"/>
    <w:rsid w:val="00C96B22"/>
    <w:rsid w:val="00C96E3C"/>
    <w:rsid w:val="00C97759"/>
    <w:rsid w:val="00C97DE8"/>
    <w:rsid w:val="00CA07EE"/>
    <w:rsid w:val="00CA0A84"/>
    <w:rsid w:val="00CA0BAA"/>
    <w:rsid w:val="00CA12DB"/>
    <w:rsid w:val="00CA1B34"/>
    <w:rsid w:val="00CA2350"/>
    <w:rsid w:val="00CA4410"/>
    <w:rsid w:val="00CA4D48"/>
    <w:rsid w:val="00CA4FAF"/>
    <w:rsid w:val="00CA5EC8"/>
    <w:rsid w:val="00CA670B"/>
    <w:rsid w:val="00CA6AC8"/>
    <w:rsid w:val="00CA7064"/>
    <w:rsid w:val="00CA71BA"/>
    <w:rsid w:val="00CA7877"/>
    <w:rsid w:val="00CA7DEF"/>
    <w:rsid w:val="00CB0363"/>
    <w:rsid w:val="00CB09D7"/>
    <w:rsid w:val="00CB13C4"/>
    <w:rsid w:val="00CB1679"/>
    <w:rsid w:val="00CB175B"/>
    <w:rsid w:val="00CB1C42"/>
    <w:rsid w:val="00CB2231"/>
    <w:rsid w:val="00CB2C1B"/>
    <w:rsid w:val="00CB3DE4"/>
    <w:rsid w:val="00CB5613"/>
    <w:rsid w:val="00CB6444"/>
    <w:rsid w:val="00CB7208"/>
    <w:rsid w:val="00CC0DF3"/>
    <w:rsid w:val="00CC1038"/>
    <w:rsid w:val="00CC1055"/>
    <w:rsid w:val="00CC1127"/>
    <w:rsid w:val="00CC119E"/>
    <w:rsid w:val="00CC1522"/>
    <w:rsid w:val="00CC1814"/>
    <w:rsid w:val="00CC18D5"/>
    <w:rsid w:val="00CC19BF"/>
    <w:rsid w:val="00CC19E5"/>
    <w:rsid w:val="00CC245E"/>
    <w:rsid w:val="00CC432C"/>
    <w:rsid w:val="00CC4BC0"/>
    <w:rsid w:val="00CC4D7D"/>
    <w:rsid w:val="00CC4DE2"/>
    <w:rsid w:val="00CC5E62"/>
    <w:rsid w:val="00CD035D"/>
    <w:rsid w:val="00CD114C"/>
    <w:rsid w:val="00CD1BC4"/>
    <w:rsid w:val="00CD24DA"/>
    <w:rsid w:val="00CD2697"/>
    <w:rsid w:val="00CD2742"/>
    <w:rsid w:val="00CD28F4"/>
    <w:rsid w:val="00CD31DF"/>
    <w:rsid w:val="00CD330D"/>
    <w:rsid w:val="00CD3798"/>
    <w:rsid w:val="00CD5097"/>
    <w:rsid w:val="00CD717E"/>
    <w:rsid w:val="00CE0C4C"/>
    <w:rsid w:val="00CE101B"/>
    <w:rsid w:val="00CE1420"/>
    <w:rsid w:val="00CE17B7"/>
    <w:rsid w:val="00CE1A2D"/>
    <w:rsid w:val="00CE22C6"/>
    <w:rsid w:val="00CE4134"/>
    <w:rsid w:val="00CE4756"/>
    <w:rsid w:val="00CE5199"/>
    <w:rsid w:val="00CE53E9"/>
    <w:rsid w:val="00CE68A6"/>
    <w:rsid w:val="00CE69DD"/>
    <w:rsid w:val="00CE7132"/>
    <w:rsid w:val="00CE747D"/>
    <w:rsid w:val="00CE77C4"/>
    <w:rsid w:val="00CE788E"/>
    <w:rsid w:val="00CF00B8"/>
    <w:rsid w:val="00CF070A"/>
    <w:rsid w:val="00CF0B33"/>
    <w:rsid w:val="00CF1C8F"/>
    <w:rsid w:val="00CF2286"/>
    <w:rsid w:val="00CF27CF"/>
    <w:rsid w:val="00CF388A"/>
    <w:rsid w:val="00CF3BBF"/>
    <w:rsid w:val="00CF3D91"/>
    <w:rsid w:val="00CF4305"/>
    <w:rsid w:val="00CF6940"/>
    <w:rsid w:val="00CF7C7A"/>
    <w:rsid w:val="00CF7FAC"/>
    <w:rsid w:val="00D006D9"/>
    <w:rsid w:val="00D01531"/>
    <w:rsid w:val="00D018AF"/>
    <w:rsid w:val="00D01937"/>
    <w:rsid w:val="00D02689"/>
    <w:rsid w:val="00D028A7"/>
    <w:rsid w:val="00D02AA8"/>
    <w:rsid w:val="00D02D3B"/>
    <w:rsid w:val="00D038BC"/>
    <w:rsid w:val="00D03BD7"/>
    <w:rsid w:val="00D03DC5"/>
    <w:rsid w:val="00D04FDF"/>
    <w:rsid w:val="00D056A5"/>
    <w:rsid w:val="00D07030"/>
    <w:rsid w:val="00D07210"/>
    <w:rsid w:val="00D076A3"/>
    <w:rsid w:val="00D11B9B"/>
    <w:rsid w:val="00D12477"/>
    <w:rsid w:val="00D131F0"/>
    <w:rsid w:val="00D13736"/>
    <w:rsid w:val="00D13E7C"/>
    <w:rsid w:val="00D14131"/>
    <w:rsid w:val="00D14136"/>
    <w:rsid w:val="00D14C93"/>
    <w:rsid w:val="00D15245"/>
    <w:rsid w:val="00D15CD4"/>
    <w:rsid w:val="00D161C6"/>
    <w:rsid w:val="00D16671"/>
    <w:rsid w:val="00D179F5"/>
    <w:rsid w:val="00D20D2C"/>
    <w:rsid w:val="00D20D37"/>
    <w:rsid w:val="00D2117F"/>
    <w:rsid w:val="00D22926"/>
    <w:rsid w:val="00D229F1"/>
    <w:rsid w:val="00D23DD3"/>
    <w:rsid w:val="00D24673"/>
    <w:rsid w:val="00D25724"/>
    <w:rsid w:val="00D25EC2"/>
    <w:rsid w:val="00D2622A"/>
    <w:rsid w:val="00D268A1"/>
    <w:rsid w:val="00D273B7"/>
    <w:rsid w:val="00D30370"/>
    <w:rsid w:val="00D30544"/>
    <w:rsid w:val="00D30B5B"/>
    <w:rsid w:val="00D31469"/>
    <w:rsid w:val="00D314CB"/>
    <w:rsid w:val="00D325A7"/>
    <w:rsid w:val="00D32E67"/>
    <w:rsid w:val="00D332D8"/>
    <w:rsid w:val="00D33ADD"/>
    <w:rsid w:val="00D34110"/>
    <w:rsid w:val="00D3467E"/>
    <w:rsid w:val="00D34AB8"/>
    <w:rsid w:val="00D34B52"/>
    <w:rsid w:val="00D35937"/>
    <w:rsid w:val="00D368C1"/>
    <w:rsid w:val="00D37E9E"/>
    <w:rsid w:val="00D404CA"/>
    <w:rsid w:val="00D409F0"/>
    <w:rsid w:val="00D41100"/>
    <w:rsid w:val="00D42511"/>
    <w:rsid w:val="00D4277D"/>
    <w:rsid w:val="00D429C8"/>
    <w:rsid w:val="00D42CD3"/>
    <w:rsid w:val="00D4484D"/>
    <w:rsid w:val="00D44949"/>
    <w:rsid w:val="00D449B2"/>
    <w:rsid w:val="00D44F41"/>
    <w:rsid w:val="00D454A7"/>
    <w:rsid w:val="00D456CE"/>
    <w:rsid w:val="00D45DF2"/>
    <w:rsid w:val="00D47101"/>
    <w:rsid w:val="00D47E07"/>
    <w:rsid w:val="00D506D0"/>
    <w:rsid w:val="00D50911"/>
    <w:rsid w:val="00D50C19"/>
    <w:rsid w:val="00D50C84"/>
    <w:rsid w:val="00D50F5E"/>
    <w:rsid w:val="00D51F7F"/>
    <w:rsid w:val="00D52350"/>
    <w:rsid w:val="00D52FEB"/>
    <w:rsid w:val="00D539C0"/>
    <w:rsid w:val="00D53A1D"/>
    <w:rsid w:val="00D53B6C"/>
    <w:rsid w:val="00D53EFC"/>
    <w:rsid w:val="00D5434E"/>
    <w:rsid w:val="00D54527"/>
    <w:rsid w:val="00D56039"/>
    <w:rsid w:val="00D5677B"/>
    <w:rsid w:val="00D56B6D"/>
    <w:rsid w:val="00D57AE2"/>
    <w:rsid w:val="00D57D59"/>
    <w:rsid w:val="00D60F2E"/>
    <w:rsid w:val="00D61ECE"/>
    <w:rsid w:val="00D620CB"/>
    <w:rsid w:val="00D6250D"/>
    <w:rsid w:val="00D63504"/>
    <w:rsid w:val="00D63DE2"/>
    <w:rsid w:val="00D64B47"/>
    <w:rsid w:val="00D65183"/>
    <w:rsid w:val="00D651DB"/>
    <w:rsid w:val="00D656E2"/>
    <w:rsid w:val="00D6598D"/>
    <w:rsid w:val="00D65AED"/>
    <w:rsid w:val="00D66DE8"/>
    <w:rsid w:val="00D675EC"/>
    <w:rsid w:val="00D67BDD"/>
    <w:rsid w:val="00D70389"/>
    <w:rsid w:val="00D7097F"/>
    <w:rsid w:val="00D718C6"/>
    <w:rsid w:val="00D726CD"/>
    <w:rsid w:val="00D729D5"/>
    <w:rsid w:val="00D731A8"/>
    <w:rsid w:val="00D73299"/>
    <w:rsid w:val="00D732F4"/>
    <w:rsid w:val="00D746DD"/>
    <w:rsid w:val="00D75138"/>
    <w:rsid w:val="00D7643B"/>
    <w:rsid w:val="00D77452"/>
    <w:rsid w:val="00D80105"/>
    <w:rsid w:val="00D8059E"/>
    <w:rsid w:val="00D81BE3"/>
    <w:rsid w:val="00D81D69"/>
    <w:rsid w:val="00D8200B"/>
    <w:rsid w:val="00D83552"/>
    <w:rsid w:val="00D854B3"/>
    <w:rsid w:val="00D85701"/>
    <w:rsid w:val="00D85CD7"/>
    <w:rsid w:val="00D862C3"/>
    <w:rsid w:val="00D86DDC"/>
    <w:rsid w:val="00D873C5"/>
    <w:rsid w:val="00D9059A"/>
    <w:rsid w:val="00D90B6A"/>
    <w:rsid w:val="00D91C14"/>
    <w:rsid w:val="00D923C3"/>
    <w:rsid w:val="00D92D45"/>
    <w:rsid w:val="00D93017"/>
    <w:rsid w:val="00D933C5"/>
    <w:rsid w:val="00D941CA"/>
    <w:rsid w:val="00D942AA"/>
    <w:rsid w:val="00D946E5"/>
    <w:rsid w:val="00D96113"/>
    <w:rsid w:val="00D975C3"/>
    <w:rsid w:val="00D97838"/>
    <w:rsid w:val="00D97A90"/>
    <w:rsid w:val="00DA0956"/>
    <w:rsid w:val="00DA1755"/>
    <w:rsid w:val="00DA1D5A"/>
    <w:rsid w:val="00DA2622"/>
    <w:rsid w:val="00DA2D0F"/>
    <w:rsid w:val="00DA3967"/>
    <w:rsid w:val="00DA5996"/>
    <w:rsid w:val="00DA6B3D"/>
    <w:rsid w:val="00DB06B6"/>
    <w:rsid w:val="00DB157E"/>
    <w:rsid w:val="00DB1975"/>
    <w:rsid w:val="00DB227C"/>
    <w:rsid w:val="00DB2315"/>
    <w:rsid w:val="00DB2B62"/>
    <w:rsid w:val="00DB3129"/>
    <w:rsid w:val="00DB44C5"/>
    <w:rsid w:val="00DB4724"/>
    <w:rsid w:val="00DB4BF9"/>
    <w:rsid w:val="00DB5A23"/>
    <w:rsid w:val="00DB6035"/>
    <w:rsid w:val="00DB6847"/>
    <w:rsid w:val="00DB6C3D"/>
    <w:rsid w:val="00DB6C8B"/>
    <w:rsid w:val="00DB7239"/>
    <w:rsid w:val="00DB72A9"/>
    <w:rsid w:val="00DB73D3"/>
    <w:rsid w:val="00DB7652"/>
    <w:rsid w:val="00DB7E7B"/>
    <w:rsid w:val="00DC057E"/>
    <w:rsid w:val="00DC0CF2"/>
    <w:rsid w:val="00DC0E08"/>
    <w:rsid w:val="00DC30BA"/>
    <w:rsid w:val="00DC36D1"/>
    <w:rsid w:val="00DC40A4"/>
    <w:rsid w:val="00DC4382"/>
    <w:rsid w:val="00DC4FEB"/>
    <w:rsid w:val="00DC54BD"/>
    <w:rsid w:val="00DC58D1"/>
    <w:rsid w:val="00DC5BA1"/>
    <w:rsid w:val="00DC649E"/>
    <w:rsid w:val="00DC6796"/>
    <w:rsid w:val="00DC6C13"/>
    <w:rsid w:val="00DC6D9F"/>
    <w:rsid w:val="00DC70EB"/>
    <w:rsid w:val="00DD0D51"/>
    <w:rsid w:val="00DD2628"/>
    <w:rsid w:val="00DD27B3"/>
    <w:rsid w:val="00DD2ED4"/>
    <w:rsid w:val="00DD318D"/>
    <w:rsid w:val="00DD33AE"/>
    <w:rsid w:val="00DD4F6B"/>
    <w:rsid w:val="00DD578E"/>
    <w:rsid w:val="00DD5B21"/>
    <w:rsid w:val="00DD62FF"/>
    <w:rsid w:val="00DD6685"/>
    <w:rsid w:val="00DD7B6A"/>
    <w:rsid w:val="00DD7C48"/>
    <w:rsid w:val="00DD7FAC"/>
    <w:rsid w:val="00DE0EDE"/>
    <w:rsid w:val="00DE19DB"/>
    <w:rsid w:val="00DE1B57"/>
    <w:rsid w:val="00DE1C94"/>
    <w:rsid w:val="00DE232F"/>
    <w:rsid w:val="00DE289B"/>
    <w:rsid w:val="00DE29A7"/>
    <w:rsid w:val="00DE3325"/>
    <w:rsid w:val="00DE3A75"/>
    <w:rsid w:val="00DE3DC1"/>
    <w:rsid w:val="00DE4058"/>
    <w:rsid w:val="00DE450C"/>
    <w:rsid w:val="00DE6499"/>
    <w:rsid w:val="00DF03E1"/>
    <w:rsid w:val="00DF2339"/>
    <w:rsid w:val="00DF2A38"/>
    <w:rsid w:val="00DF2D76"/>
    <w:rsid w:val="00DF30D8"/>
    <w:rsid w:val="00DF37E6"/>
    <w:rsid w:val="00DF51C5"/>
    <w:rsid w:val="00DF60E3"/>
    <w:rsid w:val="00DF76E9"/>
    <w:rsid w:val="00DF7C46"/>
    <w:rsid w:val="00E008B3"/>
    <w:rsid w:val="00E00A95"/>
    <w:rsid w:val="00E01432"/>
    <w:rsid w:val="00E01655"/>
    <w:rsid w:val="00E03364"/>
    <w:rsid w:val="00E04354"/>
    <w:rsid w:val="00E0444B"/>
    <w:rsid w:val="00E04D56"/>
    <w:rsid w:val="00E057E1"/>
    <w:rsid w:val="00E058BE"/>
    <w:rsid w:val="00E059D3"/>
    <w:rsid w:val="00E06B1F"/>
    <w:rsid w:val="00E100E3"/>
    <w:rsid w:val="00E106B2"/>
    <w:rsid w:val="00E1153C"/>
    <w:rsid w:val="00E11B07"/>
    <w:rsid w:val="00E127A7"/>
    <w:rsid w:val="00E1285E"/>
    <w:rsid w:val="00E12895"/>
    <w:rsid w:val="00E12A03"/>
    <w:rsid w:val="00E12B01"/>
    <w:rsid w:val="00E14B90"/>
    <w:rsid w:val="00E14CC9"/>
    <w:rsid w:val="00E157C3"/>
    <w:rsid w:val="00E1799F"/>
    <w:rsid w:val="00E214E7"/>
    <w:rsid w:val="00E221CF"/>
    <w:rsid w:val="00E22CD9"/>
    <w:rsid w:val="00E233AB"/>
    <w:rsid w:val="00E23DD3"/>
    <w:rsid w:val="00E23DD5"/>
    <w:rsid w:val="00E2400E"/>
    <w:rsid w:val="00E24C25"/>
    <w:rsid w:val="00E25B40"/>
    <w:rsid w:val="00E2709F"/>
    <w:rsid w:val="00E27CB8"/>
    <w:rsid w:val="00E313AB"/>
    <w:rsid w:val="00E3154F"/>
    <w:rsid w:val="00E318E8"/>
    <w:rsid w:val="00E3279B"/>
    <w:rsid w:val="00E34969"/>
    <w:rsid w:val="00E349A4"/>
    <w:rsid w:val="00E35305"/>
    <w:rsid w:val="00E3530D"/>
    <w:rsid w:val="00E35481"/>
    <w:rsid w:val="00E36E2A"/>
    <w:rsid w:val="00E40F9F"/>
    <w:rsid w:val="00E41457"/>
    <w:rsid w:val="00E41955"/>
    <w:rsid w:val="00E41D0D"/>
    <w:rsid w:val="00E42498"/>
    <w:rsid w:val="00E43AF7"/>
    <w:rsid w:val="00E43EC8"/>
    <w:rsid w:val="00E4446A"/>
    <w:rsid w:val="00E45CEA"/>
    <w:rsid w:val="00E460A2"/>
    <w:rsid w:val="00E466CA"/>
    <w:rsid w:val="00E46762"/>
    <w:rsid w:val="00E476EE"/>
    <w:rsid w:val="00E47A21"/>
    <w:rsid w:val="00E502B6"/>
    <w:rsid w:val="00E51489"/>
    <w:rsid w:val="00E51492"/>
    <w:rsid w:val="00E53596"/>
    <w:rsid w:val="00E53D47"/>
    <w:rsid w:val="00E563E2"/>
    <w:rsid w:val="00E56CDB"/>
    <w:rsid w:val="00E56D9F"/>
    <w:rsid w:val="00E570B7"/>
    <w:rsid w:val="00E573D4"/>
    <w:rsid w:val="00E605BC"/>
    <w:rsid w:val="00E6062E"/>
    <w:rsid w:val="00E607DC"/>
    <w:rsid w:val="00E60A1C"/>
    <w:rsid w:val="00E61428"/>
    <w:rsid w:val="00E63C5F"/>
    <w:rsid w:val="00E643F8"/>
    <w:rsid w:val="00E65384"/>
    <w:rsid w:val="00E657A0"/>
    <w:rsid w:val="00E66A13"/>
    <w:rsid w:val="00E66F4D"/>
    <w:rsid w:val="00E67114"/>
    <w:rsid w:val="00E67756"/>
    <w:rsid w:val="00E706C3"/>
    <w:rsid w:val="00E7103F"/>
    <w:rsid w:val="00E73B65"/>
    <w:rsid w:val="00E7507C"/>
    <w:rsid w:val="00E7588E"/>
    <w:rsid w:val="00E75ACA"/>
    <w:rsid w:val="00E76E2C"/>
    <w:rsid w:val="00E772EF"/>
    <w:rsid w:val="00E80231"/>
    <w:rsid w:val="00E8026A"/>
    <w:rsid w:val="00E8034E"/>
    <w:rsid w:val="00E807F5"/>
    <w:rsid w:val="00E81251"/>
    <w:rsid w:val="00E81BAA"/>
    <w:rsid w:val="00E8250C"/>
    <w:rsid w:val="00E825D2"/>
    <w:rsid w:val="00E83266"/>
    <w:rsid w:val="00E835BF"/>
    <w:rsid w:val="00E836CD"/>
    <w:rsid w:val="00E836FE"/>
    <w:rsid w:val="00E8475D"/>
    <w:rsid w:val="00E850E0"/>
    <w:rsid w:val="00E858D8"/>
    <w:rsid w:val="00E85DC5"/>
    <w:rsid w:val="00E86102"/>
    <w:rsid w:val="00E86CBD"/>
    <w:rsid w:val="00E87773"/>
    <w:rsid w:val="00E87D4D"/>
    <w:rsid w:val="00E90136"/>
    <w:rsid w:val="00E91373"/>
    <w:rsid w:val="00E91E9E"/>
    <w:rsid w:val="00E92922"/>
    <w:rsid w:val="00E9343A"/>
    <w:rsid w:val="00E93A9E"/>
    <w:rsid w:val="00E94E6C"/>
    <w:rsid w:val="00E953D8"/>
    <w:rsid w:val="00E9546A"/>
    <w:rsid w:val="00E954EE"/>
    <w:rsid w:val="00E9578A"/>
    <w:rsid w:val="00E95AAE"/>
    <w:rsid w:val="00E97819"/>
    <w:rsid w:val="00EA0060"/>
    <w:rsid w:val="00EA1054"/>
    <w:rsid w:val="00EA16D3"/>
    <w:rsid w:val="00EA1B7E"/>
    <w:rsid w:val="00EA25C0"/>
    <w:rsid w:val="00EA2735"/>
    <w:rsid w:val="00EA2DB3"/>
    <w:rsid w:val="00EA2DF6"/>
    <w:rsid w:val="00EA424B"/>
    <w:rsid w:val="00EA4949"/>
    <w:rsid w:val="00EA4A23"/>
    <w:rsid w:val="00EA4C02"/>
    <w:rsid w:val="00EA4D25"/>
    <w:rsid w:val="00EA4E0F"/>
    <w:rsid w:val="00EA59A5"/>
    <w:rsid w:val="00EA61C3"/>
    <w:rsid w:val="00EA6C4B"/>
    <w:rsid w:val="00EA7441"/>
    <w:rsid w:val="00EA754B"/>
    <w:rsid w:val="00EA7CA3"/>
    <w:rsid w:val="00EA7D0E"/>
    <w:rsid w:val="00EA7E49"/>
    <w:rsid w:val="00EB02CF"/>
    <w:rsid w:val="00EB0A3D"/>
    <w:rsid w:val="00EB115D"/>
    <w:rsid w:val="00EB225F"/>
    <w:rsid w:val="00EB26C0"/>
    <w:rsid w:val="00EB2DCD"/>
    <w:rsid w:val="00EB377E"/>
    <w:rsid w:val="00EB37E7"/>
    <w:rsid w:val="00EB3A34"/>
    <w:rsid w:val="00EB45DB"/>
    <w:rsid w:val="00EB52FA"/>
    <w:rsid w:val="00EB56F9"/>
    <w:rsid w:val="00EB578B"/>
    <w:rsid w:val="00EB6151"/>
    <w:rsid w:val="00EB6B85"/>
    <w:rsid w:val="00EB713B"/>
    <w:rsid w:val="00EB79F7"/>
    <w:rsid w:val="00EC0293"/>
    <w:rsid w:val="00EC125D"/>
    <w:rsid w:val="00EC2BBC"/>
    <w:rsid w:val="00EC2D00"/>
    <w:rsid w:val="00EC2D96"/>
    <w:rsid w:val="00EC2EB8"/>
    <w:rsid w:val="00EC3367"/>
    <w:rsid w:val="00EC4A37"/>
    <w:rsid w:val="00EC60FF"/>
    <w:rsid w:val="00EC6828"/>
    <w:rsid w:val="00ED0056"/>
    <w:rsid w:val="00ED005C"/>
    <w:rsid w:val="00ED0065"/>
    <w:rsid w:val="00ED12C2"/>
    <w:rsid w:val="00ED12C3"/>
    <w:rsid w:val="00ED27D4"/>
    <w:rsid w:val="00ED2A0D"/>
    <w:rsid w:val="00ED396E"/>
    <w:rsid w:val="00ED46B7"/>
    <w:rsid w:val="00ED4DAD"/>
    <w:rsid w:val="00ED5BC2"/>
    <w:rsid w:val="00ED5F6E"/>
    <w:rsid w:val="00ED63B8"/>
    <w:rsid w:val="00ED6482"/>
    <w:rsid w:val="00EE0240"/>
    <w:rsid w:val="00EE339D"/>
    <w:rsid w:val="00EE3553"/>
    <w:rsid w:val="00EE4136"/>
    <w:rsid w:val="00EE53BF"/>
    <w:rsid w:val="00EE5F35"/>
    <w:rsid w:val="00EE6867"/>
    <w:rsid w:val="00EE6F56"/>
    <w:rsid w:val="00EE78C7"/>
    <w:rsid w:val="00EF0471"/>
    <w:rsid w:val="00EF04B9"/>
    <w:rsid w:val="00EF0860"/>
    <w:rsid w:val="00EF18CC"/>
    <w:rsid w:val="00EF2501"/>
    <w:rsid w:val="00EF30E9"/>
    <w:rsid w:val="00EF3E63"/>
    <w:rsid w:val="00EF4A55"/>
    <w:rsid w:val="00EF63D8"/>
    <w:rsid w:val="00EF68CA"/>
    <w:rsid w:val="00EF7620"/>
    <w:rsid w:val="00EF7CFF"/>
    <w:rsid w:val="00F0006C"/>
    <w:rsid w:val="00F00507"/>
    <w:rsid w:val="00F00A23"/>
    <w:rsid w:val="00F010D7"/>
    <w:rsid w:val="00F015E1"/>
    <w:rsid w:val="00F018DD"/>
    <w:rsid w:val="00F01B2C"/>
    <w:rsid w:val="00F02685"/>
    <w:rsid w:val="00F03DD0"/>
    <w:rsid w:val="00F03FE1"/>
    <w:rsid w:val="00F04683"/>
    <w:rsid w:val="00F04E0A"/>
    <w:rsid w:val="00F05303"/>
    <w:rsid w:val="00F064D1"/>
    <w:rsid w:val="00F06FDC"/>
    <w:rsid w:val="00F079AE"/>
    <w:rsid w:val="00F07DEB"/>
    <w:rsid w:val="00F108E7"/>
    <w:rsid w:val="00F115E0"/>
    <w:rsid w:val="00F11E91"/>
    <w:rsid w:val="00F13586"/>
    <w:rsid w:val="00F14C1C"/>
    <w:rsid w:val="00F15A36"/>
    <w:rsid w:val="00F17291"/>
    <w:rsid w:val="00F1751E"/>
    <w:rsid w:val="00F20678"/>
    <w:rsid w:val="00F20B0B"/>
    <w:rsid w:val="00F20CA3"/>
    <w:rsid w:val="00F20CB2"/>
    <w:rsid w:val="00F223B4"/>
    <w:rsid w:val="00F2251E"/>
    <w:rsid w:val="00F22A85"/>
    <w:rsid w:val="00F22C62"/>
    <w:rsid w:val="00F2344B"/>
    <w:rsid w:val="00F23B7E"/>
    <w:rsid w:val="00F240C7"/>
    <w:rsid w:val="00F2441E"/>
    <w:rsid w:val="00F24779"/>
    <w:rsid w:val="00F258A0"/>
    <w:rsid w:val="00F277F0"/>
    <w:rsid w:val="00F27FEB"/>
    <w:rsid w:val="00F3002C"/>
    <w:rsid w:val="00F3011E"/>
    <w:rsid w:val="00F30B17"/>
    <w:rsid w:val="00F30BE9"/>
    <w:rsid w:val="00F30C77"/>
    <w:rsid w:val="00F31C53"/>
    <w:rsid w:val="00F320EA"/>
    <w:rsid w:val="00F320ED"/>
    <w:rsid w:val="00F32738"/>
    <w:rsid w:val="00F32F8B"/>
    <w:rsid w:val="00F3334F"/>
    <w:rsid w:val="00F335FF"/>
    <w:rsid w:val="00F34A42"/>
    <w:rsid w:val="00F34F54"/>
    <w:rsid w:val="00F34FDD"/>
    <w:rsid w:val="00F359DF"/>
    <w:rsid w:val="00F35B1A"/>
    <w:rsid w:val="00F36FE3"/>
    <w:rsid w:val="00F4007D"/>
    <w:rsid w:val="00F413B9"/>
    <w:rsid w:val="00F41ECB"/>
    <w:rsid w:val="00F42913"/>
    <w:rsid w:val="00F42C96"/>
    <w:rsid w:val="00F42D41"/>
    <w:rsid w:val="00F42F85"/>
    <w:rsid w:val="00F42F90"/>
    <w:rsid w:val="00F43FB8"/>
    <w:rsid w:val="00F43FF8"/>
    <w:rsid w:val="00F44AEB"/>
    <w:rsid w:val="00F4544C"/>
    <w:rsid w:val="00F459F0"/>
    <w:rsid w:val="00F4616E"/>
    <w:rsid w:val="00F4628F"/>
    <w:rsid w:val="00F464DE"/>
    <w:rsid w:val="00F46E77"/>
    <w:rsid w:val="00F4750D"/>
    <w:rsid w:val="00F47724"/>
    <w:rsid w:val="00F4777D"/>
    <w:rsid w:val="00F47E21"/>
    <w:rsid w:val="00F47F33"/>
    <w:rsid w:val="00F5039D"/>
    <w:rsid w:val="00F5068D"/>
    <w:rsid w:val="00F50B93"/>
    <w:rsid w:val="00F511CA"/>
    <w:rsid w:val="00F516B2"/>
    <w:rsid w:val="00F52AEB"/>
    <w:rsid w:val="00F52CAF"/>
    <w:rsid w:val="00F53034"/>
    <w:rsid w:val="00F53166"/>
    <w:rsid w:val="00F53371"/>
    <w:rsid w:val="00F538F2"/>
    <w:rsid w:val="00F54FC9"/>
    <w:rsid w:val="00F550E3"/>
    <w:rsid w:val="00F551EF"/>
    <w:rsid w:val="00F5636F"/>
    <w:rsid w:val="00F5691A"/>
    <w:rsid w:val="00F5711D"/>
    <w:rsid w:val="00F573B6"/>
    <w:rsid w:val="00F57C0E"/>
    <w:rsid w:val="00F60670"/>
    <w:rsid w:val="00F60D80"/>
    <w:rsid w:val="00F613A0"/>
    <w:rsid w:val="00F63445"/>
    <w:rsid w:val="00F63A44"/>
    <w:rsid w:val="00F642F2"/>
    <w:rsid w:val="00F643B7"/>
    <w:rsid w:val="00F67529"/>
    <w:rsid w:val="00F7044A"/>
    <w:rsid w:val="00F70BDF"/>
    <w:rsid w:val="00F70C14"/>
    <w:rsid w:val="00F71563"/>
    <w:rsid w:val="00F715E9"/>
    <w:rsid w:val="00F7195B"/>
    <w:rsid w:val="00F72433"/>
    <w:rsid w:val="00F72969"/>
    <w:rsid w:val="00F737E3"/>
    <w:rsid w:val="00F738BD"/>
    <w:rsid w:val="00F7566D"/>
    <w:rsid w:val="00F7574D"/>
    <w:rsid w:val="00F75C68"/>
    <w:rsid w:val="00F75ED3"/>
    <w:rsid w:val="00F80077"/>
    <w:rsid w:val="00F8056C"/>
    <w:rsid w:val="00F806AB"/>
    <w:rsid w:val="00F80B8D"/>
    <w:rsid w:val="00F80DE0"/>
    <w:rsid w:val="00F817BD"/>
    <w:rsid w:val="00F81C9C"/>
    <w:rsid w:val="00F81DD1"/>
    <w:rsid w:val="00F8308D"/>
    <w:rsid w:val="00F83A64"/>
    <w:rsid w:val="00F83C48"/>
    <w:rsid w:val="00F84099"/>
    <w:rsid w:val="00F844E8"/>
    <w:rsid w:val="00F869F2"/>
    <w:rsid w:val="00F86AA9"/>
    <w:rsid w:val="00F876B6"/>
    <w:rsid w:val="00F87BCA"/>
    <w:rsid w:val="00F902D0"/>
    <w:rsid w:val="00F903D3"/>
    <w:rsid w:val="00F90697"/>
    <w:rsid w:val="00F91B41"/>
    <w:rsid w:val="00F91D05"/>
    <w:rsid w:val="00F92FE9"/>
    <w:rsid w:val="00F9321C"/>
    <w:rsid w:val="00F93272"/>
    <w:rsid w:val="00F93977"/>
    <w:rsid w:val="00F93C43"/>
    <w:rsid w:val="00F94CE4"/>
    <w:rsid w:val="00F954D3"/>
    <w:rsid w:val="00F956DD"/>
    <w:rsid w:val="00F95ABD"/>
    <w:rsid w:val="00F95F56"/>
    <w:rsid w:val="00F961ED"/>
    <w:rsid w:val="00F96265"/>
    <w:rsid w:val="00F97078"/>
    <w:rsid w:val="00F97142"/>
    <w:rsid w:val="00F9746E"/>
    <w:rsid w:val="00FA01E6"/>
    <w:rsid w:val="00FA1483"/>
    <w:rsid w:val="00FA2697"/>
    <w:rsid w:val="00FA2D54"/>
    <w:rsid w:val="00FA3CE9"/>
    <w:rsid w:val="00FA42C3"/>
    <w:rsid w:val="00FA4692"/>
    <w:rsid w:val="00FA4908"/>
    <w:rsid w:val="00FA5980"/>
    <w:rsid w:val="00FA5C58"/>
    <w:rsid w:val="00FA6A5C"/>
    <w:rsid w:val="00FA6EBF"/>
    <w:rsid w:val="00FA752F"/>
    <w:rsid w:val="00FA7C14"/>
    <w:rsid w:val="00FA7D70"/>
    <w:rsid w:val="00FB01AC"/>
    <w:rsid w:val="00FB07D8"/>
    <w:rsid w:val="00FB0A30"/>
    <w:rsid w:val="00FB0CB5"/>
    <w:rsid w:val="00FB0E35"/>
    <w:rsid w:val="00FB0E92"/>
    <w:rsid w:val="00FB1319"/>
    <w:rsid w:val="00FB202F"/>
    <w:rsid w:val="00FB2A24"/>
    <w:rsid w:val="00FB2A5A"/>
    <w:rsid w:val="00FB2DF9"/>
    <w:rsid w:val="00FB41F1"/>
    <w:rsid w:val="00FB4FA7"/>
    <w:rsid w:val="00FB503C"/>
    <w:rsid w:val="00FB6416"/>
    <w:rsid w:val="00FB73E0"/>
    <w:rsid w:val="00FB7573"/>
    <w:rsid w:val="00FB76EE"/>
    <w:rsid w:val="00FB7A42"/>
    <w:rsid w:val="00FC19FD"/>
    <w:rsid w:val="00FC1E7F"/>
    <w:rsid w:val="00FC34AE"/>
    <w:rsid w:val="00FC387A"/>
    <w:rsid w:val="00FC389C"/>
    <w:rsid w:val="00FC54DF"/>
    <w:rsid w:val="00FC5520"/>
    <w:rsid w:val="00FC609C"/>
    <w:rsid w:val="00FC615E"/>
    <w:rsid w:val="00FC6345"/>
    <w:rsid w:val="00FC637C"/>
    <w:rsid w:val="00FD0961"/>
    <w:rsid w:val="00FD125B"/>
    <w:rsid w:val="00FD1B53"/>
    <w:rsid w:val="00FD1EE5"/>
    <w:rsid w:val="00FD2B22"/>
    <w:rsid w:val="00FD2EC3"/>
    <w:rsid w:val="00FD312A"/>
    <w:rsid w:val="00FD4364"/>
    <w:rsid w:val="00FD6D64"/>
    <w:rsid w:val="00FD709E"/>
    <w:rsid w:val="00FD7D0A"/>
    <w:rsid w:val="00FD7D58"/>
    <w:rsid w:val="00FE10D6"/>
    <w:rsid w:val="00FE1F50"/>
    <w:rsid w:val="00FE271D"/>
    <w:rsid w:val="00FE3115"/>
    <w:rsid w:val="00FE3E26"/>
    <w:rsid w:val="00FE3F74"/>
    <w:rsid w:val="00FE40C0"/>
    <w:rsid w:val="00FE4D03"/>
    <w:rsid w:val="00FE5237"/>
    <w:rsid w:val="00FE53DC"/>
    <w:rsid w:val="00FE5D8D"/>
    <w:rsid w:val="00FE6643"/>
    <w:rsid w:val="00FF0794"/>
    <w:rsid w:val="00FF0938"/>
    <w:rsid w:val="00FF0A47"/>
    <w:rsid w:val="00FF0D85"/>
    <w:rsid w:val="00FF2976"/>
    <w:rsid w:val="00FF31C9"/>
    <w:rsid w:val="00FF35F1"/>
    <w:rsid w:val="00FF439F"/>
    <w:rsid w:val="00FF50DC"/>
    <w:rsid w:val="00FF555A"/>
    <w:rsid w:val="00FF5790"/>
    <w:rsid w:val="00FF6C14"/>
    <w:rsid w:val="00FF7538"/>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31"/>
    <o:shapelayout v:ext="edit">
      <o:idmap v:ext="edit" data="1"/>
      <o:rules v:ext="edit">
        <o:r id="V:Rule33" type="connector" idref="#_s1099">
          <o:proxy start="" idref="#_s1107" connectloc="0"/>
          <o:proxy end="" idref="#_s1104" connectloc="2"/>
        </o:r>
        <o:r id="V:Rule34" type="connector" idref="#_s1093">
          <o:proxy start="" idref="#_s1113" connectloc="1"/>
          <o:proxy end="" idref="#_s1104" connectloc="2"/>
        </o:r>
        <o:r id="V:Rule35" type="connector" idref="#_s1181">
          <o:proxy start="" idref="#_s1189" connectloc="1"/>
          <o:proxy end="" idref="#_s1186" connectloc="2"/>
        </o:r>
        <o:r id="V:Rule36" type="connector" idref="#_s1090">
          <o:proxy start="" idref="#_s1116" connectloc="3"/>
          <o:proxy end="" idref="#_s1107" connectloc="2"/>
        </o:r>
        <o:r id="V:Rule37" type="connector" idref="#_s1174">
          <o:proxy start="" idref="#_s1196" connectloc="1"/>
          <o:proxy end="" idref="#_s1187" connectloc="2"/>
        </o:r>
        <o:r id="V:Rule38" type="connector" idref="#_s1180">
          <o:proxy start="" idref="#_s1190" connectloc="1"/>
          <o:proxy end="" idref="#_s1186" connectloc="2"/>
        </o:r>
        <o:r id="V:Rule39" type="connector" idref="#_s1085">
          <o:proxy start="" idref="#_s1121" connectloc="3"/>
          <o:proxy end="" idref="#_s1109" connectloc="2"/>
        </o:r>
        <o:r id="V:Rule40" type="connector" idref="#_s1096">
          <o:proxy start="" idref="#_s1110" connectloc="3"/>
          <o:proxy end="" idref="#_s1104" connectloc="2"/>
        </o:r>
        <o:r id="V:Rule41" type="connector" idref="#_s1094">
          <o:proxy start="" idref="#_s1112" connectloc="3"/>
          <o:proxy end="" idref="#_s1104" connectloc="2"/>
        </o:r>
        <o:r id="V:Rule42" type="connector" idref="#_s1172">
          <o:proxy start="" idref="#_s1198" connectloc="1"/>
          <o:proxy end="" idref="#_s1188" connectloc="2"/>
        </o:r>
        <o:r id="V:Rule43" type="connector" idref="#_s1083">
          <o:proxy start="" idref="#_s1123" connectloc="3"/>
          <o:proxy end="" idref="#_s1109" connectloc="2"/>
        </o:r>
        <o:r id="V:Rule44" type="connector" idref="#_s1176">
          <o:proxy start="" idref="#_s1194" connectloc="1"/>
          <o:proxy end="" idref="#_s1187" connectloc="2"/>
        </o:r>
        <o:r id="V:Rule45" type="connector" idref="#_s1097">
          <o:proxy start="" idref="#_s1109" connectloc="0"/>
          <o:proxy end="" idref="#_s1104" connectloc="2"/>
        </o:r>
        <o:r id="V:Rule46" type="connector" idref="#_s1179">
          <o:proxy start="" idref="#_s1191" connectloc="1"/>
          <o:proxy end="" idref="#_s1186" connectloc="2"/>
        </o:r>
        <o:r id="V:Rule47" type="connector" idref="#_s1087">
          <o:proxy start="" idref="#_s1119" connectloc="3"/>
          <o:proxy end="" idref="#_s1108" connectloc="2"/>
        </o:r>
        <o:r id="V:Rule48" type="connector" idref="#_s1101">
          <o:proxy start="" idref="#_s1105" connectloc="3"/>
          <o:proxy end="" idref="#_s1104" connectloc="2"/>
        </o:r>
        <o:r id="V:Rule49" type="connector" idref="#_s1098">
          <o:proxy start="" idref="#_s1108" connectloc="0"/>
          <o:proxy end="" idref="#_s1104" connectloc="2"/>
        </o:r>
        <o:r id="V:Rule50" type="connector" idref="#_s1095">
          <o:proxy start="" idref="#_s1111" connectloc="1"/>
          <o:proxy end="" idref="#_s1104" connectloc="2"/>
        </o:r>
        <o:r id="V:Rule51" type="connector" idref="#_s1092">
          <o:proxy start="" idref="#_s1114" connectloc="3"/>
          <o:proxy end="" idref="#_s1107" connectloc="2"/>
        </o:r>
        <o:r id="V:Rule52" type="connector" idref="#_s1088">
          <o:proxy start="" idref="#_s1118" connectloc="3"/>
          <o:proxy end="" idref="#_s1107" connectloc="2"/>
        </o:r>
        <o:r id="V:Rule53" type="connector" idref="#_s1183">
          <o:proxy start="" idref="#_s1187" connectloc="1"/>
          <o:proxy end="" idref="#_s1185" connectloc="2"/>
        </o:r>
        <o:r id="V:Rule54" type="connector" idref="#_s1084">
          <o:proxy start="" idref="#_s1122" connectloc="3"/>
          <o:proxy end="" idref="#_s1109" connectloc="2"/>
        </o:r>
        <o:r id="V:Rule55" type="connector" idref="#_s1089">
          <o:proxy start="" idref="#_s1117" connectloc="3"/>
          <o:proxy end="" idref="#_s1107" connectloc="2"/>
        </o:r>
        <o:r id="V:Rule56" type="connector" idref="#_s1177">
          <o:proxy start="" idref="#_s1193" connectloc="1"/>
          <o:proxy end="" idref="#_s1187" connectloc="2"/>
        </o:r>
        <o:r id="V:Rule57" type="connector" idref="#_s1184">
          <o:proxy start="" idref="#_s1186" connectloc="1"/>
          <o:proxy end="" idref="#_s1185" connectloc="2"/>
        </o:r>
        <o:r id="V:Rule58" type="connector" idref="#_s1173">
          <o:proxy start="" idref="#_s1197" connectloc="1"/>
          <o:proxy end="" idref="#_s1188" connectloc="2"/>
        </o:r>
        <o:r id="V:Rule59" type="connector" idref="#_s1091">
          <o:proxy start="" idref="#_s1115" connectloc="3"/>
          <o:proxy end="" idref="#_s1107" connectloc="2"/>
        </o:r>
        <o:r id="V:Rule60" type="connector" idref="#_s1086">
          <o:proxy start="" idref="#_s1120" connectloc="3"/>
          <o:proxy end="" idref="#_s1108" connectloc="2"/>
        </o:r>
        <o:r id="V:Rule61" type="connector" idref="#_s1182">
          <o:proxy start="" idref="#_s1188" connectloc="1"/>
          <o:proxy end="" idref="#_s1185" connectloc="2"/>
        </o:r>
        <o:r id="V:Rule62" type="connector" idref="#_s1102">
          <o:proxy start="" idref="#_s1104" connectloc="0"/>
          <o:proxy end="" idref="#_s1103" connectloc="2"/>
        </o:r>
        <o:r id="V:Rule63" type="connector" idref="#_s1100">
          <o:proxy start="" idref="#_s1106" connectloc="1"/>
          <o:proxy end="" idref="#_s1104" connectloc="2"/>
        </o:r>
        <o:r id="V:Rule64" type="connector" idref="#_s1175">
          <o:proxy start="" idref="#_s1195" connectloc="1"/>
          <o:proxy end="" idref="#_s1187"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0CB0"/>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5"/>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F2344B"/>
    <w:pPr>
      <w:numPr>
        <w:ilvl w:val="1"/>
      </w:numPr>
      <w:pBdr>
        <w:bottom w:val="none" w:sz="0" w:space="0" w:color="auto"/>
      </w:pBdr>
      <w:spacing w:line="312" w:lineRule="auto"/>
      <w:outlineLvl w:val="1"/>
    </w:pPr>
    <w:rPr>
      <w:bCs w:val="0"/>
      <w:iCs/>
      <w:caps w:val="0"/>
      <w:sz w:val="24"/>
      <w:szCs w:val="22"/>
    </w:rPr>
  </w:style>
  <w:style w:type="paragraph" w:styleId="Ttulo3">
    <w:name w:val="heading 3"/>
    <w:basedOn w:val="Ttulo2"/>
    <w:next w:val="Normal"/>
    <w:qFormat/>
    <w:rsid w:val="001937EF"/>
    <w:pPr>
      <w:numPr>
        <w:ilvl w:val="2"/>
      </w:numPr>
      <w:outlineLvl w:val="2"/>
    </w:pPr>
    <w:rPr>
      <w:bCs/>
    </w:rPr>
  </w:style>
  <w:style w:type="paragraph" w:styleId="Ttulo4">
    <w:name w:val="heading 4"/>
    <w:basedOn w:val="Ttulo3"/>
    <w:next w:val="Normal"/>
    <w:qFormat/>
    <w:rsid w:val="00471623"/>
    <w:pPr>
      <w:numPr>
        <w:ilvl w:val="3"/>
      </w:numPr>
      <w:tabs>
        <w:tab w:val="clear" w:pos="2978"/>
      </w:tabs>
      <w:ind w:left="851"/>
      <w:outlineLvl w:val="3"/>
    </w:pPr>
    <w:rPr>
      <w:bCs w:val="0"/>
    </w:rPr>
  </w:style>
  <w:style w:type="paragraph" w:styleId="Ttulo5">
    <w:name w:val="heading 5"/>
    <w:basedOn w:val="Ttulo4"/>
    <w:next w:val="Normal"/>
    <w:qFormat/>
    <w:rsid w:val="00F2344B"/>
    <w:pPr>
      <w:numPr>
        <w:ilvl w:val="4"/>
      </w:numPr>
      <w:spacing w:before="120"/>
      <w:outlineLvl w:val="4"/>
    </w:pPr>
    <w:rPr>
      <w:bCs/>
      <w:iCs w:val="0"/>
      <w:szCs w:val="26"/>
    </w:rPr>
  </w:style>
  <w:style w:type="paragraph" w:styleId="Ttulo6">
    <w:name w:val="heading 6"/>
    <w:basedOn w:val="Normal"/>
    <w:next w:val="Normal"/>
    <w:rsid w:val="006C1F27"/>
    <w:pPr>
      <w:numPr>
        <w:ilvl w:val="5"/>
        <w:numId w:val="4"/>
      </w:numPr>
      <w:spacing w:before="240" w:after="60"/>
      <w:outlineLvl w:val="5"/>
    </w:pPr>
    <w:rPr>
      <w:rFonts w:ascii="Times New Roman" w:hAnsi="Times New Roman"/>
      <w:b/>
      <w:bCs/>
      <w:szCs w:val="22"/>
    </w:rPr>
  </w:style>
  <w:style w:type="paragraph" w:styleId="Ttulo7">
    <w:name w:val="heading 7"/>
    <w:basedOn w:val="Normal"/>
    <w:next w:val="Normal"/>
    <w:rsid w:val="006C1F27"/>
    <w:pPr>
      <w:numPr>
        <w:ilvl w:val="6"/>
        <w:numId w:val="4"/>
      </w:numPr>
      <w:spacing w:before="240" w:after="60"/>
      <w:outlineLvl w:val="6"/>
    </w:pPr>
    <w:rPr>
      <w:rFonts w:ascii="Times New Roman" w:hAnsi="Times New Roman"/>
    </w:rPr>
  </w:style>
  <w:style w:type="paragraph" w:styleId="Ttulo8">
    <w:name w:val="heading 8"/>
    <w:basedOn w:val="Normal"/>
    <w:next w:val="Normal"/>
    <w:rsid w:val="006C1F27"/>
    <w:pPr>
      <w:numPr>
        <w:ilvl w:val="7"/>
        <w:numId w:val="4"/>
      </w:numPr>
      <w:spacing w:before="240" w:after="60"/>
      <w:outlineLvl w:val="7"/>
    </w:pPr>
    <w:rPr>
      <w:rFonts w:ascii="Times New Roman" w:hAnsi="Times New Roman"/>
      <w:i/>
      <w:iCs/>
    </w:rPr>
  </w:style>
  <w:style w:type="paragraph" w:styleId="Ttulo9">
    <w:name w:val="heading 9"/>
    <w:basedOn w:val="Normal"/>
    <w:next w:val="Normal"/>
    <w:rsid w:val="006C1F27"/>
    <w:pPr>
      <w:numPr>
        <w:ilvl w:val="8"/>
        <w:numId w:val="4"/>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6C6A0A"/>
    <w:pPr>
      <w:pBdr>
        <w:bottom w:val="single" w:sz="4" w:space="1" w:color="auto"/>
      </w:pBdr>
      <w:tabs>
        <w:tab w:val="right" w:pos="8263"/>
      </w:tabs>
      <w:spacing w:before="24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843C76"/>
    <w:pPr>
      <w:tabs>
        <w:tab w:val="left" w:pos="567"/>
        <w:tab w:val="right" w:leader="dot" w:pos="8263"/>
      </w:tabs>
      <w:spacing w:before="120" w:after="120" w:line="240" w:lineRule="auto"/>
    </w:pPr>
    <w:rPr>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styleId="ndice1">
    <w:name w:val="index 1"/>
    <w:basedOn w:val="Normal"/>
    <w:next w:val="Normal"/>
    <w:autoRedefine/>
    <w:uiPriority w:val="99"/>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uiPriority w:val="99"/>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227F5D"/>
    <w:pPr>
      <w:numPr>
        <w:numId w:val="12"/>
      </w:numPr>
      <w:spacing w:line="240" w:lineRule="auto"/>
      <w:ind w:left="1134" w:hanging="1134"/>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1"/>
      </w:numPr>
    </w:pPr>
  </w:style>
  <w:style w:type="paragraph" w:customStyle="1" w:styleId="Ttulolibre">
    <w:name w:val="Título libre"/>
    <w:basedOn w:val="Normal"/>
    <w:link w:val="TtulolibreCar"/>
    <w:qFormat/>
    <w:rsid w:val="008F2E3B"/>
    <w:pPr>
      <w:spacing w:after="120" w:line="312" w:lineRule="auto"/>
    </w:pPr>
    <w:rPr>
      <w:b/>
      <w:smallCaps/>
      <w:shadow/>
    </w:rPr>
  </w:style>
  <w:style w:type="character" w:customStyle="1" w:styleId="Grfico1Car">
    <w:name w:val="Gráfico 1 Car"/>
    <w:link w:val="Grfico1"/>
    <w:rsid w:val="00227F5D"/>
    <w:rPr>
      <w:rFonts w:ascii="Arial" w:hAnsi="Arial"/>
      <w:i/>
      <w:color w:val="000000"/>
      <w:sz w:val="24"/>
      <w:szCs w:val="24"/>
      <w:lang w:eastAsia="es-ES"/>
    </w:rPr>
  </w:style>
  <w:style w:type="paragraph" w:customStyle="1" w:styleId="Tabla1">
    <w:name w:val="Tabla 1"/>
    <w:basedOn w:val="Grfico1"/>
    <w:qFormat/>
    <w:rsid w:val="00FF7787"/>
    <w:pPr>
      <w:numPr>
        <w:numId w:val="2"/>
      </w:numPr>
    </w:pPr>
    <w:rPr>
      <w:lang w:eastAsia="es-CL"/>
    </w:rPr>
  </w:style>
  <w:style w:type="character" w:customStyle="1" w:styleId="TtulolibreCar">
    <w:name w:val="Título libre Car"/>
    <w:link w:val="Ttulolibre"/>
    <w:rsid w:val="008F2E3B"/>
    <w:rPr>
      <w:rFonts w:ascii="Arial" w:hAnsi="Arial"/>
      <w:b/>
      <w:smallCaps/>
      <w:shadow/>
      <w:color w:val="000000"/>
      <w:sz w:val="24"/>
      <w:szCs w:val="24"/>
      <w:lang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aliases w:val="Título 1 S/N"/>
    <w:basedOn w:val="Normal"/>
    <w:next w:val="Normal"/>
    <w:link w:val="TtuloCar"/>
    <w:uiPriority w:val="10"/>
    <w:qFormat/>
    <w:rsid w:val="000917D5"/>
    <w:pPr>
      <w:spacing w:after="120" w:line="240" w:lineRule="auto"/>
      <w:outlineLvl w:val="0"/>
    </w:pPr>
    <w:rPr>
      <w:b/>
      <w:bCs/>
      <w:shadow/>
      <w:kern w:val="28"/>
      <w:sz w:val="32"/>
      <w:szCs w:val="32"/>
    </w:rPr>
  </w:style>
  <w:style w:type="character" w:customStyle="1" w:styleId="TtuloCar">
    <w:name w:val="Título Car"/>
    <w:aliases w:val="Título 1 S/N Car"/>
    <w:link w:val="Ttulo"/>
    <w:uiPriority w:val="10"/>
    <w:rsid w:val="000917D5"/>
    <w:rPr>
      <w:rFonts w:ascii="Arial" w:hAnsi="Arial"/>
      <w:b/>
      <w:bCs/>
      <w:shadow/>
      <w:color w:val="000000"/>
      <w:kern w:val="28"/>
      <w:sz w:val="32"/>
      <w:szCs w:val="32"/>
      <w:lang w:eastAsia="es-ES"/>
    </w:rPr>
  </w:style>
  <w:style w:type="numbering" w:customStyle="1" w:styleId="Numeracion">
    <w:name w:val="Numeracion"/>
    <w:uiPriority w:val="99"/>
    <w:rsid w:val="00C87C8C"/>
    <w:pPr>
      <w:numPr>
        <w:numId w:val="3"/>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 w:type="numbering" w:customStyle="1" w:styleId="Estilo1">
    <w:name w:val="Estilo1"/>
    <w:uiPriority w:val="99"/>
    <w:rsid w:val="00EE0240"/>
    <w:pPr>
      <w:numPr>
        <w:numId w:val="12"/>
      </w:numPr>
    </w:pPr>
  </w:style>
  <w:style w:type="paragraph" w:customStyle="1" w:styleId="Ttulo2SN">
    <w:name w:val="Título 2 S/N"/>
    <w:basedOn w:val="Ttulo2"/>
    <w:link w:val="Ttulo2SNCar"/>
    <w:qFormat/>
    <w:rsid w:val="00956C03"/>
    <w:pPr>
      <w:numPr>
        <w:ilvl w:val="0"/>
        <w:numId w:val="0"/>
      </w:numPr>
    </w:pPr>
  </w:style>
  <w:style w:type="character" w:customStyle="1" w:styleId="Ttulo2SNCar">
    <w:name w:val="Título 2 S/N Car"/>
    <w:link w:val="Ttulo2SN"/>
    <w:rsid w:val="00956C03"/>
    <w:rPr>
      <w:rFonts w:ascii="Arial" w:hAnsi="Arial" w:cs="Arial"/>
      <w:b/>
      <w:iCs/>
      <w:shadow/>
      <w:color w:val="000000"/>
      <w:kern w:val="32"/>
      <w:sz w:val="24"/>
      <w:szCs w:val="22"/>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39624389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956327691">
      <w:bodyDiv w:val="1"/>
      <w:marLeft w:val="0"/>
      <w:marRight w:val="0"/>
      <w:marTop w:val="0"/>
      <w:marBottom w:val="0"/>
      <w:divBdr>
        <w:top w:val="none" w:sz="0" w:space="0" w:color="auto"/>
        <w:left w:val="none" w:sz="0" w:space="0" w:color="auto"/>
        <w:bottom w:val="none" w:sz="0" w:space="0" w:color="auto"/>
        <w:right w:val="none" w:sz="0" w:space="0" w:color="auto"/>
      </w:divBdr>
    </w:div>
    <w:div w:id="1144661155">
      <w:bodyDiv w:val="1"/>
      <w:marLeft w:val="0"/>
      <w:marRight w:val="0"/>
      <w:marTop w:val="0"/>
      <w:marBottom w:val="0"/>
      <w:divBdr>
        <w:top w:val="none" w:sz="0" w:space="0" w:color="auto"/>
        <w:left w:val="none" w:sz="0" w:space="0" w:color="auto"/>
        <w:bottom w:val="none" w:sz="0" w:space="0" w:color="auto"/>
        <w:right w:val="none" w:sz="0" w:space="0" w:color="auto"/>
      </w:divBdr>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18413411">
      <w:bodyDiv w:val="1"/>
      <w:marLeft w:val="0"/>
      <w:marRight w:val="0"/>
      <w:marTop w:val="0"/>
      <w:marBottom w:val="0"/>
      <w:divBdr>
        <w:top w:val="none" w:sz="0" w:space="0" w:color="auto"/>
        <w:left w:val="none" w:sz="0" w:space="0" w:color="auto"/>
        <w:bottom w:val="none" w:sz="0" w:space="0" w:color="auto"/>
        <w:right w:val="none" w:sz="0" w:space="0" w:color="auto"/>
      </w:divBdr>
    </w:div>
    <w:div w:id="1338342639">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4811135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1892114603">
      <w:bodyDiv w:val="1"/>
      <w:marLeft w:val="0"/>
      <w:marRight w:val="0"/>
      <w:marTop w:val="0"/>
      <w:marBottom w:val="0"/>
      <w:divBdr>
        <w:top w:val="none" w:sz="0" w:space="0" w:color="auto"/>
        <w:left w:val="none" w:sz="0" w:space="0" w:color="auto"/>
        <w:bottom w:val="none" w:sz="0" w:space="0" w:color="auto"/>
        <w:right w:val="none" w:sz="0" w:space="0" w:color="auto"/>
      </w:divBdr>
    </w:div>
    <w:div w:id="1990133594">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29331172">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zofri.cl/transparencia/" TargetMode="Externa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scielo.org/" TargetMode="Externa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hyperlink" Target="https://cmmiinstitute.com/" TargetMode="External"/><Relationship Id="rId10" Type="http://schemas.openxmlformats.org/officeDocument/2006/relationships/image" Target="media/image2.jpe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hyperlink" Target="https://www.pmi.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7</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8</b:RefOrder>
  </b:Source>
  <b:Source>
    <b:Tag>Gar07</b:Tag>
    <b:SourceType>Book</b:SourceType>
    <b:Guid>{96388D8F-7CEF-43FA-9939-55F2A4A44F06}</b:Guid>
    <b:Title>Gestión de proyectos informáticos</b:Title>
    <b:Year>2007</b:Year>
    <b:City>Barcelona</b:City>
    <b:Publisher>UOC</b:Publisher>
    <b:Author>
      <b:Author>
        <b:NameList>
          <b:Person>
            <b:Last>García</b:Last>
            <b:First>Jordi</b:First>
          </b:Person>
          <b:Person>
            <b:Last>Lamarca</b:Last>
            <b:First>Ignacio</b:First>
          </b:Person>
          <b:Person>
            <b:Last>Rodriguez</b:Last>
            <b:First>José R.</b:First>
          </b:Person>
        </b:NameList>
      </b:Author>
    </b:Author>
    <b:RefOrder>9</b:RefOrder>
  </b:Source>
  <b:Source>
    <b:Tag>Gus12</b:Tag>
    <b:SourceType>Book</b:SourceType>
    <b:Guid>{FCEF29D4-BAC4-488A-8904-051AA0CEC49D}</b:Guid>
    <b:Author>
      <b:Author>
        <b:NameList>
          <b:Person>
            <b:Last>Maigua</b:Last>
            <b:First>Gustavo</b:First>
          </b:Person>
          <b:Person>
            <b:Last>López</b:Last>
            <b:First>Emmanuel</b:First>
          </b:Person>
        </b:NameList>
      </b:Author>
    </b:Author>
    <b:Title>Buenas prácticas en la dirección y gestión de proyectos informáticos</b:Title>
    <b:Year>2012</b:Year>
    <b:City>Buenos Aires</b:City>
    <b:Publisher>Editorial de la Universidad Tecnológica Nacional</b:Publisher>
    <b:RefOrder>10</b:RefOrder>
  </b:Source>
  <b:Source>
    <b:Tag>Cer10</b:Tag>
    <b:SourceType>Book</b:SourceType>
    <b:Guid>{F57331FE-53D5-42A1-A1BE-BB891F01F580}</b:Guid>
    <b:Title>Tecnología, investigación, innovació y buenas prácticas</b:Title>
    <b:Year>2010</b:Year>
    <b:City>Barcelona</b:City>
    <b:Publisher>GRAÓ, de IRIF, S.L.</b:Publisher>
    <b:Author>
      <b:Author>
        <b:NameList>
          <b:Person>
            <b:Last>Cervera</b:Last>
            <b:First>David</b:First>
          </b:Person>
          <b:Person>
            <b:Last>Blanco</b:Last>
            <b:First>Roberto</b:First>
          </b:Person>
          <b:Person>
            <b:Last>Casado</b:Last>
            <b:First>María L.</b:First>
          </b:Person>
          <b:Person>
            <b:Last>Diaz de Prado</b:Last>
            <b:First>Fausto</b:First>
          </b:Person>
          <b:Person>
            <b:Last>Gomez</b:Last>
            <b:First>José J.</b:First>
          </b:Person>
          <b:Person>
            <b:Last>Martín</b:Last>
            <b:First>Francisco J.</b:First>
          </b:Person>
          <b:Person>
            <b:Last>Martinez</b:Last>
            <b:First>José M.</b:First>
          </b:Person>
          <b:Person>
            <b:Last>Ramos</b:Last>
            <b:First>María J.</b:First>
          </b:Person>
        </b:NameList>
      </b:Author>
    </b:Author>
    <b:RefOrder>1</b:RefOrder>
  </b:Source>
</b:Sources>
</file>

<file path=customXml/itemProps1.xml><?xml version="1.0" encoding="utf-8"?>
<ds:datastoreItem xmlns:ds="http://schemas.openxmlformats.org/officeDocument/2006/customXml" ds:itemID="{57339D14-E5A6-4F2B-9B0C-A3A145027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6</TotalTime>
  <Pages>90</Pages>
  <Words>13245</Words>
  <Characters>72852</Characters>
  <Application>Microsoft Office Word</Application>
  <DocSecurity>0</DocSecurity>
  <Lines>607</Lines>
  <Paragraphs>171</Paragraphs>
  <ScaleCrop>false</ScaleCrop>
  <HeadingPairs>
    <vt:vector size="2" baseType="variant">
      <vt:variant>
        <vt:lpstr>Título</vt:lpstr>
      </vt:variant>
      <vt:variant>
        <vt:i4>1</vt:i4>
      </vt:variant>
    </vt:vector>
  </HeadingPairs>
  <TitlesOfParts>
    <vt:vector size="1" baseType="lpstr">
      <vt:lpstr>Elaboración de un Manual de Buenas Prácticas para el desarrollo de Proyectos Informáticos en ZOFRI S.A.</vt:lpstr>
    </vt:vector>
  </TitlesOfParts>
  <Company/>
  <LinksUpToDate>false</LinksUpToDate>
  <CharactersWithSpaces>85926</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aboración de un Manual de Buenas Prácticas para el desarrollo de Proyectos Informáticos en ZOFRI S.A.</dc:title>
  <dc:subject>TT 2018 Mauricio C. y Manuel G.</dc:subject>
  <dc:creator>Mauricio Cámara Molina;Manuel Garay Riquelme</dc:creator>
  <cp:keywords/>
  <cp:lastModifiedBy>Mauricio Camara Molina</cp:lastModifiedBy>
  <cp:revision>876</cp:revision>
  <cp:lastPrinted>2018-10-30T19:29:00Z</cp:lastPrinted>
  <dcterms:created xsi:type="dcterms:W3CDTF">2018-10-16T00:24:00Z</dcterms:created>
  <dcterms:modified xsi:type="dcterms:W3CDTF">2018-11-13T02:52:00Z</dcterms:modified>
</cp:coreProperties>
</file>